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209F6D" w14:textId="77777777" w:rsidR="003A2935" w:rsidRPr="00BE3373" w:rsidRDefault="003A2935" w:rsidP="003A2935">
      <w:pPr>
        <w:spacing w:line="240" w:lineRule="auto"/>
        <w:ind w:firstLine="0"/>
        <w:jc w:val="center"/>
        <w:rPr>
          <w:b/>
          <w:bCs/>
        </w:rPr>
      </w:pPr>
      <w:bookmarkStart w:id="0" w:name="_Hlk159200088"/>
      <w:r w:rsidRPr="00BE3373">
        <w:rPr>
          <w:b/>
          <w:bCs/>
        </w:rPr>
        <w:t>DAFTAR PUSKATA</w:t>
      </w:r>
    </w:p>
    <w:p w14:paraId="2890ECF8" w14:textId="77777777" w:rsidR="003A2935" w:rsidRPr="00BE3373" w:rsidRDefault="003A2935" w:rsidP="003A2935">
      <w:pPr>
        <w:spacing w:line="240" w:lineRule="auto"/>
        <w:ind w:firstLine="0"/>
        <w:jc w:val="both"/>
        <w:rPr>
          <w:b/>
          <w:bCs/>
        </w:rPr>
      </w:pPr>
    </w:p>
    <w:p w14:paraId="5ADFADCC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>
        <w:rPr>
          <w:b/>
          <w:bCs/>
        </w:rPr>
        <w:fldChar w:fldCharType="begin" w:fldLock="1"/>
      </w:r>
      <w:r>
        <w:rPr>
          <w:b/>
          <w:bCs/>
        </w:rPr>
        <w:instrText xml:space="preserve">ADDIN Mendeley Bibliography CSL_BIBLIOGRAPHY </w:instrText>
      </w:r>
      <w:r>
        <w:rPr>
          <w:b/>
          <w:bCs/>
        </w:rPr>
        <w:fldChar w:fldCharType="separate"/>
      </w:r>
      <w:r w:rsidRPr="00573AD3">
        <w:rPr>
          <w:noProof/>
          <w:kern w:val="0"/>
        </w:rPr>
        <w:t xml:space="preserve">(Schipper, 1989). (n.d.). </w:t>
      </w:r>
      <w:r w:rsidRPr="00573AD3">
        <w:rPr>
          <w:i/>
          <w:iCs/>
          <w:noProof/>
          <w:kern w:val="0"/>
        </w:rPr>
        <w:t>Commentary on Earnings Management</w:t>
      </w:r>
      <w:r w:rsidRPr="00573AD3">
        <w:rPr>
          <w:noProof/>
          <w:kern w:val="0"/>
        </w:rPr>
        <w:t>.</w:t>
      </w:r>
    </w:p>
    <w:p w14:paraId="521B64CB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7FF698FB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>Abdullah</w:t>
      </w:r>
      <w:r w:rsidRPr="00573AD3">
        <w:rPr>
          <w:rFonts w:ascii="Tahoma" w:hAnsi="Tahoma" w:cs="Tahoma"/>
          <w:noProof/>
          <w:kern w:val="0"/>
        </w:rPr>
        <w:t>﻿</w:t>
      </w:r>
      <w:r w:rsidRPr="00573AD3">
        <w:rPr>
          <w:noProof/>
          <w:kern w:val="0"/>
        </w:rPr>
        <w:t xml:space="preserve"> Suardi, M. W. (2017). Pengaruh Overvalued Equities Dan Earnings ManagementTerhadap Kualitas Laba Dengan Good Corporate Governance Sebagai Variabel Moderasi. </w:t>
      </w:r>
      <w:r w:rsidRPr="00573AD3">
        <w:rPr>
          <w:i/>
          <w:iCs/>
          <w:noProof/>
          <w:kern w:val="0"/>
        </w:rPr>
        <w:t>ASSETS,  Juni 2017: 86-103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Volume 7,</w:t>
      </w:r>
      <w:r w:rsidRPr="00573AD3">
        <w:rPr>
          <w:noProof/>
          <w:kern w:val="0"/>
        </w:rPr>
        <w:t xml:space="preserve"> 86–103.</w:t>
      </w:r>
    </w:p>
    <w:p w14:paraId="3257E233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708D92AB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Antadar Nonitehe Laoli, V. H. (2019). Pengaruh Leverage, Growth, Operating Cycle, Prudence terhadap Kualitas Laba dengan Firm Size sebagai Variabel Moderasi. </w:t>
      </w:r>
      <w:r w:rsidRPr="00573AD3">
        <w:rPr>
          <w:i/>
          <w:iCs/>
          <w:noProof/>
          <w:kern w:val="0"/>
        </w:rPr>
        <w:t>Journal of Business and Economics (JBE) UPI YPTK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4</w:t>
      </w:r>
      <w:r w:rsidRPr="00573AD3">
        <w:rPr>
          <w:noProof/>
          <w:kern w:val="0"/>
        </w:rPr>
        <w:t>(3), 92–101. https://doi.org/10.35134/jbeupiyptk.v4i3.122</w:t>
      </w:r>
    </w:p>
    <w:p w14:paraId="0240A9A7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05B92524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Anzona, 2020. (2017). </w:t>
      </w:r>
      <w:r w:rsidRPr="00573AD3">
        <w:rPr>
          <w:i/>
          <w:iCs/>
          <w:noProof/>
          <w:kern w:val="0"/>
        </w:rPr>
        <w:t>Pengaruh Mekanisme Good Corporate Governance, Investment Opportunity Set (IOS) Dan Ukuran Perusahaan Terhadap Kualitas Laba</w:t>
      </w:r>
      <w:r w:rsidRPr="00573AD3">
        <w:rPr>
          <w:noProof/>
          <w:kern w:val="0"/>
        </w:rPr>
        <w:t xml:space="preserve">. </w:t>
      </w:r>
      <w:r w:rsidRPr="00573AD3">
        <w:rPr>
          <w:i/>
          <w:iCs/>
          <w:noProof/>
          <w:kern w:val="0"/>
        </w:rPr>
        <w:t>21</w:t>
      </w:r>
      <w:r w:rsidRPr="00573AD3">
        <w:rPr>
          <w:noProof/>
          <w:kern w:val="0"/>
        </w:rPr>
        <w:t>(1), 1–9. http://journal.um-surabaya.ac.id/index.php/JKM/article/view/2203</w:t>
      </w:r>
    </w:p>
    <w:p w14:paraId="2AD295C5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6BC8802B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Ardianti. (2014). Pengaruh Alokasi Pajak Antar Periode, Persentasi Laba, Profitabilitas, Dan Likuiditas Terhadap Kualitas Laba (Studi Empiris Pada Perusahaan Manufaktur yang Terdaftar di BEI Tahun 2012-2016). </w:t>
      </w:r>
      <w:r w:rsidRPr="00573AD3">
        <w:rPr>
          <w:i/>
          <w:iCs/>
          <w:noProof/>
          <w:kern w:val="0"/>
        </w:rPr>
        <w:t>Jurnal Akuntansi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6</w:t>
      </w:r>
      <w:r w:rsidRPr="00573AD3">
        <w:rPr>
          <w:noProof/>
          <w:kern w:val="0"/>
        </w:rPr>
        <w:t>(1), 85–102. https://doi.org/10.24964/ja.v6i1.593</w:t>
      </w:r>
    </w:p>
    <w:p w14:paraId="05E9EBDF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7A0A77A4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Dalimunthe, U. F., &amp; Purwanto, A. (2015). Pengaruh Pengadopsian IFRS dan Good Corporate Governance Terhadap Kualitas Laba (Studi Empiris pada Perusahaan Manufaktur yang Terdaftar di Bursa Efek Indonesia Tahun 2010-2013). </w:t>
      </w:r>
      <w:r w:rsidRPr="00573AD3">
        <w:rPr>
          <w:i/>
          <w:iCs/>
          <w:noProof/>
          <w:kern w:val="0"/>
        </w:rPr>
        <w:t>Diponegoro Journal of Accounting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4</w:t>
      </w:r>
      <w:r w:rsidRPr="00573AD3">
        <w:rPr>
          <w:noProof/>
          <w:kern w:val="0"/>
        </w:rPr>
        <w:t>, 1–12.</w:t>
      </w:r>
    </w:p>
    <w:p w14:paraId="7E9CC02A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5E85198C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Daniar Paramita et al., 2020. (2020). Accounting Earning Response Coefficient: Synthesis of Earning Responses. </w:t>
      </w:r>
      <w:r w:rsidRPr="00573AD3">
        <w:rPr>
          <w:i/>
          <w:iCs/>
          <w:noProof/>
          <w:kern w:val="0"/>
        </w:rPr>
        <w:t>Atestasi : Jurnal Ilmiah Akuntansi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3</w:t>
      </w:r>
      <w:r w:rsidRPr="00573AD3">
        <w:rPr>
          <w:noProof/>
          <w:kern w:val="0"/>
        </w:rPr>
        <w:t>(2), 90–97. https://doi.org/10.57178/atestasi.v3i2.252</w:t>
      </w:r>
    </w:p>
    <w:p w14:paraId="3331E74D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1C834DD7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Darmayanti, S. &amp;. (2016). Pengaruh Profitabilitas, Likuiditas, Pertumbuhan, Dan Investment Opportunity Set Terhadap Nilai Perusahaan. </w:t>
      </w:r>
      <w:r w:rsidRPr="00573AD3">
        <w:rPr>
          <w:i/>
          <w:iCs/>
          <w:noProof/>
          <w:kern w:val="0"/>
        </w:rPr>
        <w:t>Manajemen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5</w:t>
      </w:r>
      <w:r w:rsidRPr="00573AD3">
        <w:rPr>
          <w:noProof/>
          <w:kern w:val="0"/>
        </w:rPr>
        <w:t>(7), 4545–4574.</w:t>
      </w:r>
    </w:p>
    <w:p w14:paraId="744DF4EA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6DB99D9B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Davidson,  et al. (2004). (2016). Women in management worldwide. </w:t>
      </w:r>
      <w:r w:rsidRPr="00573AD3">
        <w:rPr>
          <w:i/>
          <w:iCs/>
          <w:noProof/>
          <w:kern w:val="0"/>
        </w:rPr>
        <w:t>Women in Management Worldwide: Progress and Prospects: Second Edition</w:t>
      </w:r>
      <w:r w:rsidRPr="00573AD3">
        <w:rPr>
          <w:noProof/>
          <w:kern w:val="0"/>
        </w:rPr>
        <w:t>, 1–18. https://doi.org/10.4324/9781003062219-1</w:t>
      </w:r>
    </w:p>
    <w:p w14:paraId="04E03308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281266CA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Dhian Eka Irawati. (2012). </w:t>
      </w:r>
      <w:r w:rsidRPr="00573AD3">
        <w:rPr>
          <w:i/>
          <w:iCs/>
          <w:noProof/>
          <w:kern w:val="0"/>
        </w:rPr>
        <w:t>Pengaruh Struktur Modal, Pertumbuhan Laba, Ukuran Perusahaan Dan Likuiditas Terhadap Kualitas Laba</w:t>
      </w:r>
      <w:r w:rsidRPr="00573AD3">
        <w:rPr>
          <w:noProof/>
          <w:kern w:val="0"/>
        </w:rPr>
        <w:t xml:space="preserve">. </w:t>
      </w:r>
      <w:r w:rsidRPr="00573AD3">
        <w:rPr>
          <w:i/>
          <w:iCs/>
          <w:noProof/>
          <w:kern w:val="0"/>
        </w:rPr>
        <w:t>1</w:t>
      </w:r>
      <w:r w:rsidRPr="00573AD3">
        <w:rPr>
          <w:noProof/>
          <w:kern w:val="0"/>
        </w:rPr>
        <w:t>(2), 1–6.</w:t>
      </w:r>
    </w:p>
    <w:p w14:paraId="64FE25A7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04F76272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Douglas, Ulupui,  dan N. (2013). Analisis Pengaruh Sales Volatility, Cash Flow </w:t>
      </w:r>
      <w:r w:rsidRPr="00573AD3">
        <w:rPr>
          <w:noProof/>
          <w:kern w:val="0"/>
        </w:rPr>
        <w:lastRenderedPageBreak/>
        <w:t xml:space="preserve">Volatility, Firm Size, Dan Operation Cycle Terhadap Earnings Persistence Pada Perusahaan Sektor Property, Real Estate Dan Building Construction Di Bursa Efek Indonesia. </w:t>
      </w:r>
      <w:r w:rsidRPr="00573AD3">
        <w:rPr>
          <w:i/>
          <w:iCs/>
          <w:noProof/>
          <w:kern w:val="0"/>
        </w:rPr>
        <w:t>Paper Knowledge . Toward a Media History of Documents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6</w:t>
      </w:r>
      <w:r w:rsidRPr="00573AD3">
        <w:rPr>
          <w:noProof/>
          <w:kern w:val="0"/>
        </w:rPr>
        <w:t>(10), 12–26.</w:t>
      </w:r>
    </w:p>
    <w:p w14:paraId="21885CAC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0758013D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Erawati, T., &amp; Hasanah, K. N. (2022). Pengaruh Struktur Modal, Likuiditas, Profitabilitas dan Umur Perusahaan terhadap Kualitas Laba: Studi Kasus Perusahaan Pertambangan BEI 2017-2020. </w:t>
      </w:r>
      <w:r w:rsidRPr="00573AD3">
        <w:rPr>
          <w:i/>
          <w:iCs/>
          <w:noProof/>
          <w:kern w:val="0"/>
        </w:rPr>
        <w:t>Reslaj: Religion Education Social Laa Roiba Journal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4</w:t>
      </w:r>
      <w:r w:rsidRPr="00573AD3">
        <w:rPr>
          <w:noProof/>
          <w:kern w:val="0"/>
        </w:rPr>
        <w:t>, 663. https://doi.org/10.47476/reslaj.v4i3.876</w:t>
      </w:r>
    </w:p>
    <w:p w14:paraId="563430F7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2B47493A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Fahmi. (2020). </w:t>
      </w:r>
      <w:r w:rsidRPr="00573AD3">
        <w:rPr>
          <w:i/>
          <w:iCs/>
          <w:noProof/>
          <w:kern w:val="0"/>
        </w:rPr>
        <w:t>Pengaruh Struktur Aktiva, Ukuran Perusahaan, Dan Profitabilitas Terhadap Struktur Modal (Studi Pada Perusahaan Makanan dan Minuman Yang Terdaftar Di Bursa Efek Indonesia)</w:t>
      </w:r>
      <w:r w:rsidRPr="00573AD3">
        <w:rPr>
          <w:noProof/>
          <w:kern w:val="0"/>
        </w:rPr>
        <w:t xml:space="preserve">. </w:t>
      </w:r>
      <w:r w:rsidRPr="00573AD3">
        <w:rPr>
          <w:i/>
          <w:iCs/>
          <w:noProof/>
          <w:kern w:val="0"/>
        </w:rPr>
        <w:t>21</w:t>
      </w:r>
      <w:r w:rsidRPr="00573AD3">
        <w:rPr>
          <w:noProof/>
          <w:kern w:val="0"/>
        </w:rPr>
        <w:t>(1), 1–9. http://journal.um-surabaya.ac.id/index.php/JKM/article/view/2203</w:t>
      </w:r>
    </w:p>
    <w:p w14:paraId="68D0F336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330F40D9" w14:textId="77777777" w:rsidR="003A2935" w:rsidRPr="00CC6C10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  <w:lang w:val="it-IT"/>
        </w:rPr>
      </w:pPr>
      <w:r w:rsidRPr="00CC6C10">
        <w:rPr>
          <w:noProof/>
          <w:kern w:val="0"/>
          <w:lang w:val="it-IT"/>
        </w:rPr>
        <w:t xml:space="preserve">Fathussalmi, F., Darmayanti, Y. D., &amp; Fauziati, P. F. (2019). </w:t>
      </w:r>
      <w:r w:rsidRPr="00573AD3">
        <w:rPr>
          <w:noProof/>
          <w:kern w:val="0"/>
        </w:rPr>
        <w:t xml:space="preserve">Pengaruh Investment Opportunity Set dan Corporate Governance Terhadap Kualitas Laba (Studi Empiris Pada Perusahaan Manufaktur yang Listing di BEI tahun 2011-2015). </w:t>
      </w:r>
      <w:r w:rsidRPr="00CC6C10">
        <w:rPr>
          <w:i/>
          <w:iCs/>
          <w:noProof/>
          <w:kern w:val="0"/>
          <w:lang w:val="it-IT"/>
        </w:rPr>
        <w:t>Reviu Akuntansi Dan Bisnis Indonesia</w:t>
      </w:r>
      <w:r w:rsidRPr="00CC6C10">
        <w:rPr>
          <w:noProof/>
          <w:kern w:val="0"/>
          <w:lang w:val="it-IT"/>
        </w:rPr>
        <w:t xml:space="preserve">, </w:t>
      </w:r>
      <w:r w:rsidRPr="00CC6C10">
        <w:rPr>
          <w:i/>
          <w:iCs/>
          <w:noProof/>
          <w:kern w:val="0"/>
          <w:lang w:val="it-IT"/>
        </w:rPr>
        <w:t>3</w:t>
      </w:r>
      <w:r w:rsidRPr="00CC6C10">
        <w:rPr>
          <w:noProof/>
          <w:kern w:val="0"/>
          <w:lang w:val="it-IT"/>
        </w:rPr>
        <w:t>(2), 124–138. https://doi.org/10.18196/rab.030240</w:t>
      </w:r>
    </w:p>
    <w:p w14:paraId="6B37A3B0" w14:textId="77777777" w:rsidR="003A2935" w:rsidRPr="00CC6C10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  <w:lang w:val="it-IT"/>
        </w:rPr>
      </w:pPr>
    </w:p>
    <w:p w14:paraId="508F957E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CC6C10">
        <w:rPr>
          <w:noProof/>
          <w:kern w:val="0"/>
          <w:lang w:val="it-IT"/>
        </w:rPr>
        <w:t xml:space="preserve">Fendi dan Rovila. </w:t>
      </w:r>
      <w:r w:rsidRPr="00573AD3">
        <w:rPr>
          <w:noProof/>
          <w:kern w:val="0"/>
        </w:rPr>
        <w:t xml:space="preserve">(2011). Faktor-Faktor Yang Mempengaruhi Kualitas Laba. </w:t>
      </w:r>
      <w:r w:rsidRPr="00573AD3">
        <w:rPr>
          <w:i/>
          <w:iCs/>
          <w:noProof/>
          <w:kern w:val="0"/>
        </w:rPr>
        <w:t>Jurnal Economina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1</w:t>
      </w:r>
      <w:r w:rsidRPr="00573AD3">
        <w:rPr>
          <w:noProof/>
          <w:kern w:val="0"/>
        </w:rPr>
        <w:t>(1), 1–12. https://doi.org/10.55681/economina.v1i1.9</w:t>
      </w:r>
    </w:p>
    <w:p w14:paraId="2F66D4AC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16F9926B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Ghozali. (2018). </w:t>
      </w:r>
      <w:r w:rsidRPr="00573AD3">
        <w:rPr>
          <w:i/>
          <w:iCs/>
          <w:noProof/>
          <w:kern w:val="0"/>
        </w:rPr>
        <w:t>Aplikasi Analisis Multivariate Degan Program IBM SPSS 23</w:t>
      </w:r>
      <w:r w:rsidRPr="00573AD3">
        <w:rPr>
          <w:noProof/>
          <w:kern w:val="0"/>
        </w:rPr>
        <w:t xml:space="preserve"> (Ed 9). Universitas Diponegoro : Semarang.</w:t>
      </w:r>
    </w:p>
    <w:p w14:paraId="7F72D4BB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7357FD2C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Ginantra &amp; Putra. (2021). Pengaruh Struktur Modal, Pertumbuhan Perusahaan, Profitabilitas, Dan Ukuran Perusahaan Terhadap Manajemen Laba (Studi Empiris Pada Perusahaan Pertambangan Yang Terdaftar Di Bursa Efek Indonesia Periode 2016-2018). </w:t>
      </w:r>
      <w:r w:rsidRPr="00573AD3">
        <w:rPr>
          <w:i/>
          <w:iCs/>
          <w:noProof/>
          <w:kern w:val="0"/>
        </w:rPr>
        <w:t>Jurnal Bisnis, Ekonomi, Manajemen, Dan Kewirausahaan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1</w:t>
      </w:r>
      <w:r w:rsidRPr="00573AD3">
        <w:rPr>
          <w:noProof/>
          <w:kern w:val="0"/>
        </w:rPr>
        <w:t>(1), 61–70. https://doi.org/10.52909/jbemk.v1i1.29</w:t>
      </w:r>
    </w:p>
    <w:p w14:paraId="119868EA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1EFD8A17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CC6C10">
        <w:rPr>
          <w:noProof/>
          <w:kern w:val="0"/>
          <w:lang w:val="it-IT"/>
        </w:rPr>
        <w:t xml:space="preserve">Halim, A. (2015). </w:t>
      </w:r>
      <w:r w:rsidRPr="00CC6C10">
        <w:rPr>
          <w:i/>
          <w:iCs/>
          <w:noProof/>
          <w:kern w:val="0"/>
          <w:lang w:val="it-IT"/>
        </w:rPr>
        <w:t>Analisis Investasi di Aset Keuangan</w:t>
      </w:r>
      <w:r w:rsidRPr="00CC6C10">
        <w:rPr>
          <w:noProof/>
          <w:kern w:val="0"/>
          <w:lang w:val="it-IT"/>
        </w:rPr>
        <w:t xml:space="preserve">. </w:t>
      </w:r>
      <w:r w:rsidRPr="00573AD3">
        <w:rPr>
          <w:noProof/>
          <w:kern w:val="0"/>
        </w:rPr>
        <w:t>Mitra Wacana Media.</w:t>
      </w:r>
    </w:p>
    <w:p w14:paraId="7FA746DB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4F5629BB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Jensen, M., &amp; Meckling, W. (2012). Theory of the firm: Managerial behavior, agency costs, and ownership structure. </w:t>
      </w:r>
      <w:r w:rsidRPr="00573AD3">
        <w:rPr>
          <w:i/>
          <w:iCs/>
          <w:noProof/>
          <w:kern w:val="0"/>
        </w:rPr>
        <w:t>The Economic Nature of the Firm: A Reader, Third Edition</w:t>
      </w:r>
      <w:r w:rsidRPr="00573AD3">
        <w:rPr>
          <w:noProof/>
          <w:kern w:val="0"/>
        </w:rPr>
        <w:t>, 283–303. https://doi.org/10.1017/CBO9780511817410.023</w:t>
      </w:r>
    </w:p>
    <w:p w14:paraId="378BD39C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0A41D800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K.R.Subramanyam dan John J. Wild. (2014). </w:t>
      </w:r>
      <w:r w:rsidRPr="00573AD3">
        <w:rPr>
          <w:i/>
          <w:iCs/>
          <w:noProof/>
          <w:kern w:val="0"/>
        </w:rPr>
        <w:t>Analisis Laporan Keuangan</w:t>
      </w:r>
      <w:r w:rsidRPr="00573AD3">
        <w:rPr>
          <w:noProof/>
          <w:kern w:val="0"/>
        </w:rPr>
        <w:t>. Salemba Empat,2014.</w:t>
      </w:r>
    </w:p>
    <w:p w14:paraId="1B0820B0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21DACB9E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Kasmir. (2016). </w:t>
      </w:r>
      <w:r w:rsidRPr="00573AD3">
        <w:rPr>
          <w:i/>
          <w:iCs/>
          <w:noProof/>
          <w:kern w:val="0"/>
        </w:rPr>
        <w:t>Analisis Laporan Keuangan</w:t>
      </w:r>
      <w:r w:rsidRPr="00573AD3">
        <w:rPr>
          <w:noProof/>
          <w:kern w:val="0"/>
        </w:rPr>
        <w:t>. PT. Raja Grafindo Persada.</w:t>
      </w:r>
    </w:p>
    <w:p w14:paraId="61C23168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71EE47C8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Kurniawan, E., &amp; Aisah, S. N. (2020). Pengaruh Investment Opportunity Set, Konservatisme dan Pertumbuhan Laba Terhadap Kualitas Laba Pada Perusahaan Manufaktur di Indonesia. </w:t>
      </w:r>
      <w:r w:rsidRPr="00573AD3">
        <w:rPr>
          <w:i/>
          <w:iCs/>
          <w:noProof/>
          <w:kern w:val="0"/>
        </w:rPr>
        <w:t>AKRUAL Jurnal Akuntansi Dan Keuangan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2</w:t>
      </w:r>
      <w:r w:rsidRPr="00573AD3">
        <w:rPr>
          <w:noProof/>
          <w:kern w:val="0"/>
        </w:rPr>
        <w:t>(1), 55–72. https://uia.e-journal.id/Akrual/article/view/1044/597</w:t>
      </w:r>
    </w:p>
    <w:p w14:paraId="5D44BE2A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31402A80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Kurniawati. (2020). </w:t>
      </w:r>
      <w:r w:rsidRPr="00573AD3">
        <w:rPr>
          <w:i/>
          <w:iCs/>
          <w:noProof/>
          <w:kern w:val="0"/>
        </w:rPr>
        <w:t>Pengaruh Mekanisme Good Corporate Governance, Investment Opportunity Set (IOS) Dan Ukuran Perusahaan Terhadap Kualitas Laba</w:t>
      </w:r>
      <w:r w:rsidRPr="00573AD3">
        <w:rPr>
          <w:noProof/>
          <w:kern w:val="0"/>
        </w:rPr>
        <w:t xml:space="preserve">. </w:t>
      </w:r>
      <w:r w:rsidRPr="00573AD3">
        <w:rPr>
          <w:i/>
          <w:iCs/>
          <w:noProof/>
          <w:kern w:val="0"/>
        </w:rPr>
        <w:t>21</w:t>
      </w:r>
      <w:r w:rsidRPr="00573AD3">
        <w:rPr>
          <w:noProof/>
          <w:kern w:val="0"/>
        </w:rPr>
        <w:t>(1), 1–9. http://journal.um-surabaya.ac.id/index.php/JKM/article/view/2203</w:t>
      </w:r>
    </w:p>
    <w:p w14:paraId="05AB30CB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137B8961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CC6C10">
        <w:rPr>
          <w:noProof/>
          <w:kern w:val="0"/>
          <w:lang w:val="it-IT"/>
        </w:rPr>
        <w:t xml:space="preserve">Kusmuriyanto, S. S., &amp; Agustina, L. (2014). </w:t>
      </w:r>
      <w:r w:rsidRPr="00573AD3">
        <w:rPr>
          <w:i/>
          <w:iCs/>
          <w:noProof/>
          <w:kern w:val="0"/>
        </w:rPr>
        <w:t>Pengaruh Struktur Modal, Ukuran Perusahaan, Likuiditas Dan Retrun On Asset Terhadap Kualitas Laba</w:t>
      </w:r>
      <w:r w:rsidRPr="00573AD3">
        <w:rPr>
          <w:noProof/>
          <w:kern w:val="0"/>
        </w:rPr>
        <w:t xml:space="preserve">. </w:t>
      </w:r>
      <w:r w:rsidRPr="00573AD3">
        <w:rPr>
          <w:i/>
          <w:iCs/>
          <w:noProof/>
          <w:kern w:val="0"/>
        </w:rPr>
        <w:t>3</w:t>
      </w:r>
      <w:r w:rsidRPr="00573AD3">
        <w:rPr>
          <w:noProof/>
          <w:kern w:val="0"/>
        </w:rPr>
        <w:t>(1), 26–33.</w:t>
      </w:r>
    </w:p>
    <w:p w14:paraId="05521978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39A7D228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CC6C10">
        <w:rPr>
          <w:noProof/>
          <w:kern w:val="0"/>
          <w:lang w:val="it-IT"/>
        </w:rPr>
        <w:t xml:space="preserve">Mohammad Zulman &amp; Dirvi Surya Abbas. </w:t>
      </w:r>
      <w:r w:rsidRPr="00573AD3">
        <w:rPr>
          <w:noProof/>
          <w:kern w:val="0"/>
        </w:rPr>
        <w:t xml:space="preserve">(2022). Pengaruh Ukuran Perusahaan, Struktur Modal, Likuiditas, Investment Opportunity Set dan Profitabilitas terhadap Kualitas Laba. </w:t>
      </w:r>
      <w:r w:rsidRPr="00573AD3">
        <w:rPr>
          <w:i/>
          <w:iCs/>
          <w:noProof/>
          <w:kern w:val="0"/>
        </w:rPr>
        <w:t>Eksos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18</w:t>
      </w:r>
      <w:r w:rsidRPr="00573AD3">
        <w:rPr>
          <w:noProof/>
          <w:kern w:val="0"/>
        </w:rPr>
        <w:t>(1), 1–15. https://doi.org/10.31573/eksos.v18i1.434</w:t>
      </w:r>
    </w:p>
    <w:p w14:paraId="76361FE5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15728C74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Moon, G. dan. (2014). </w:t>
      </w:r>
      <w:r w:rsidRPr="00573AD3">
        <w:rPr>
          <w:i/>
          <w:iCs/>
          <w:noProof/>
          <w:kern w:val="0"/>
        </w:rPr>
        <w:t>Pengaruh Ukuran Perusahaan, Struktur Modal, Likuiditas Dan Investment Opportunity Set (IOS) Terhadap Kualitas Laba Pada Perusahaan Manufaktur Yang Terdaftar Di BEI</w:t>
      </w:r>
      <w:r w:rsidRPr="00573AD3">
        <w:rPr>
          <w:noProof/>
          <w:kern w:val="0"/>
        </w:rPr>
        <w:t xml:space="preserve">. </w:t>
      </w:r>
      <w:r w:rsidRPr="00573AD3">
        <w:rPr>
          <w:i/>
          <w:iCs/>
          <w:noProof/>
          <w:kern w:val="0"/>
        </w:rPr>
        <w:t>26</w:t>
      </w:r>
      <w:r w:rsidRPr="00573AD3">
        <w:rPr>
          <w:noProof/>
          <w:kern w:val="0"/>
        </w:rPr>
        <w:t>(1), 19–32.</w:t>
      </w:r>
    </w:p>
    <w:p w14:paraId="66830625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4B8FA8A2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Muharram, N. (2015). Pengaruh Struktur Modal, Ukuran Perusahaan, Dan Profitabilitas Terhadap Nilai Perusahaan. </w:t>
      </w:r>
      <w:r w:rsidRPr="00573AD3">
        <w:rPr>
          <w:i/>
          <w:iCs/>
          <w:noProof/>
          <w:kern w:val="0"/>
        </w:rPr>
        <w:t>Jurnal Ilmiah Edunomika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5</w:t>
      </w:r>
      <w:r w:rsidRPr="00573AD3">
        <w:rPr>
          <w:noProof/>
          <w:kern w:val="0"/>
        </w:rPr>
        <w:t>(1), 185. https://doi.org/10.29040/jie.v5i1.1971</w:t>
      </w:r>
    </w:p>
    <w:p w14:paraId="61453DF8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38673B3F" w14:textId="77777777" w:rsidR="003A2935" w:rsidRPr="00CC6C10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  <w:lang w:val="it-IT"/>
        </w:rPr>
      </w:pPr>
      <w:r w:rsidRPr="00573AD3">
        <w:rPr>
          <w:noProof/>
          <w:kern w:val="0"/>
        </w:rPr>
        <w:t xml:space="preserve">Mulyana, S., Rahmatika, D. N., &amp; Fajri, A. (2022). Pengaruh Struktur Modal, Kompleksitas Operasi Perusahaan, danMekanisme Good Corporate Governance Terhadap Ketepatan WaktuPenyampaian Laporan Keuangan. </w:t>
      </w:r>
      <w:r w:rsidRPr="00CC6C10">
        <w:rPr>
          <w:i/>
          <w:iCs/>
          <w:noProof/>
          <w:kern w:val="0"/>
          <w:lang w:val="it-IT"/>
        </w:rPr>
        <w:t>Jurnal Akuntansi Dan Bisnis Kontemporer</w:t>
      </w:r>
      <w:r w:rsidRPr="00CC6C10">
        <w:rPr>
          <w:noProof/>
          <w:kern w:val="0"/>
          <w:lang w:val="it-IT"/>
        </w:rPr>
        <w:t xml:space="preserve">, </w:t>
      </w:r>
      <w:r w:rsidRPr="00CC6C10">
        <w:rPr>
          <w:i/>
          <w:iCs/>
          <w:noProof/>
          <w:kern w:val="0"/>
          <w:lang w:val="it-IT"/>
        </w:rPr>
        <w:t>3</w:t>
      </w:r>
      <w:r w:rsidRPr="00CC6C10">
        <w:rPr>
          <w:noProof/>
          <w:kern w:val="0"/>
          <w:lang w:val="it-IT"/>
        </w:rPr>
        <w:t>(1), 16–25.</w:t>
      </w:r>
    </w:p>
    <w:p w14:paraId="6B58A5CB" w14:textId="77777777" w:rsidR="003A2935" w:rsidRPr="00CC6C10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  <w:lang w:val="it-IT"/>
        </w:rPr>
      </w:pPr>
    </w:p>
    <w:p w14:paraId="42DD48A5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CC6C10">
        <w:rPr>
          <w:noProof/>
          <w:kern w:val="0"/>
          <w:lang w:val="it-IT"/>
        </w:rPr>
        <w:t xml:space="preserve">Nadila Al-Vionita &amp; Nur Fadjrih Asyik. </w:t>
      </w:r>
      <w:r w:rsidRPr="00573AD3">
        <w:rPr>
          <w:noProof/>
          <w:kern w:val="0"/>
        </w:rPr>
        <w:t xml:space="preserve">(2020). Pengaruh Struktur Modal, Investment Opportunity Set (Ios), Dan Pertumbuhan Laba Terhadap Kualitas Laba. </w:t>
      </w:r>
      <w:r w:rsidRPr="00573AD3">
        <w:rPr>
          <w:i/>
          <w:iCs/>
          <w:noProof/>
          <w:kern w:val="0"/>
        </w:rPr>
        <w:t>Jurnal Ilmu Dan Riset Akuntansi (JIRA)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9</w:t>
      </w:r>
      <w:r w:rsidRPr="00573AD3">
        <w:rPr>
          <w:noProof/>
          <w:kern w:val="0"/>
        </w:rPr>
        <w:t>(1).</w:t>
      </w:r>
    </w:p>
    <w:p w14:paraId="3E38AAFF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1F04D64D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Narita &amp; Salma Taqwa. (2020). </w:t>
      </w:r>
      <w:r w:rsidRPr="00573AD3">
        <w:rPr>
          <w:i/>
          <w:iCs/>
          <w:noProof/>
          <w:kern w:val="0"/>
        </w:rPr>
        <w:t>Pengaruh Investment Opportunity Set Terhadap Kualitas Laba Dengan Konservatisme Sebagai Variabel Moderating</w:t>
      </w:r>
      <w:r w:rsidRPr="00573AD3">
        <w:rPr>
          <w:noProof/>
          <w:kern w:val="0"/>
        </w:rPr>
        <w:t xml:space="preserve">. </w:t>
      </w:r>
      <w:r w:rsidRPr="00573AD3">
        <w:rPr>
          <w:i/>
          <w:iCs/>
          <w:noProof/>
          <w:kern w:val="0"/>
        </w:rPr>
        <w:t>2</w:t>
      </w:r>
      <w:r w:rsidRPr="00573AD3">
        <w:rPr>
          <w:noProof/>
          <w:kern w:val="0"/>
        </w:rPr>
        <w:t>(1), 2250–2262.</w:t>
      </w:r>
    </w:p>
    <w:p w14:paraId="179DFD66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230EF917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Nissim, D., &amp; Penman, S. H. (2005). Ratio Analysis and Equity Valuation. </w:t>
      </w:r>
      <w:r w:rsidRPr="00573AD3">
        <w:rPr>
          <w:i/>
          <w:iCs/>
          <w:noProof/>
          <w:kern w:val="0"/>
        </w:rPr>
        <w:t>SSRN Electronic Journal</w:t>
      </w:r>
      <w:r w:rsidRPr="00573AD3">
        <w:rPr>
          <w:noProof/>
          <w:kern w:val="0"/>
        </w:rPr>
        <w:t>. https://doi.org/10.2139/ssrn.161222</w:t>
      </w:r>
    </w:p>
    <w:p w14:paraId="1076A254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323E221F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lastRenderedPageBreak/>
        <w:t xml:space="preserve">Nurbayani. (2017). Pengaruh Earnings Management terhadap Earnings Quality dengan Adopsi IFRS sebagai Variabel Moderasi. </w:t>
      </w:r>
      <w:r w:rsidRPr="00573AD3">
        <w:rPr>
          <w:i/>
          <w:iCs/>
          <w:noProof/>
          <w:kern w:val="0"/>
        </w:rPr>
        <w:t>Jurnal Ilmiah Akuntansi Peradaban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3</w:t>
      </w:r>
      <w:r w:rsidRPr="00573AD3">
        <w:rPr>
          <w:noProof/>
          <w:kern w:val="0"/>
        </w:rPr>
        <w:t>(1), 117–133. http://publication.petra.ac.id/index.php/akuntansi-bisnis/article/view/6425</w:t>
      </w:r>
    </w:p>
    <w:p w14:paraId="14AFBC2E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34D2FE0A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Pandu Gumilar. (2020). </w:t>
      </w:r>
      <w:r w:rsidRPr="00573AD3">
        <w:rPr>
          <w:i/>
          <w:iCs/>
          <w:noProof/>
          <w:kern w:val="0"/>
        </w:rPr>
        <w:t>Perusahaan Produsen Sosis Ini Berisiko Kehilangan Laba 75 Persen</w:t>
      </w:r>
      <w:r w:rsidRPr="00573AD3">
        <w:rPr>
          <w:noProof/>
          <w:kern w:val="0"/>
        </w:rPr>
        <w:t>. Bisnis.Com. https://market.bisnis.com/read/20200713/192/1265002/perusahaan-produsen-sosis-ini-berisiko-kehilangan-laba-75-persen</w:t>
      </w:r>
    </w:p>
    <w:p w14:paraId="1D688A7F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4E95DAD7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Paulus. (2022). Faktor-Faktor Yang Mempengaruhi Kualitas Laba. </w:t>
      </w:r>
      <w:r w:rsidRPr="00573AD3">
        <w:rPr>
          <w:i/>
          <w:iCs/>
          <w:noProof/>
          <w:kern w:val="0"/>
        </w:rPr>
        <w:t>RELEVAN : Jurnal Riset Akuntansi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2</w:t>
      </w:r>
      <w:r w:rsidRPr="00573AD3">
        <w:rPr>
          <w:noProof/>
          <w:kern w:val="0"/>
        </w:rPr>
        <w:t>(2), 126–132. https://doi.org/10.35814/relevan.v2i2.3431</w:t>
      </w:r>
    </w:p>
    <w:p w14:paraId="65F9467D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27122831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Prabowo, R. Y., Rahmatika, D. N., &amp; Mubarok, A. (2019). Pengaruh Struktur Aset, Profitabilitas, Kebijakan Dividen, Pertumbuhan Perusahaan dan Ukuran Perusahaan Terhadap Kebijakan Hutang pada Perusahaan Perbankan yang Listing di BEI Tahun 2015-2018. </w:t>
      </w:r>
      <w:r w:rsidRPr="00573AD3">
        <w:rPr>
          <w:i/>
          <w:iCs/>
          <w:noProof/>
          <w:kern w:val="0"/>
        </w:rPr>
        <w:t>Permana : Jurnal Perpajakan, Manajemen, Dan Akuntansi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11</w:t>
      </w:r>
      <w:r w:rsidRPr="00573AD3">
        <w:rPr>
          <w:noProof/>
          <w:kern w:val="0"/>
        </w:rPr>
        <w:t>(2), 100–118. https://doi.org/10.24905/permana.v11i2.48</w:t>
      </w:r>
    </w:p>
    <w:p w14:paraId="7E9CA029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59B94638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Prasetyawati, 2015. (2022). Pengaruh Struktur Modal, Pertumbuhan Laba, Dan Investment Opportunity Set (Ios) Terhadap Kualitas Laba Yang Dimoderasi Oleh Komite Audit. </w:t>
      </w:r>
      <w:r w:rsidRPr="00573AD3">
        <w:rPr>
          <w:i/>
          <w:iCs/>
          <w:noProof/>
          <w:kern w:val="0"/>
        </w:rPr>
        <w:t>Jurnal Ilmu Dan Riset Akuntansi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11</w:t>
      </w:r>
      <w:r w:rsidRPr="00573AD3">
        <w:rPr>
          <w:noProof/>
          <w:kern w:val="0"/>
        </w:rPr>
        <w:t>(6), 1–24.</w:t>
      </w:r>
    </w:p>
    <w:p w14:paraId="33C7BFF7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111C369B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Pratama, A. D., &amp; Sunarto. (2018). Struktur Modal, Komisaris Independen, Kepemlikan Manajerial, Kepemilikan Institusional dan Ukuran Perusahaan Terhadap Kualitas Laba. </w:t>
      </w:r>
      <w:r w:rsidRPr="00573AD3">
        <w:rPr>
          <w:i/>
          <w:iCs/>
          <w:noProof/>
          <w:kern w:val="0"/>
        </w:rPr>
        <w:t>Jurnal Dinamika Akuntansi, Keuangan Dan Perbankan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7</w:t>
      </w:r>
      <w:r w:rsidRPr="00573AD3">
        <w:rPr>
          <w:noProof/>
          <w:kern w:val="0"/>
        </w:rPr>
        <w:t>(2), 96–104. https://doi.org/10.1017/CBO9781107415324.004</w:t>
      </w:r>
    </w:p>
    <w:p w14:paraId="0267A3EA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5D08060C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Rahmawati dkk dalam Setiawan. (2020). Pengaruh Good Corporate Governance, Leverage, Profitabilitas dan Kualitas Audit terhadap Praktik Manajemen Laba (Studi Empiris pada Perusahaan Manufaktur yang Terdaftar di BEI Periode 2014-2018). </w:t>
      </w:r>
      <w:r w:rsidRPr="00573AD3">
        <w:rPr>
          <w:i/>
          <w:iCs/>
          <w:noProof/>
          <w:kern w:val="0"/>
        </w:rPr>
        <w:t>Journal of Economic, Management, Accounting and Technology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3</w:t>
      </w:r>
      <w:r w:rsidRPr="00573AD3">
        <w:rPr>
          <w:noProof/>
          <w:kern w:val="0"/>
        </w:rPr>
        <w:t>(1), 36–48. https://doi.org/10.32500/jematech.v3i1.1073</w:t>
      </w:r>
    </w:p>
    <w:p w14:paraId="17DCE37D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100FF6D3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Riyanto. (2016). Pengaruh Struktur Modal dan Ukuran Perusahaan terhadap Kualitas Laba (Studi pada Perusahaan Manufaktur Sub Sektor Makanan dan Minuman yang Terdaftar di Bursa Efek Indonesia (BEI) Tahun 2010-2014). </w:t>
      </w:r>
      <w:r w:rsidRPr="00573AD3">
        <w:rPr>
          <w:i/>
          <w:iCs/>
          <w:noProof/>
          <w:kern w:val="0"/>
        </w:rPr>
        <w:t>Prosiding Akuntansi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2</w:t>
      </w:r>
      <w:r w:rsidRPr="00573AD3">
        <w:rPr>
          <w:noProof/>
          <w:kern w:val="0"/>
        </w:rPr>
        <w:t>(1), 59–66. http://karyailmiah.unisba.ac.id/index.php/akuntansi/article/view/2900</w:t>
      </w:r>
    </w:p>
    <w:p w14:paraId="4F7CA9E9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7C8F1E64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Ryan, Cooper, &amp; Tauer. (2013). Pengaruh Operating Cycle, Managerial Ownership, Magnitude Accrual, Dan Debt Levels Terhadap Earnings Persistence Pada Sektor Industri Barang Konsumsi Di Bursa Efek Indonesia. </w:t>
      </w:r>
      <w:r w:rsidRPr="00573AD3">
        <w:rPr>
          <w:i/>
          <w:iCs/>
          <w:noProof/>
          <w:kern w:val="0"/>
        </w:rPr>
        <w:t xml:space="preserve">Paper Knowledge . Toward </w:t>
      </w:r>
      <w:r w:rsidRPr="00573AD3">
        <w:rPr>
          <w:i/>
          <w:iCs/>
          <w:noProof/>
          <w:kern w:val="0"/>
        </w:rPr>
        <w:lastRenderedPageBreak/>
        <w:t>a Media History of Documents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6</w:t>
      </w:r>
      <w:r w:rsidRPr="00573AD3">
        <w:rPr>
          <w:noProof/>
          <w:kern w:val="0"/>
        </w:rPr>
        <w:t>(10), 12–26.</w:t>
      </w:r>
    </w:p>
    <w:p w14:paraId="198DDEDD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72AB7390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Sartono. (2013). </w:t>
      </w:r>
      <w:r w:rsidRPr="00573AD3">
        <w:rPr>
          <w:i/>
          <w:iCs/>
          <w:noProof/>
          <w:kern w:val="0"/>
        </w:rPr>
        <w:t>Analisis Pengaruh Ukuran Perusahaan, Profittabilitas, Operating Cycle, Leverage Dan Pertumbuhan Penjualan Terhadap Jumlah Modal (Studi Kasus Pada Perusahaan Food and Beverages Yang Terdaftar Di Bursa Efek Indonesia Periode 2007-2010)</w:t>
      </w:r>
      <w:r w:rsidRPr="00573AD3">
        <w:rPr>
          <w:noProof/>
          <w:kern w:val="0"/>
        </w:rPr>
        <w:t xml:space="preserve">. </w:t>
      </w:r>
      <w:r w:rsidRPr="00573AD3">
        <w:rPr>
          <w:i/>
          <w:iCs/>
          <w:noProof/>
          <w:kern w:val="0"/>
        </w:rPr>
        <w:t>2</w:t>
      </w:r>
      <w:r w:rsidRPr="00573AD3">
        <w:rPr>
          <w:noProof/>
          <w:kern w:val="0"/>
        </w:rPr>
        <w:t>(2009), 1–12.</w:t>
      </w:r>
    </w:p>
    <w:p w14:paraId="367D4CC1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7FF66240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Setyawan, M. A. (2022). Struktur Modal, Pertumbuhan Laba, Likuiditas, Dan Ukuran Perusahaan Sebagai Variabel Prediktor Terhadap Kualitas Laba. </w:t>
      </w:r>
      <w:r w:rsidRPr="00573AD3">
        <w:rPr>
          <w:i/>
          <w:iCs/>
          <w:noProof/>
          <w:kern w:val="0"/>
        </w:rPr>
        <w:t>Jurnal Ekonomika Dan Bisnis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8</w:t>
      </w:r>
      <w:r w:rsidRPr="00573AD3">
        <w:rPr>
          <w:noProof/>
          <w:kern w:val="0"/>
        </w:rPr>
        <w:t>(2), 27–41.</w:t>
      </w:r>
    </w:p>
    <w:p w14:paraId="2A241ECC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46BE412A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Siallagan dan Machfodz. (2006). Aanalisis Pengaruh Investment Opportunity Set (IOS) Dan Mekanisme Corporate Governance Terhadap Kualitas Laba Dan Nilai Perusahaan. </w:t>
      </w:r>
      <w:r w:rsidRPr="00573AD3">
        <w:rPr>
          <w:i/>
          <w:iCs/>
          <w:noProof/>
          <w:kern w:val="0"/>
        </w:rPr>
        <w:t>Diponegoro Journal of Accounting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1</w:t>
      </w:r>
      <w:r w:rsidRPr="00573AD3">
        <w:rPr>
          <w:noProof/>
          <w:kern w:val="0"/>
        </w:rPr>
        <w:t>(2), 1–14.</w:t>
      </w:r>
    </w:p>
    <w:p w14:paraId="0BD6C5EC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4973A428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Silfi. (2016). </w:t>
      </w:r>
      <w:r w:rsidRPr="00573AD3">
        <w:rPr>
          <w:i/>
          <w:iCs/>
          <w:noProof/>
          <w:kern w:val="0"/>
        </w:rPr>
        <w:t>Pengaruh Pertumbuhan Laba, Struktur Modal, Likuiditas Dan Komite Audit Terhadap Kualitas Laba</w:t>
      </w:r>
      <w:r w:rsidRPr="00573AD3">
        <w:rPr>
          <w:noProof/>
          <w:kern w:val="0"/>
        </w:rPr>
        <w:t xml:space="preserve">. </w:t>
      </w:r>
      <w:r w:rsidRPr="00573AD3">
        <w:rPr>
          <w:i/>
          <w:iCs/>
          <w:noProof/>
          <w:kern w:val="0"/>
        </w:rPr>
        <w:t>2</w:t>
      </w:r>
      <w:r w:rsidRPr="00573AD3">
        <w:rPr>
          <w:noProof/>
          <w:kern w:val="0"/>
        </w:rPr>
        <w:t>(1), 17–26.</w:t>
      </w:r>
    </w:p>
    <w:p w14:paraId="746D7FEC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27D1886E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Skousen et al., (2009:411-412). (2016). Pengaruh Keandalan Akrual dan Siklus Operasi terhadap Persistensi Laba pada Perusahaan Retail Trade yang Terdaftar di Bursa Efek Indonesia. </w:t>
      </w:r>
      <w:r w:rsidRPr="00573AD3">
        <w:rPr>
          <w:i/>
          <w:iCs/>
          <w:noProof/>
          <w:kern w:val="0"/>
        </w:rPr>
        <w:t>Journal of Accounting and Economics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17</w:t>
      </w:r>
      <w:r w:rsidRPr="00573AD3">
        <w:rPr>
          <w:noProof/>
          <w:kern w:val="0"/>
        </w:rPr>
        <w:t>(2).</w:t>
      </w:r>
    </w:p>
    <w:p w14:paraId="2C6BBC01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3C183640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Sri Sulistyanto. (2018). Pengaruh Adopsi International Financial Reporting Standard (IFRS) Terhadap Manajemen Laba Dengan Kualitas Audit Sebagai Variabel Moderasi Pada Perusahaan Perbankan Di Bursa Efek Indonesia. </w:t>
      </w:r>
      <w:r w:rsidRPr="00573AD3">
        <w:rPr>
          <w:i/>
          <w:iCs/>
          <w:noProof/>
          <w:kern w:val="0"/>
        </w:rPr>
        <w:t>Jurnal Ilmiah Akuntansi Kesatuan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6</w:t>
      </w:r>
      <w:r w:rsidRPr="00573AD3">
        <w:rPr>
          <w:noProof/>
          <w:kern w:val="0"/>
        </w:rPr>
        <w:t>(1), 076–084. https://doi.org/10.37641/jiakes.v6i1.65</w:t>
      </w:r>
    </w:p>
    <w:p w14:paraId="07E5FE75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1D5F93BD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Sri Yanto &amp; Desy Metalia. (2017). </w:t>
      </w:r>
      <w:r w:rsidRPr="00573AD3">
        <w:rPr>
          <w:i/>
          <w:iCs/>
          <w:noProof/>
          <w:kern w:val="0"/>
        </w:rPr>
        <w:t>Peranan Earning Management, Intensitas Modal, Leverage, Dan GCG Terhadap Kualitas Laba</w:t>
      </w:r>
      <w:r w:rsidRPr="00573AD3">
        <w:rPr>
          <w:noProof/>
          <w:kern w:val="0"/>
        </w:rPr>
        <w:t xml:space="preserve">. </w:t>
      </w:r>
      <w:r w:rsidRPr="00573AD3">
        <w:rPr>
          <w:i/>
          <w:iCs/>
          <w:noProof/>
          <w:kern w:val="0"/>
        </w:rPr>
        <w:t>5</w:t>
      </w:r>
      <w:r w:rsidRPr="00573AD3">
        <w:rPr>
          <w:noProof/>
          <w:kern w:val="0"/>
        </w:rPr>
        <w:t>(1), 36–46.</w:t>
      </w:r>
    </w:p>
    <w:p w14:paraId="76B38D34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613CF209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Subramanyam R.K. (2017). </w:t>
      </w:r>
      <w:r w:rsidRPr="00573AD3">
        <w:rPr>
          <w:i/>
          <w:iCs/>
          <w:noProof/>
          <w:kern w:val="0"/>
        </w:rPr>
        <w:t>Analisis Laporan Keuangan Buku 1</w:t>
      </w:r>
      <w:r w:rsidRPr="00573AD3">
        <w:rPr>
          <w:noProof/>
          <w:kern w:val="0"/>
        </w:rPr>
        <w:t xml:space="preserve"> (T. I. Sirait, Febriela, Maulana (ed.); 11th ed.). Salemba Empat.</w:t>
      </w:r>
    </w:p>
    <w:p w14:paraId="7A1E1DB4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70668BCE" w14:textId="77777777" w:rsidR="003A2935" w:rsidRPr="00CC6C10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  <w:lang w:val="it-IT"/>
        </w:rPr>
      </w:pPr>
      <w:r w:rsidRPr="00573AD3">
        <w:rPr>
          <w:noProof/>
          <w:kern w:val="0"/>
        </w:rPr>
        <w:t xml:space="preserve">Sugianto &amp; Sjarif, 2018. (2020). Pengaruh Likuiditas, Alokasi Pajak Antar Periode Dan Komite Audit Terhadap Kualitas Laba. </w:t>
      </w:r>
      <w:r w:rsidRPr="00CC6C10">
        <w:rPr>
          <w:i/>
          <w:iCs/>
          <w:noProof/>
          <w:kern w:val="0"/>
          <w:lang w:val="it-IT"/>
        </w:rPr>
        <w:t>Prosiding Konferensi Ilmiah</w:t>
      </w:r>
      <w:r w:rsidRPr="00CC6C10">
        <w:rPr>
          <w:noProof/>
          <w:kern w:val="0"/>
          <w:lang w:val="it-IT"/>
        </w:rPr>
        <w:t>, 790–809.</w:t>
      </w:r>
    </w:p>
    <w:p w14:paraId="290E6323" w14:textId="77777777" w:rsidR="003A2935" w:rsidRPr="00CC6C10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  <w:lang w:val="it-IT"/>
        </w:rPr>
      </w:pPr>
    </w:p>
    <w:p w14:paraId="27FDEE96" w14:textId="77777777" w:rsidR="003A2935" w:rsidRPr="00CC6C10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  <w:lang w:val="it-IT"/>
        </w:rPr>
      </w:pPr>
      <w:r w:rsidRPr="00CC6C10">
        <w:rPr>
          <w:noProof/>
          <w:kern w:val="0"/>
          <w:lang w:val="it-IT"/>
        </w:rPr>
        <w:t xml:space="preserve">Sugiyono. (2018). </w:t>
      </w:r>
      <w:r w:rsidRPr="00CC6C10">
        <w:rPr>
          <w:i/>
          <w:iCs/>
          <w:noProof/>
          <w:kern w:val="0"/>
          <w:lang w:val="it-IT"/>
        </w:rPr>
        <w:t>Metode Penelitian Kuantitatif, kualitatif dan R&amp;D</w:t>
      </w:r>
      <w:r w:rsidRPr="00CC6C10">
        <w:rPr>
          <w:noProof/>
          <w:kern w:val="0"/>
          <w:lang w:val="it-IT"/>
        </w:rPr>
        <w:t>. Alfabeta, 2018.</w:t>
      </w:r>
    </w:p>
    <w:p w14:paraId="53B6C529" w14:textId="77777777" w:rsidR="003A2935" w:rsidRPr="00CC6C10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  <w:lang w:val="it-IT"/>
        </w:rPr>
      </w:pPr>
    </w:p>
    <w:p w14:paraId="25B6997A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CC6C10">
        <w:rPr>
          <w:noProof/>
          <w:kern w:val="0"/>
          <w:lang w:val="it-IT"/>
        </w:rPr>
        <w:t xml:space="preserve">Tarjo dan Sulistyowati (2005) dalam Amanza (2012). </w:t>
      </w:r>
      <w:r w:rsidRPr="00573AD3">
        <w:rPr>
          <w:noProof/>
          <w:kern w:val="0"/>
        </w:rPr>
        <w:t xml:space="preserve">(n.d.). </w:t>
      </w:r>
      <w:r w:rsidRPr="00573AD3">
        <w:rPr>
          <w:i/>
          <w:iCs/>
          <w:noProof/>
          <w:kern w:val="0"/>
        </w:rPr>
        <w:t>Pengaruh Faktor Internal Perusahaan Terhadap Income Smoothing</w:t>
      </w:r>
      <w:r w:rsidRPr="00573AD3">
        <w:rPr>
          <w:noProof/>
          <w:kern w:val="0"/>
        </w:rPr>
        <w:t>.</w:t>
      </w:r>
    </w:p>
    <w:p w14:paraId="692AA027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234EF946" w14:textId="77777777" w:rsidR="003A2935" w:rsidRPr="00CC6C10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  <w:lang w:val="it-IT"/>
        </w:rPr>
      </w:pPr>
      <w:r w:rsidRPr="00CC6C10">
        <w:rPr>
          <w:noProof/>
          <w:kern w:val="0"/>
          <w:lang w:val="it-IT"/>
        </w:rPr>
        <w:t xml:space="preserve">Uma Sekaran. (2017). </w:t>
      </w:r>
      <w:r w:rsidRPr="00CC6C10">
        <w:rPr>
          <w:i/>
          <w:iCs/>
          <w:noProof/>
          <w:kern w:val="0"/>
          <w:lang w:val="it-IT"/>
        </w:rPr>
        <w:t>Metode penelitian untuk bisnis</w:t>
      </w:r>
      <w:r w:rsidRPr="00CC6C10">
        <w:rPr>
          <w:noProof/>
          <w:kern w:val="0"/>
          <w:lang w:val="it-IT"/>
        </w:rPr>
        <w:t xml:space="preserve"> (Roger Bougie (ed.); Ed 6). Salemba Empat, 2017.</w:t>
      </w:r>
    </w:p>
    <w:p w14:paraId="27BDA4A2" w14:textId="77777777" w:rsidR="003A2935" w:rsidRPr="00CC6C10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  <w:lang w:val="it-IT"/>
        </w:rPr>
      </w:pPr>
    </w:p>
    <w:p w14:paraId="3161A927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CC6C10">
        <w:rPr>
          <w:noProof/>
          <w:kern w:val="0"/>
          <w:lang w:val="it-IT"/>
        </w:rPr>
        <w:t xml:space="preserve">Utami, T., &amp; Wijaya Kusuma, I. (2017). Determinan Kualitas Laba pada Isu Pengadopsian International Financial Reporting Standard: Data dari Asia. </w:t>
      </w:r>
      <w:r w:rsidRPr="00573AD3">
        <w:rPr>
          <w:i/>
          <w:iCs/>
          <w:noProof/>
          <w:kern w:val="0"/>
        </w:rPr>
        <w:t>Jurnal Akuntansi Dan Investasi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18</w:t>
      </w:r>
      <w:r w:rsidRPr="00573AD3">
        <w:rPr>
          <w:noProof/>
          <w:kern w:val="0"/>
        </w:rPr>
        <w:t>(1), 1–12. https://doi.org/10.18196/jai.18157</w:t>
      </w:r>
    </w:p>
    <w:p w14:paraId="0AA30FE4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2CA565B0" w14:textId="77777777" w:rsidR="003A2935" w:rsidRPr="00CC6C10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  <w:lang w:val="it-IT"/>
        </w:rPr>
      </w:pPr>
      <w:r w:rsidRPr="00573AD3">
        <w:rPr>
          <w:noProof/>
          <w:kern w:val="0"/>
        </w:rPr>
        <w:t xml:space="preserve">Wulansari. (2020). Pengaruh Investment Opportunity Set, Pertumbuhan Perusahaan Dan Profitabilitas Terhadap Nilai Perusahaan. </w:t>
      </w:r>
      <w:r w:rsidRPr="00CC6C10">
        <w:rPr>
          <w:i/>
          <w:iCs/>
          <w:noProof/>
          <w:kern w:val="0"/>
          <w:lang w:val="it-IT"/>
        </w:rPr>
        <w:t>Jurnal Eksplorasi Akuntansi</w:t>
      </w:r>
      <w:r w:rsidRPr="00CC6C10">
        <w:rPr>
          <w:noProof/>
          <w:kern w:val="0"/>
          <w:lang w:val="it-IT"/>
        </w:rPr>
        <w:t xml:space="preserve">, </w:t>
      </w:r>
      <w:r w:rsidRPr="00CC6C10">
        <w:rPr>
          <w:i/>
          <w:iCs/>
          <w:noProof/>
          <w:kern w:val="0"/>
          <w:lang w:val="it-IT"/>
        </w:rPr>
        <w:t>2</w:t>
      </w:r>
      <w:r w:rsidRPr="00CC6C10">
        <w:rPr>
          <w:noProof/>
          <w:kern w:val="0"/>
          <w:lang w:val="it-IT"/>
        </w:rPr>
        <w:t>(3), 3107–3124. https://doi.org/10.24036/jea.v2i3.271</w:t>
      </w:r>
    </w:p>
    <w:p w14:paraId="603ACBD4" w14:textId="77777777" w:rsidR="003A2935" w:rsidRPr="00CC6C10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  <w:lang w:val="it-IT"/>
        </w:rPr>
      </w:pPr>
    </w:p>
    <w:p w14:paraId="4AAA7B60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CC6C10">
        <w:rPr>
          <w:noProof/>
          <w:kern w:val="0"/>
          <w:lang w:val="it-IT"/>
        </w:rPr>
        <w:t xml:space="preserve">Yanto, S., &amp; Metalia, D. (2021). </w:t>
      </w:r>
      <w:r w:rsidRPr="00573AD3">
        <w:rPr>
          <w:noProof/>
          <w:kern w:val="0"/>
        </w:rPr>
        <w:t xml:space="preserve">Pengaruh Earning Management, Intensitas Modal, Leverage, dan Komisaris Independen Terhadap Kualitas Laba (Pada perusahaan indeks LQ45 yang terdaftar di Bursa Efek Indonesia periode 2014-2017). </w:t>
      </w:r>
      <w:r w:rsidRPr="00573AD3">
        <w:rPr>
          <w:i/>
          <w:iCs/>
          <w:noProof/>
          <w:kern w:val="0"/>
        </w:rPr>
        <w:t>Journal of Accounting Science and Technology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1</w:t>
      </w:r>
      <w:r w:rsidRPr="00573AD3">
        <w:rPr>
          <w:noProof/>
          <w:kern w:val="0"/>
        </w:rPr>
        <w:t>(1), 60–74.</w:t>
      </w:r>
    </w:p>
    <w:p w14:paraId="094BF948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42A6E5BF" w14:textId="77777777" w:rsidR="003A2935" w:rsidRPr="00CC6C10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  <w:lang w:val="it-IT"/>
        </w:rPr>
      </w:pPr>
      <w:r w:rsidRPr="00573AD3">
        <w:rPr>
          <w:noProof/>
          <w:kern w:val="0"/>
        </w:rPr>
        <w:t xml:space="preserve">Yunita, P. A., &amp; Suprasto, H. B. (2018). Pengaruh Konservatisme Dan Investment Opportunity Set (IOS) Terhadap Kualitas Laba dengan Kepemilikan Manajerial Sebagai Pemoderas. </w:t>
      </w:r>
      <w:r w:rsidRPr="00CC6C10">
        <w:rPr>
          <w:i/>
          <w:iCs/>
          <w:noProof/>
          <w:kern w:val="0"/>
          <w:lang w:val="it-IT"/>
        </w:rPr>
        <w:t>E-Jurnal Akuntansi</w:t>
      </w:r>
      <w:r w:rsidRPr="00CC6C10">
        <w:rPr>
          <w:noProof/>
          <w:kern w:val="0"/>
          <w:lang w:val="it-IT"/>
        </w:rPr>
        <w:t xml:space="preserve">, </w:t>
      </w:r>
      <w:r w:rsidRPr="00CC6C10">
        <w:rPr>
          <w:i/>
          <w:iCs/>
          <w:noProof/>
          <w:kern w:val="0"/>
          <w:lang w:val="it-IT"/>
        </w:rPr>
        <w:t>24</w:t>
      </w:r>
      <w:r w:rsidRPr="00CC6C10">
        <w:rPr>
          <w:noProof/>
          <w:kern w:val="0"/>
          <w:lang w:val="it-IT"/>
        </w:rPr>
        <w:t>, 1908. https://doi.org/10.24843/eja.2018.v24.i03.p10</w:t>
      </w:r>
    </w:p>
    <w:p w14:paraId="17C898C5" w14:textId="77777777" w:rsidR="003A2935" w:rsidRPr="00CC6C10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  <w:lang w:val="it-IT"/>
        </w:rPr>
      </w:pPr>
    </w:p>
    <w:p w14:paraId="059982E1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CC6C10">
        <w:rPr>
          <w:noProof/>
          <w:kern w:val="0"/>
          <w:lang w:val="it-IT"/>
        </w:rPr>
        <w:t xml:space="preserve">Yurt, C., &amp; Ergun, U. (2015). </w:t>
      </w:r>
      <w:r w:rsidRPr="00573AD3">
        <w:rPr>
          <w:noProof/>
          <w:kern w:val="0"/>
        </w:rPr>
        <w:t xml:space="preserve">(2020). Accounting services quality: a systematic literature review and bibliometric analysis. </w:t>
      </w:r>
      <w:r w:rsidRPr="00573AD3">
        <w:rPr>
          <w:i/>
          <w:iCs/>
          <w:noProof/>
          <w:kern w:val="0"/>
        </w:rPr>
        <w:t>Asian Journal of Accounting Research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6</w:t>
      </w:r>
      <w:r w:rsidRPr="00573AD3">
        <w:rPr>
          <w:noProof/>
          <w:kern w:val="0"/>
        </w:rPr>
        <w:t>(1), 80–94. https://doi.org/10.1108/AJAR-07-2020-0056</w:t>
      </w:r>
    </w:p>
    <w:p w14:paraId="6D3EA5E3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176EDF7E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  <w:r w:rsidRPr="00573AD3">
        <w:rPr>
          <w:noProof/>
          <w:kern w:val="0"/>
        </w:rPr>
        <w:t xml:space="preserve">Zaimah, N. H., &amp; Hermanto, S. B. (2018). Pengaruh Volatilitas Arus Kas, Volatilitas Penjualan, Besaran Akrual, Tingkat Utang Dan Siklus Operasi Terhadap Persistensi Laba. </w:t>
      </w:r>
      <w:r w:rsidRPr="00573AD3">
        <w:rPr>
          <w:i/>
          <w:iCs/>
          <w:noProof/>
          <w:kern w:val="0"/>
        </w:rPr>
        <w:t>Jurnal Ilmu Dan Riset Akuntansi</w:t>
      </w:r>
      <w:r w:rsidRPr="00573AD3">
        <w:rPr>
          <w:noProof/>
          <w:kern w:val="0"/>
        </w:rPr>
        <w:t xml:space="preserve">, </w:t>
      </w:r>
      <w:r w:rsidRPr="00573AD3">
        <w:rPr>
          <w:i/>
          <w:iCs/>
          <w:noProof/>
          <w:kern w:val="0"/>
        </w:rPr>
        <w:t>7</w:t>
      </w:r>
      <w:r w:rsidRPr="00573AD3">
        <w:rPr>
          <w:noProof/>
          <w:kern w:val="0"/>
        </w:rPr>
        <w:t>(8), 1–22.</w:t>
      </w:r>
    </w:p>
    <w:p w14:paraId="13809927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  <w:kern w:val="0"/>
        </w:rPr>
      </w:pPr>
    </w:p>
    <w:p w14:paraId="47801F5F" w14:textId="77777777" w:rsidR="003A2935" w:rsidRPr="00573AD3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</w:rPr>
      </w:pPr>
      <w:r w:rsidRPr="00573AD3">
        <w:rPr>
          <w:noProof/>
          <w:kern w:val="0"/>
        </w:rPr>
        <w:t xml:space="preserve">Zulman &amp; Abbas, 2019. (2022). </w:t>
      </w:r>
      <w:r w:rsidRPr="00573AD3">
        <w:rPr>
          <w:i/>
          <w:iCs/>
          <w:noProof/>
          <w:kern w:val="0"/>
        </w:rPr>
        <w:t>Pengaruh Leverage, Likuiditas, Profatibilitas, Konservatisme dan Ukuran Perusahaan terhadap Kualitas Laba</w:t>
      </w:r>
      <w:r w:rsidRPr="00573AD3">
        <w:rPr>
          <w:noProof/>
          <w:kern w:val="0"/>
        </w:rPr>
        <w:t xml:space="preserve">. </w:t>
      </w:r>
      <w:r w:rsidRPr="00573AD3">
        <w:rPr>
          <w:i/>
          <w:iCs/>
          <w:noProof/>
          <w:kern w:val="0"/>
        </w:rPr>
        <w:t>6</w:t>
      </w:r>
      <w:r w:rsidRPr="00573AD3">
        <w:rPr>
          <w:noProof/>
          <w:kern w:val="0"/>
        </w:rPr>
        <w:t>(November 2019), 336–347.</w:t>
      </w:r>
    </w:p>
    <w:p w14:paraId="19404DD1" w14:textId="77777777" w:rsidR="003A2935" w:rsidRDefault="003A2935" w:rsidP="003A293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b/>
          <w:bCs/>
          <w:sz w:val="72"/>
          <w:szCs w:val="72"/>
        </w:rPr>
        <w:sectPr w:rsidR="003A2935" w:rsidSect="003A2935">
          <w:headerReference w:type="first" r:id="rId7"/>
          <w:pgSz w:w="12240" w:h="15840"/>
          <w:pgMar w:top="2268" w:right="1701" w:bottom="1701" w:left="2268" w:header="0" w:footer="0" w:gutter="0"/>
          <w:pgNumType w:start="78"/>
          <w:cols w:space="708"/>
          <w:titlePg/>
          <w:docGrid w:linePitch="326"/>
        </w:sectPr>
      </w:pPr>
      <w:r>
        <w:rPr>
          <w:b/>
          <w:bCs/>
        </w:rPr>
        <w:fldChar w:fldCharType="end"/>
      </w:r>
    </w:p>
    <w:p w14:paraId="52F5F748" w14:textId="77777777" w:rsidR="003A2935" w:rsidRDefault="003A2935" w:rsidP="003A2935">
      <w:pPr>
        <w:spacing w:line="240" w:lineRule="auto"/>
        <w:ind w:firstLine="0"/>
        <w:jc w:val="center"/>
        <w:rPr>
          <w:b/>
          <w:bCs/>
          <w:sz w:val="72"/>
          <w:szCs w:val="72"/>
        </w:rPr>
      </w:pPr>
    </w:p>
    <w:p w14:paraId="411C7360" w14:textId="77777777" w:rsidR="003A2935" w:rsidRDefault="003A2935" w:rsidP="003A2935">
      <w:pPr>
        <w:spacing w:line="240" w:lineRule="auto"/>
        <w:ind w:firstLine="0"/>
        <w:jc w:val="center"/>
        <w:rPr>
          <w:b/>
          <w:bCs/>
          <w:sz w:val="72"/>
          <w:szCs w:val="72"/>
        </w:rPr>
      </w:pPr>
    </w:p>
    <w:p w14:paraId="7B830B21" w14:textId="77777777" w:rsidR="003A2935" w:rsidRDefault="003A2935" w:rsidP="003A2935">
      <w:pPr>
        <w:spacing w:line="240" w:lineRule="auto"/>
        <w:ind w:firstLine="0"/>
        <w:jc w:val="center"/>
        <w:rPr>
          <w:b/>
          <w:bCs/>
          <w:sz w:val="72"/>
          <w:szCs w:val="72"/>
        </w:rPr>
      </w:pPr>
    </w:p>
    <w:p w14:paraId="6D4EE859" w14:textId="77777777" w:rsidR="003A2935" w:rsidRDefault="003A2935" w:rsidP="003A2935">
      <w:pPr>
        <w:spacing w:line="240" w:lineRule="auto"/>
        <w:ind w:firstLine="0"/>
        <w:jc w:val="center"/>
        <w:rPr>
          <w:b/>
          <w:bCs/>
          <w:sz w:val="72"/>
          <w:szCs w:val="72"/>
        </w:rPr>
      </w:pPr>
    </w:p>
    <w:p w14:paraId="073485D0" w14:textId="77777777" w:rsidR="003A2935" w:rsidRDefault="003A2935" w:rsidP="003A2935">
      <w:pPr>
        <w:spacing w:line="240" w:lineRule="auto"/>
        <w:ind w:firstLine="0"/>
        <w:jc w:val="center"/>
        <w:rPr>
          <w:b/>
          <w:bCs/>
          <w:sz w:val="72"/>
          <w:szCs w:val="72"/>
        </w:rPr>
      </w:pPr>
      <w:r w:rsidRPr="009016F0">
        <w:rPr>
          <w:b/>
          <w:bCs/>
          <w:sz w:val="72"/>
          <w:szCs w:val="72"/>
        </w:rPr>
        <w:t>LAMPIRAN</w:t>
      </w:r>
    </w:p>
    <w:p w14:paraId="04FE2A33" w14:textId="77777777" w:rsidR="003A2935" w:rsidRPr="0086533B" w:rsidRDefault="003A2935" w:rsidP="003A2935">
      <w:pPr>
        <w:spacing w:line="480" w:lineRule="auto"/>
        <w:ind w:firstLine="567"/>
        <w:jc w:val="center"/>
        <w:rPr>
          <w:b/>
          <w:bCs/>
          <w:sz w:val="72"/>
          <w:szCs w:val="72"/>
        </w:rPr>
      </w:pPr>
      <w:r>
        <w:rPr>
          <w:b/>
          <w:bCs/>
          <w:sz w:val="72"/>
          <w:szCs w:val="72"/>
        </w:rPr>
        <w:br w:type="page"/>
      </w:r>
      <w:r>
        <w:rPr>
          <w:b/>
          <w:bCs/>
        </w:rPr>
        <w:lastRenderedPageBreak/>
        <w:t>Lampiran 1 Daftar Nama Perusahaan Populasi Penelitian</w:t>
      </w:r>
    </w:p>
    <w:p w14:paraId="25A58B65" w14:textId="77777777" w:rsidR="003A2935" w:rsidRDefault="003A2935" w:rsidP="003A2935">
      <w:pPr>
        <w:spacing w:line="480" w:lineRule="auto"/>
        <w:jc w:val="center"/>
        <w:rPr>
          <w:b/>
          <w:bCs/>
        </w:rPr>
      </w:pPr>
      <w:r>
        <w:rPr>
          <w:b/>
          <w:bCs/>
        </w:rPr>
        <w:t xml:space="preserve">Daftar Nama </w:t>
      </w:r>
      <w:r w:rsidRPr="00BE3373">
        <w:rPr>
          <w:b/>
          <w:bCs/>
        </w:rPr>
        <w:t xml:space="preserve">Perusahaan Manufaktur Yang Terdaftar Di BEI </w:t>
      </w:r>
      <w:r>
        <w:rPr>
          <w:b/>
          <w:bCs/>
        </w:rPr>
        <w:t xml:space="preserve">(Sub Sektor Makanan Dan Minuman </w:t>
      </w:r>
      <w:r w:rsidRPr="00BE3373">
        <w:rPr>
          <w:b/>
          <w:bCs/>
        </w:rPr>
        <w:t>Tahun 2018-2022</w:t>
      </w:r>
      <w:r>
        <w:rPr>
          <w:b/>
          <w:bCs/>
        </w:rPr>
        <w:t>)</w:t>
      </w:r>
    </w:p>
    <w:tbl>
      <w:tblPr>
        <w:tblStyle w:val="TableGrid"/>
        <w:tblW w:w="6919" w:type="dxa"/>
        <w:tblInd w:w="832" w:type="dxa"/>
        <w:tblLook w:val="04A0" w:firstRow="1" w:lastRow="0" w:firstColumn="1" w:lastColumn="0" w:noHBand="0" w:noVBand="1"/>
      </w:tblPr>
      <w:tblGrid>
        <w:gridCol w:w="572"/>
        <w:gridCol w:w="2095"/>
        <w:gridCol w:w="4252"/>
      </w:tblGrid>
      <w:tr w:rsidR="003A2935" w:rsidRPr="00BE3373" w14:paraId="4999638F" w14:textId="77777777" w:rsidTr="008C58F6">
        <w:tc>
          <w:tcPr>
            <w:tcW w:w="572" w:type="dxa"/>
          </w:tcPr>
          <w:p w14:paraId="5AE16341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 w:rsidRPr="00BE3373">
              <w:t>No.</w:t>
            </w:r>
          </w:p>
        </w:tc>
        <w:tc>
          <w:tcPr>
            <w:tcW w:w="2095" w:type="dxa"/>
          </w:tcPr>
          <w:p w14:paraId="13A98BFC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 w:rsidRPr="00BE3373">
              <w:t>Kode</w:t>
            </w:r>
          </w:p>
        </w:tc>
        <w:tc>
          <w:tcPr>
            <w:tcW w:w="4252" w:type="dxa"/>
          </w:tcPr>
          <w:p w14:paraId="6A6BEE14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 w:rsidRPr="00BE3373">
              <w:t>Nama Perusahaan</w:t>
            </w:r>
          </w:p>
        </w:tc>
      </w:tr>
      <w:tr w:rsidR="003A2935" w:rsidRPr="00BE3373" w14:paraId="6FB76C8D" w14:textId="77777777" w:rsidTr="008C58F6">
        <w:tc>
          <w:tcPr>
            <w:tcW w:w="572" w:type="dxa"/>
          </w:tcPr>
          <w:p w14:paraId="1C8D4D2D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 w:rsidRPr="00BE3373">
              <w:t>1.</w:t>
            </w:r>
          </w:p>
        </w:tc>
        <w:tc>
          <w:tcPr>
            <w:tcW w:w="2095" w:type="dxa"/>
          </w:tcPr>
          <w:p w14:paraId="73D68439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 w:rsidRPr="00BE3373">
              <w:t>ADES</w:t>
            </w:r>
          </w:p>
        </w:tc>
        <w:tc>
          <w:tcPr>
            <w:tcW w:w="4252" w:type="dxa"/>
          </w:tcPr>
          <w:p w14:paraId="079B667D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 w:rsidRPr="00BE3373">
              <w:t>Akasha Wira International Tbk</w:t>
            </w:r>
          </w:p>
        </w:tc>
      </w:tr>
      <w:tr w:rsidR="003A2935" w:rsidRPr="00667F37" w14:paraId="594C1273" w14:textId="77777777" w:rsidTr="008C58F6">
        <w:trPr>
          <w:trHeight w:val="339"/>
        </w:trPr>
        <w:tc>
          <w:tcPr>
            <w:tcW w:w="572" w:type="dxa"/>
          </w:tcPr>
          <w:p w14:paraId="6ACC3E54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2.</w:t>
            </w:r>
          </w:p>
        </w:tc>
        <w:tc>
          <w:tcPr>
            <w:tcW w:w="2095" w:type="dxa"/>
          </w:tcPr>
          <w:p w14:paraId="388005F1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ALTO</w:t>
            </w:r>
          </w:p>
        </w:tc>
        <w:tc>
          <w:tcPr>
            <w:tcW w:w="4252" w:type="dxa"/>
          </w:tcPr>
          <w:p w14:paraId="2270B7E8" w14:textId="77777777" w:rsidR="003A2935" w:rsidRPr="00667F37" w:rsidRDefault="003A2935" w:rsidP="003A2935">
            <w:pPr>
              <w:spacing w:line="240" w:lineRule="auto"/>
              <w:ind w:firstLine="0"/>
              <w:jc w:val="both"/>
              <w:rPr>
                <w:color w:val="000000"/>
              </w:rPr>
            </w:pPr>
            <w:r>
              <w:rPr>
                <w:color w:val="000000"/>
              </w:rPr>
              <w:t>Tri Banyan Trita Tbk</w:t>
            </w:r>
          </w:p>
        </w:tc>
      </w:tr>
      <w:tr w:rsidR="003A2935" w:rsidRPr="00BE3373" w14:paraId="73056A2A" w14:textId="77777777" w:rsidTr="008C58F6">
        <w:tc>
          <w:tcPr>
            <w:tcW w:w="572" w:type="dxa"/>
          </w:tcPr>
          <w:p w14:paraId="566CB771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3.</w:t>
            </w:r>
          </w:p>
        </w:tc>
        <w:tc>
          <w:tcPr>
            <w:tcW w:w="2095" w:type="dxa"/>
          </w:tcPr>
          <w:p w14:paraId="23C658F2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BUDI</w:t>
            </w:r>
          </w:p>
        </w:tc>
        <w:tc>
          <w:tcPr>
            <w:tcW w:w="4252" w:type="dxa"/>
          </w:tcPr>
          <w:p w14:paraId="0B4F0F2A" w14:textId="77777777" w:rsidR="003A2935" w:rsidRPr="00D02F28" w:rsidRDefault="003A2935" w:rsidP="003A2935">
            <w:pPr>
              <w:pStyle w:val="ListParagraph"/>
              <w:spacing w:line="240" w:lineRule="auto"/>
              <w:ind w:left="0" w:firstLine="2"/>
              <w:jc w:val="both"/>
              <w:rPr>
                <w:color w:val="000000" w:themeColor="text1"/>
              </w:rPr>
            </w:pPr>
            <w:r w:rsidRPr="00D02F28">
              <w:rPr>
                <w:color w:val="000000" w:themeColor="text1"/>
              </w:rPr>
              <w:t>Budi Starch &amp; Sweetener Tbk</w:t>
            </w:r>
          </w:p>
        </w:tc>
      </w:tr>
      <w:tr w:rsidR="003A2935" w:rsidRPr="00667F37" w14:paraId="3EDA3ECE" w14:textId="77777777" w:rsidTr="008C58F6">
        <w:tc>
          <w:tcPr>
            <w:tcW w:w="572" w:type="dxa"/>
          </w:tcPr>
          <w:p w14:paraId="31C6B808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4.</w:t>
            </w:r>
          </w:p>
        </w:tc>
        <w:tc>
          <w:tcPr>
            <w:tcW w:w="2095" w:type="dxa"/>
          </w:tcPr>
          <w:p w14:paraId="2F8EDE9A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CAMP</w:t>
            </w:r>
          </w:p>
        </w:tc>
        <w:tc>
          <w:tcPr>
            <w:tcW w:w="4252" w:type="dxa"/>
          </w:tcPr>
          <w:p w14:paraId="16FE8FAB" w14:textId="77777777" w:rsidR="003A2935" w:rsidRPr="00D02F28" w:rsidRDefault="003A2935" w:rsidP="003A2935">
            <w:pPr>
              <w:spacing w:line="240" w:lineRule="auto"/>
              <w:ind w:firstLine="0"/>
              <w:jc w:val="both"/>
              <w:rPr>
                <w:color w:val="000000" w:themeColor="text1"/>
                <w:sz w:val="22"/>
                <w:szCs w:val="22"/>
              </w:rPr>
            </w:pPr>
            <w:r w:rsidRPr="00D02F28">
              <w:rPr>
                <w:color w:val="000000" w:themeColor="text1"/>
                <w:sz w:val="22"/>
                <w:szCs w:val="22"/>
              </w:rPr>
              <w:t>Campina Ice Cream Industry Tbk</w:t>
            </w:r>
          </w:p>
        </w:tc>
      </w:tr>
      <w:tr w:rsidR="003A2935" w:rsidRPr="00B75ADE" w14:paraId="0938023C" w14:textId="77777777" w:rsidTr="008C58F6">
        <w:tc>
          <w:tcPr>
            <w:tcW w:w="572" w:type="dxa"/>
          </w:tcPr>
          <w:p w14:paraId="55A83AB4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5.</w:t>
            </w:r>
          </w:p>
        </w:tc>
        <w:tc>
          <w:tcPr>
            <w:tcW w:w="2095" w:type="dxa"/>
          </w:tcPr>
          <w:p w14:paraId="31E0EB60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CPRO</w:t>
            </w:r>
          </w:p>
        </w:tc>
        <w:tc>
          <w:tcPr>
            <w:tcW w:w="4252" w:type="dxa"/>
          </w:tcPr>
          <w:p w14:paraId="1CB28F81" w14:textId="77777777" w:rsidR="003A2935" w:rsidRPr="00D02F28" w:rsidRDefault="003A2935" w:rsidP="003A2935">
            <w:pPr>
              <w:spacing w:line="240" w:lineRule="auto"/>
              <w:ind w:firstLine="0"/>
              <w:jc w:val="both"/>
              <w:rPr>
                <w:color w:val="000000" w:themeColor="text1"/>
              </w:rPr>
            </w:pPr>
            <w:r w:rsidRPr="00D02F28">
              <w:rPr>
                <w:color w:val="000000" w:themeColor="text1"/>
              </w:rPr>
              <w:t>Central Protenia Prima Tbk</w:t>
            </w:r>
          </w:p>
        </w:tc>
      </w:tr>
      <w:tr w:rsidR="003A2935" w:rsidRPr="00B75ADE" w14:paraId="4D55E7AC" w14:textId="77777777" w:rsidTr="008C58F6">
        <w:tc>
          <w:tcPr>
            <w:tcW w:w="572" w:type="dxa"/>
          </w:tcPr>
          <w:p w14:paraId="44BA7E61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6.</w:t>
            </w:r>
          </w:p>
        </w:tc>
        <w:tc>
          <w:tcPr>
            <w:tcW w:w="2095" w:type="dxa"/>
          </w:tcPr>
          <w:p w14:paraId="418F2D20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CLEO</w:t>
            </w:r>
          </w:p>
        </w:tc>
        <w:tc>
          <w:tcPr>
            <w:tcW w:w="4252" w:type="dxa"/>
          </w:tcPr>
          <w:p w14:paraId="2CC2EEF5" w14:textId="77777777" w:rsidR="003A2935" w:rsidRPr="00B75ADE" w:rsidRDefault="003A2935" w:rsidP="003A2935">
            <w:pPr>
              <w:spacing w:line="240" w:lineRule="auto"/>
              <w:ind w:firstLine="0"/>
              <w:jc w:val="both"/>
              <w:rPr>
                <w:color w:val="000000"/>
              </w:rPr>
            </w:pPr>
            <w:r>
              <w:rPr>
                <w:color w:val="000000"/>
              </w:rPr>
              <w:t>Sariguna Primatirta Tbk</w:t>
            </w:r>
          </w:p>
        </w:tc>
      </w:tr>
      <w:tr w:rsidR="003A2935" w:rsidRPr="00B75ADE" w14:paraId="21F5B36A" w14:textId="77777777" w:rsidTr="008C58F6">
        <w:tc>
          <w:tcPr>
            <w:tcW w:w="572" w:type="dxa"/>
          </w:tcPr>
          <w:p w14:paraId="73A593F0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7.</w:t>
            </w:r>
          </w:p>
        </w:tc>
        <w:tc>
          <w:tcPr>
            <w:tcW w:w="2095" w:type="dxa"/>
          </w:tcPr>
          <w:p w14:paraId="322951F4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COCO</w:t>
            </w:r>
          </w:p>
        </w:tc>
        <w:tc>
          <w:tcPr>
            <w:tcW w:w="4252" w:type="dxa"/>
          </w:tcPr>
          <w:p w14:paraId="7639C98A" w14:textId="77777777" w:rsidR="003A2935" w:rsidRPr="00B75ADE" w:rsidRDefault="003A2935" w:rsidP="003A2935">
            <w:pPr>
              <w:spacing w:line="240" w:lineRule="auto"/>
              <w:ind w:firstLine="0"/>
              <w:jc w:val="both"/>
              <w:rPr>
                <w:color w:val="000000"/>
              </w:rPr>
            </w:pPr>
            <w:r>
              <w:rPr>
                <w:color w:val="000000"/>
              </w:rPr>
              <w:t>Wahana Interfood Nusantara Tbk</w:t>
            </w:r>
          </w:p>
        </w:tc>
      </w:tr>
      <w:tr w:rsidR="003A2935" w:rsidRPr="00B75ADE" w14:paraId="61742947" w14:textId="77777777" w:rsidTr="008C58F6">
        <w:tc>
          <w:tcPr>
            <w:tcW w:w="572" w:type="dxa"/>
          </w:tcPr>
          <w:p w14:paraId="69F09BC8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8.</w:t>
            </w:r>
          </w:p>
        </w:tc>
        <w:tc>
          <w:tcPr>
            <w:tcW w:w="2095" w:type="dxa"/>
          </w:tcPr>
          <w:p w14:paraId="4E95434A" w14:textId="77777777" w:rsidR="003A2935" w:rsidRPr="00DA0E42" w:rsidRDefault="003A2935" w:rsidP="003A2935">
            <w:pPr>
              <w:spacing w:line="240" w:lineRule="auto"/>
              <w:ind w:firstLine="0"/>
              <w:jc w:val="both"/>
            </w:pPr>
            <w:r>
              <w:t>DLTA</w:t>
            </w:r>
          </w:p>
        </w:tc>
        <w:tc>
          <w:tcPr>
            <w:tcW w:w="4252" w:type="dxa"/>
          </w:tcPr>
          <w:p w14:paraId="4F433C7B" w14:textId="77777777" w:rsidR="003A2935" w:rsidRPr="00B75ADE" w:rsidRDefault="003A2935" w:rsidP="003A2935">
            <w:pPr>
              <w:spacing w:line="240" w:lineRule="auto"/>
              <w:ind w:firstLine="0"/>
              <w:jc w:val="both"/>
              <w:rPr>
                <w:color w:val="000000"/>
              </w:rPr>
            </w:pPr>
            <w:r>
              <w:rPr>
                <w:color w:val="000000"/>
              </w:rPr>
              <w:t>Delta Djakarta Tbk</w:t>
            </w:r>
          </w:p>
        </w:tc>
      </w:tr>
      <w:tr w:rsidR="003A2935" w:rsidRPr="00EF73F8" w14:paraId="7424034E" w14:textId="77777777" w:rsidTr="008C58F6">
        <w:tc>
          <w:tcPr>
            <w:tcW w:w="572" w:type="dxa"/>
          </w:tcPr>
          <w:p w14:paraId="40606687" w14:textId="77777777" w:rsidR="003A2935" w:rsidRPr="009336E3" w:rsidRDefault="003A2935" w:rsidP="003A2935">
            <w:pPr>
              <w:spacing w:line="240" w:lineRule="auto"/>
              <w:ind w:firstLine="0"/>
              <w:jc w:val="both"/>
            </w:pPr>
            <w:r>
              <w:t>9.</w:t>
            </w:r>
          </w:p>
        </w:tc>
        <w:tc>
          <w:tcPr>
            <w:tcW w:w="2095" w:type="dxa"/>
          </w:tcPr>
          <w:p w14:paraId="4D4A2BCC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DPUM</w:t>
            </w:r>
          </w:p>
        </w:tc>
        <w:tc>
          <w:tcPr>
            <w:tcW w:w="4252" w:type="dxa"/>
          </w:tcPr>
          <w:p w14:paraId="317F1A63" w14:textId="77777777" w:rsidR="003A2935" w:rsidRPr="00545FDF" w:rsidRDefault="003A2935" w:rsidP="003A2935">
            <w:pPr>
              <w:spacing w:line="240" w:lineRule="auto"/>
              <w:ind w:firstLine="0"/>
              <w:jc w:val="both"/>
              <w:rPr>
                <w:color w:val="000000"/>
                <w:lang w:val="it-IT"/>
              </w:rPr>
            </w:pPr>
            <w:r w:rsidRPr="00545FDF">
              <w:rPr>
                <w:color w:val="000000"/>
                <w:lang w:val="it-IT"/>
              </w:rPr>
              <w:t>Dua Putra Utama Makmur Tbk</w:t>
            </w:r>
          </w:p>
        </w:tc>
      </w:tr>
      <w:tr w:rsidR="003A2935" w:rsidRPr="00B75ADE" w14:paraId="50BDCC96" w14:textId="77777777" w:rsidTr="008C58F6">
        <w:tc>
          <w:tcPr>
            <w:tcW w:w="572" w:type="dxa"/>
          </w:tcPr>
          <w:p w14:paraId="249FC225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10.</w:t>
            </w:r>
          </w:p>
        </w:tc>
        <w:tc>
          <w:tcPr>
            <w:tcW w:w="2095" w:type="dxa"/>
          </w:tcPr>
          <w:p w14:paraId="1FE7D431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GOOD</w:t>
            </w:r>
          </w:p>
        </w:tc>
        <w:tc>
          <w:tcPr>
            <w:tcW w:w="4252" w:type="dxa"/>
          </w:tcPr>
          <w:p w14:paraId="1BC431F9" w14:textId="77777777" w:rsidR="003A2935" w:rsidRPr="00B75ADE" w:rsidRDefault="003A2935" w:rsidP="003A2935">
            <w:pPr>
              <w:spacing w:line="240" w:lineRule="auto"/>
              <w:ind w:firstLine="0"/>
              <w:jc w:val="both"/>
              <w:rPr>
                <w:color w:val="000000"/>
              </w:rPr>
            </w:pPr>
            <w:r>
              <w:rPr>
                <w:color w:val="000000"/>
              </w:rPr>
              <w:t>Garuda Food Putra Putri Jaya Tbk</w:t>
            </w:r>
          </w:p>
        </w:tc>
      </w:tr>
      <w:tr w:rsidR="003A2935" w:rsidRPr="00B75ADE" w14:paraId="674B3F91" w14:textId="77777777" w:rsidTr="008C58F6">
        <w:tc>
          <w:tcPr>
            <w:tcW w:w="572" w:type="dxa"/>
          </w:tcPr>
          <w:p w14:paraId="1C5E7A00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11.</w:t>
            </w:r>
          </w:p>
        </w:tc>
        <w:tc>
          <w:tcPr>
            <w:tcW w:w="2095" w:type="dxa"/>
          </w:tcPr>
          <w:p w14:paraId="6F7B0DDD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ICBP</w:t>
            </w:r>
          </w:p>
        </w:tc>
        <w:tc>
          <w:tcPr>
            <w:tcW w:w="4252" w:type="dxa"/>
          </w:tcPr>
          <w:p w14:paraId="5ECFDC82" w14:textId="77777777" w:rsidR="003A2935" w:rsidRPr="00B75ADE" w:rsidRDefault="003A2935" w:rsidP="003A2935">
            <w:pPr>
              <w:spacing w:line="240" w:lineRule="auto"/>
              <w:ind w:firstLine="0"/>
              <w:jc w:val="both"/>
              <w:rPr>
                <w:color w:val="000000"/>
              </w:rPr>
            </w:pPr>
            <w:r>
              <w:rPr>
                <w:color w:val="000000"/>
              </w:rPr>
              <w:t>Indofood CBP Sukses Makmur Tbk</w:t>
            </w:r>
          </w:p>
        </w:tc>
      </w:tr>
      <w:tr w:rsidR="003A2935" w:rsidRPr="00B75ADE" w14:paraId="7A017132" w14:textId="77777777" w:rsidTr="008C58F6">
        <w:tc>
          <w:tcPr>
            <w:tcW w:w="572" w:type="dxa"/>
          </w:tcPr>
          <w:p w14:paraId="4CD27D6F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12.</w:t>
            </w:r>
          </w:p>
        </w:tc>
        <w:tc>
          <w:tcPr>
            <w:tcW w:w="2095" w:type="dxa"/>
          </w:tcPr>
          <w:p w14:paraId="4222EA69" w14:textId="77777777" w:rsidR="003A2935" w:rsidRPr="00BE3373" w:rsidRDefault="003A2935" w:rsidP="003A2935">
            <w:pPr>
              <w:spacing w:line="240" w:lineRule="auto"/>
              <w:ind w:firstLine="0"/>
              <w:jc w:val="both"/>
            </w:pPr>
            <w:r>
              <w:t>INDF</w:t>
            </w:r>
          </w:p>
        </w:tc>
        <w:tc>
          <w:tcPr>
            <w:tcW w:w="4252" w:type="dxa"/>
          </w:tcPr>
          <w:p w14:paraId="508784E0" w14:textId="77777777" w:rsidR="003A2935" w:rsidRPr="00B75ADE" w:rsidRDefault="003A2935" w:rsidP="003A2935">
            <w:pPr>
              <w:spacing w:line="240" w:lineRule="auto"/>
              <w:ind w:firstLine="0"/>
              <w:jc w:val="both"/>
              <w:rPr>
                <w:color w:val="000000"/>
              </w:rPr>
            </w:pPr>
            <w:r>
              <w:rPr>
                <w:color w:val="000000"/>
              </w:rPr>
              <w:t>Indofood Sukses Makmur Tbk</w:t>
            </w:r>
          </w:p>
        </w:tc>
      </w:tr>
      <w:tr w:rsidR="003A2935" w:rsidRPr="00B75ADE" w14:paraId="0678E7F2" w14:textId="77777777" w:rsidTr="008C58F6">
        <w:tc>
          <w:tcPr>
            <w:tcW w:w="572" w:type="dxa"/>
          </w:tcPr>
          <w:p w14:paraId="2460739E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13.</w:t>
            </w:r>
          </w:p>
        </w:tc>
        <w:tc>
          <w:tcPr>
            <w:tcW w:w="2095" w:type="dxa"/>
          </w:tcPr>
          <w:p w14:paraId="23402FF8" w14:textId="77777777" w:rsidR="003A2935" w:rsidRPr="00BE3373" w:rsidRDefault="003A2935" w:rsidP="003A2935">
            <w:pPr>
              <w:spacing w:line="240" w:lineRule="auto"/>
              <w:ind w:firstLine="0"/>
              <w:jc w:val="both"/>
            </w:pPr>
            <w:r>
              <w:t>JPFA</w:t>
            </w:r>
          </w:p>
        </w:tc>
        <w:tc>
          <w:tcPr>
            <w:tcW w:w="4252" w:type="dxa"/>
          </w:tcPr>
          <w:p w14:paraId="707D0014" w14:textId="77777777" w:rsidR="003A2935" w:rsidRPr="00B75ADE" w:rsidRDefault="003A2935" w:rsidP="003A2935">
            <w:pPr>
              <w:spacing w:line="240" w:lineRule="auto"/>
              <w:ind w:firstLine="0"/>
              <w:jc w:val="both"/>
              <w:rPr>
                <w:color w:val="000000"/>
              </w:rPr>
            </w:pPr>
            <w:r>
              <w:rPr>
                <w:color w:val="000000"/>
              </w:rPr>
              <w:t>JPFA Comfeed Indonesia Tbk</w:t>
            </w:r>
          </w:p>
        </w:tc>
      </w:tr>
      <w:tr w:rsidR="003A2935" w:rsidRPr="00B75ADE" w14:paraId="64EA4E14" w14:textId="77777777" w:rsidTr="008C58F6">
        <w:tc>
          <w:tcPr>
            <w:tcW w:w="572" w:type="dxa"/>
          </w:tcPr>
          <w:p w14:paraId="6766D8F2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14.</w:t>
            </w:r>
          </w:p>
        </w:tc>
        <w:tc>
          <w:tcPr>
            <w:tcW w:w="2095" w:type="dxa"/>
          </w:tcPr>
          <w:p w14:paraId="6F9DB84B" w14:textId="77777777" w:rsidR="003A2935" w:rsidRPr="00BE3373" w:rsidRDefault="003A2935" w:rsidP="003A2935">
            <w:pPr>
              <w:spacing w:line="240" w:lineRule="auto"/>
              <w:ind w:firstLine="0"/>
              <w:jc w:val="both"/>
            </w:pPr>
            <w:r>
              <w:t>MLBI</w:t>
            </w:r>
          </w:p>
        </w:tc>
        <w:tc>
          <w:tcPr>
            <w:tcW w:w="4252" w:type="dxa"/>
          </w:tcPr>
          <w:p w14:paraId="10B4032B" w14:textId="77777777" w:rsidR="003A2935" w:rsidRPr="00B75ADE" w:rsidRDefault="003A2935" w:rsidP="003A2935">
            <w:pPr>
              <w:spacing w:line="240" w:lineRule="auto"/>
              <w:ind w:firstLine="0"/>
              <w:jc w:val="both"/>
              <w:rPr>
                <w:color w:val="000000"/>
              </w:rPr>
            </w:pPr>
            <w:r>
              <w:rPr>
                <w:color w:val="000000"/>
              </w:rPr>
              <w:t>Multi Bintang Indonesia Tbk</w:t>
            </w:r>
          </w:p>
        </w:tc>
      </w:tr>
      <w:tr w:rsidR="003A2935" w:rsidRPr="00B75ADE" w14:paraId="602756AA" w14:textId="77777777" w:rsidTr="008C58F6">
        <w:tc>
          <w:tcPr>
            <w:tcW w:w="572" w:type="dxa"/>
          </w:tcPr>
          <w:p w14:paraId="0BC23DB8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15.</w:t>
            </w:r>
          </w:p>
        </w:tc>
        <w:tc>
          <w:tcPr>
            <w:tcW w:w="2095" w:type="dxa"/>
          </w:tcPr>
          <w:p w14:paraId="35C67743" w14:textId="77777777" w:rsidR="003A2935" w:rsidRPr="00BE3373" w:rsidRDefault="003A2935" w:rsidP="003A2935">
            <w:pPr>
              <w:spacing w:line="240" w:lineRule="auto"/>
              <w:ind w:firstLine="0"/>
              <w:jc w:val="both"/>
            </w:pPr>
            <w:r>
              <w:t>MAIN</w:t>
            </w:r>
          </w:p>
        </w:tc>
        <w:tc>
          <w:tcPr>
            <w:tcW w:w="4252" w:type="dxa"/>
          </w:tcPr>
          <w:p w14:paraId="19DA20C1" w14:textId="77777777" w:rsidR="003A2935" w:rsidRPr="00B75ADE" w:rsidRDefault="003A2935" w:rsidP="003A2935">
            <w:pPr>
              <w:spacing w:line="240" w:lineRule="auto"/>
              <w:ind w:firstLine="0"/>
              <w:jc w:val="both"/>
              <w:rPr>
                <w:color w:val="000000"/>
              </w:rPr>
            </w:pPr>
            <w:r>
              <w:rPr>
                <w:color w:val="000000"/>
              </w:rPr>
              <w:t>Malindo Feedmill Tbk</w:t>
            </w:r>
          </w:p>
        </w:tc>
      </w:tr>
      <w:tr w:rsidR="003A2935" w:rsidRPr="00B75ADE" w14:paraId="4AD817A0" w14:textId="77777777" w:rsidTr="008C58F6">
        <w:tc>
          <w:tcPr>
            <w:tcW w:w="572" w:type="dxa"/>
          </w:tcPr>
          <w:p w14:paraId="6034ADB1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16.</w:t>
            </w:r>
          </w:p>
        </w:tc>
        <w:tc>
          <w:tcPr>
            <w:tcW w:w="2095" w:type="dxa"/>
          </w:tcPr>
          <w:p w14:paraId="5FF85BC1" w14:textId="77777777" w:rsidR="003A2935" w:rsidRPr="00BE3373" w:rsidRDefault="003A2935" w:rsidP="003A2935">
            <w:pPr>
              <w:spacing w:line="240" w:lineRule="auto"/>
              <w:ind w:firstLine="0"/>
              <w:jc w:val="both"/>
            </w:pPr>
            <w:r>
              <w:t>MYOR</w:t>
            </w:r>
          </w:p>
        </w:tc>
        <w:tc>
          <w:tcPr>
            <w:tcW w:w="4252" w:type="dxa"/>
          </w:tcPr>
          <w:p w14:paraId="55E4F000" w14:textId="77777777" w:rsidR="003A2935" w:rsidRPr="00B75ADE" w:rsidRDefault="003A2935" w:rsidP="003A2935">
            <w:pPr>
              <w:spacing w:line="240" w:lineRule="auto"/>
              <w:ind w:firstLine="0"/>
              <w:jc w:val="both"/>
              <w:rPr>
                <w:color w:val="000000"/>
              </w:rPr>
            </w:pPr>
            <w:r>
              <w:rPr>
                <w:color w:val="000000"/>
              </w:rPr>
              <w:t>Mayora Indah Tbk</w:t>
            </w:r>
          </w:p>
        </w:tc>
      </w:tr>
      <w:tr w:rsidR="003A2935" w14:paraId="38A4A41F" w14:textId="77777777" w:rsidTr="008C58F6">
        <w:tc>
          <w:tcPr>
            <w:tcW w:w="572" w:type="dxa"/>
          </w:tcPr>
          <w:p w14:paraId="5F0F36FB" w14:textId="77777777" w:rsidR="003A2935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17.</w:t>
            </w:r>
          </w:p>
        </w:tc>
        <w:tc>
          <w:tcPr>
            <w:tcW w:w="2095" w:type="dxa"/>
          </w:tcPr>
          <w:p w14:paraId="65BD1D90" w14:textId="77777777" w:rsidR="003A2935" w:rsidRDefault="003A2935" w:rsidP="003A2935">
            <w:pPr>
              <w:spacing w:line="240" w:lineRule="auto"/>
              <w:ind w:firstLine="0"/>
              <w:jc w:val="both"/>
            </w:pPr>
            <w:r>
              <w:t xml:space="preserve">PANI </w:t>
            </w:r>
          </w:p>
        </w:tc>
        <w:tc>
          <w:tcPr>
            <w:tcW w:w="4252" w:type="dxa"/>
          </w:tcPr>
          <w:p w14:paraId="23240A1C" w14:textId="77777777" w:rsidR="003A2935" w:rsidRDefault="003A2935" w:rsidP="003A2935">
            <w:pPr>
              <w:spacing w:line="240" w:lineRule="auto"/>
              <w:ind w:firstLine="0"/>
              <w:jc w:val="both"/>
              <w:rPr>
                <w:color w:val="000000"/>
              </w:rPr>
            </w:pPr>
            <w:r>
              <w:rPr>
                <w:color w:val="000000"/>
              </w:rPr>
              <w:t>Pratama Abadi Nusa Tbk</w:t>
            </w:r>
          </w:p>
        </w:tc>
      </w:tr>
      <w:tr w:rsidR="003A2935" w:rsidRPr="00B75ADE" w14:paraId="3FBA8771" w14:textId="77777777" w:rsidTr="008C58F6">
        <w:tc>
          <w:tcPr>
            <w:tcW w:w="572" w:type="dxa"/>
          </w:tcPr>
          <w:p w14:paraId="1F390BD6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18.</w:t>
            </w:r>
          </w:p>
        </w:tc>
        <w:tc>
          <w:tcPr>
            <w:tcW w:w="2095" w:type="dxa"/>
          </w:tcPr>
          <w:p w14:paraId="6A87CAA9" w14:textId="77777777" w:rsidR="003A2935" w:rsidRPr="00BE3373" w:rsidRDefault="003A2935" w:rsidP="003A2935">
            <w:pPr>
              <w:spacing w:line="240" w:lineRule="auto"/>
              <w:ind w:firstLine="0"/>
              <w:jc w:val="both"/>
            </w:pPr>
            <w:r>
              <w:t>PSDN</w:t>
            </w:r>
          </w:p>
        </w:tc>
        <w:tc>
          <w:tcPr>
            <w:tcW w:w="4252" w:type="dxa"/>
          </w:tcPr>
          <w:p w14:paraId="76769EE4" w14:textId="77777777" w:rsidR="003A2935" w:rsidRPr="00B75ADE" w:rsidRDefault="003A2935" w:rsidP="003A2935">
            <w:pPr>
              <w:spacing w:line="240" w:lineRule="auto"/>
              <w:ind w:firstLine="0"/>
              <w:jc w:val="both"/>
              <w:rPr>
                <w:color w:val="000000"/>
              </w:rPr>
            </w:pPr>
            <w:r>
              <w:rPr>
                <w:color w:val="000000"/>
              </w:rPr>
              <w:t>Prasidha Aneka Niaga Tbk</w:t>
            </w:r>
          </w:p>
        </w:tc>
      </w:tr>
      <w:tr w:rsidR="003A2935" w:rsidRPr="00B75ADE" w14:paraId="4FE54EF1" w14:textId="77777777" w:rsidTr="008C58F6">
        <w:tc>
          <w:tcPr>
            <w:tcW w:w="572" w:type="dxa"/>
          </w:tcPr>
          <w:p w14:paraId="71EAC234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19.</w:t>
            </w:r>
          </w:p>
        </w:tc>
        <w:tc>
          <w:tcPr>
            <w:tcW w:w="2095" w:type="dxa"/>
          </w:tcPr>
          <w:p w14:paraId="56294205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ROTI</w:t>
            </w:r>
          </w:p>
        </w:tc>
        <w:tc>
          <w:tcPr>
            <w:tcW w:w="4252" w:type="dxa"/>
          </w:tcPr>
          <w:p w14:paraId="07D6A0D9" w14:textId="77777777" w:rsidR="003A2935" w:rsidRPr="00B75ADE" w:rsidRDefault="003A2935" w:rsidP="003A2935">
            <w:pPr>
              <w:spacing w:line="240" w:lineRule="auto"/>
              <w:ind w:firstLine="0"/>
              <w:jc w:val="both"/>
              <w:rPr>
                <w:color w:val="000000"/>
              </w:rPr>
            </w:pPr>
            <w:r>
              <w:rPr>
                <w:color w:val="000000"/>
              </w:rPr>
              <w:t>Nippon Indosari Corpindo Tbk</w:t>
            </w:r>
          </w:p>
        </w:tc>
      </w:tr>
      <w:tr w:rsidR="003A2935" w:rsidRPr="00B75ADE" w14:paraId="7DF00724" w14:textId="77777777" w:rsidTr="008C58F6">
        <w:tc>
          <w:tcPr>
            <w:tcW w:w="572" w:type="dxa"/>
          </w:tcPr>
          <w:p w14:paraId="2B12508A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20.</w:t>
            </w:r>
          </w:p>
        </w:tc>
        <w:tc>
          <w:tcPr>
            <w:tcW w:w="2095" w:type="dxa"/>
          </w:tcPr>
          <w:p w14:paraId="78A88191" w14:textId="77777777" w:rsidR="003A2935" w:rsidRPr="00BE3373" w:rsidRDefault="003A2935" w:rsidP="003A2935">
            <w:pPr>
              <w:spacing w:line="240" w:lineRule="auto"/>
              <w:ind w:firstLine="0"/>
              <w:jc w:val="both"/>
            </w:pPr>
            <w:r>
              <w:t>ULTJ</w:t>
            </w:r>
          </w:p>
        </w:tc>
        <w:tc>
          <w:tcPr>
            <w:tcW w:w="4252" w:type="dxa"/>
          </w:tcPr>
          <w:p w14:paraId="737F83CB" w14:textId="77777777" w:rsidR="003A2935" w:rsidRPr="00B75ADE" w:rsidRDefault="003A2935" w:rsidP="003A2935">
            <w:pPr>
              <w:spacing w:line="240" w:lineRule="auto"/>
              <w:ind w:firstLine="0"/>
              <w:jc w:val="both"/>
              <w:rPr>
                <w:color w:val="000000"/>
              </w:rPr>
            </w:pPr>
            <w:r>
              <w:rPr>
                <w:color w:val="000000"/>
              </w:rPr>
              <w:t xml:space="preserve">Ultra Jaya Milk Industry and Trading Company Tbk. </w:t>
            </w:r>
          </w:p>
        </w:tc>
      </w:tr>
      <w:tr w:rsidR="003A2935" w:rsidRPr="00B75ADE" w14:paraId="071B32CB" w14:textId="77777777" w:rsidTr="008C58F6">
        <w:tc>
          <w:tcPr>
            <w:tcW w:w="572" w:type="dxa"/>
          </w:tcPr>
          <w:p w14:paraId="7C4EEEC7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21.</w:t>
            </w:r>
          </w:p>
        </w:tc>
        <w:tc>
          <w:tcPr>
            <w:tcW w:w="2095" w:type="dxa"/>
          </w:tcPr>
          <w:p w14:paraId="7B2B4E7C" w14:textId="77777777" w:rsidR="003A2935" w:rsidRPr="00BE3373" w:rsidRDefault="003A2935" w:rsidP="003A2935">
            <w:pPr>
              <w:spacing w:line="240" w:lineRule="auto"/>
              <w:ind w:firstLine="0"/>
              <w:jc w:val="both"/>
            </w:pPr>
            <w:r>
              <w:t>SIPD</w:t>
            </w:r>
          </w:p>
        </w:tc>
        <w:tc>
          <w:tcPr>
            <w:tcW w:w="4252" w:type="dxa"/>
          </w:tcPr>
          <w:p w14:paraId="476EF78A" w14:textId="77777777" w:rsidR="003A2935" w:rsidRPr="00B75ADE" w:rsidRDefault="003A2935" w:rsidP="003A2935">
            <w:pPr>
              <w:spacing w:line="240" w:lineRule="auto"/>
              <w:ind w:firstLine="0"/>
              <w:jc w:val="both"/>
              <w:rPr>
                <w:color w:val="000000"/>
              </w:rPr>
            </w:pPr>
            <w:r>
              <w:rPr>
                <w:color w:val="000000"/>
              </w:rPr>
              <w:t>Sreeya Sewu Indonesia Tbk</w:t>
            </w:r>
          </w:p>
        </w:tc>
      </w:tr>
      <w:tr w:rsidR="003A2935" w:rsidRPr="00B75ADE" w14:paraId="01727349" w14:textId="77777777" w:rsidTr="008C58F6">
        <w:tc>
          <w:tcPr>
            <w:tcW w:w="572" w:type="dxa"/>
          </w:tcPr>
          <w:p w14:paraId="39783810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22.</w:t>
            </w:r>
          </w:p>
        </w:tc>
        <w:tc>
          <w:tcPr>
            <w:tcW w:w="2095" w:type="dxa"/>
          </w:tcPr>
          <w:p w14:paraId="540B9EFE" w14:textId="77777777" w:rsidR="003A2935" w:rsidRPr="00BE3373" w:rsidRDefault="003A2935" w:rsidP="003A2935">
            <w:pPr>
              <w:spacing w:line="240" w:lineRule="auto"/>
              <w:ind w:firstLine="0"/>
              <w:jc w:val="both"/>
            </w:pPr>
            <w:r>
              <w:t>STTP</w:t>
            </w:r>
          </w:p>
        </w:tc>
        <w:tc>
          <w:tcPr>
            <w:tcW w:w="4252" w:type="dxa"/>
          </w:tcPr>
          <w:p w14:paraId="5CDF66AA" w14:textId="77777777" w:rsidR="003A2935" w:rsidRPr="00B75ADE" w:rsidRDefault="003A2935" w:rsidP="003A2935">
            <w:pPr>
              <w:spacing w:line="240" w:lineRule="auto"/>
              <w:ind w:firstLine="0"/>
              <w:jc w:val="both"/>
              <w:rPr>
                <w:color w:val="000000"/>
              </w:rPr>
            </w:pPr>
            <w:r>
              <w:rPr>
                <w:color w:val="000000"/>
              </w:rPr>
              <w:t>Sinar Top Tbk</w:t>
            </w:r>
          </w:p>
        </w:tc>
      </w:tr>
      <w:tr w:rsidR="003A2935" w:rsidRPr="00B75ADE" w14:paraId="499A52CD" w14:textId="77777777" w:rsidTr="008C58F6">
        <w:tc>
          <w:tcPr>
            <w:tcW w:w="572" w:type="dxa"/>
          </w:tcPr>
          <w:p w14:paraId="1EBD5DBC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23.</w:t>
            </w:r>
          </w:p>
        </w:tc>
        <w:tc>
          <w:tcPr>
            <w:tcW w:w="2095" w:type="dxa"/>
          </w:tcPr>
          <w:p w14:paraId="61C1C133" w14:textId="77777777" w:rsidR="003A2935" w:rsidRPr="00BE3373" w:rsidRDefault="003A2935" w:rsidP="003A2935">
            <w:pPr>
              <w:spacing w:line="240" w:lineRule="auto"/>
              <w:ind w:firstLine="0"/>
              <w:jc w:val="both"/>
            </w:pPr>
            <w:r>
              <w:t>SKLT</w:t>
            </w:r>
          </w:p>
        </w:tc>
        <w:tc>
          <w:tcPr>
            <w:tcW w:w="4252" w:type="dxa"/>
          </w:tcPr>
          <w:p w14:paraId="611DA6F1" w14:textId="77777777" w:rsidR="003A2935" w:rsidRPr="00B75ADE" w:rsidRDefault="003A2935" w:rsidP="003A2935">
            <w:pPr>
              <w:spacing w:line="240" w:lineRule="auto"/>
              <w:ind w:firstLine="0"/>
              <w:jc w:val="both"/>
              <w:rPr>
                <w:color w:val="000000"/>
              </w:rPr>
            </w:pPr>
            <w:r>
              <w:rPr>
                <w:color w:val="000000"/>
              </w:rPr>
              <w:t>Sekar laut Tbk</w:t>
            </w:r>
          </w:p>
        </w:tc>
      </w:tr>
      <w:tr w:rsidR="003A2935" w:rsidRPr="00B75ADE" w14:paraId="2A28C864" w14:textId="77777777" w:rsidTr="008C58F6">
        <w:tc>
          <w:tcPr>
            <w:tcW w:w="572" w:type="dxa"/>
          </w:tcPr>
          <w:p w14:paraId="406767DA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24.</w:t>
            </w:r>
          </w:p>
        </w:tc>
        <w:tc>
          <w:tcPr>
            <w:tcW w:w="2095" w:type="dxa"/>
          </w:tcPr>
          <w:p w14:paraId="5A07E6D1" w14:textId="77777777" w:rsidR="003A2935" w:rsidRPr="00BE3373" w:rsidRDefault="003A2935" w:rsidP="003A2935">
            <w:pPr>
              <w:spacing w:line="240" w:lineRule="auto"/>
              <w:ind w:firstLine="0"/>
              <w:jc w:val="both"/>
            </w:pPr>
            <w:r>
              <w:t>SKBM</w:t>
            </w:r>
          </w:p>
        </w:tc>
        <w:tc>
          <w:tcPr>
            <w:tcW w:w="4252" w:type="dxa"/>
          </w:tcPr>
          <w:p w14:paraId="7C2ECAD8" w14:textId="77777777" w:rsidR="003A2935" w:rsidRPr="00B75ADE" w:rsidRDefault="003A2935" w:rsidP="003A2935">
            <w:pPr>
              <w:spacing w:line="240" w:lineRule="auto"/>
              <w:ind w:firstLine="0"/>
              <w:jc w:val="both"/>
              <w:rPr>
                <w:color w:val="000000"/>
              </w:rPr>
            </w:pPr>
            <w:r>
              <w:rPr>
                <w:color w:val="000000"/>
              </w:rPr>
              <w:t>Sekar Bumi Tbk</w:t>
            </w:r>
          </w:p>
        </w:tc>
      </w:tr>
      <w:tr w:rsidR="003A2935" w:rsidRPr="00B75ADE" w14:paraId="2DF3D647" w14:textId="77777777" w:rsidTr="008C58F6">
        <w:tc>
          <w:tcPr>
            <w:tcW w:w="572" w:type="dxa"/>
          </w:tcPr>
          <w:p w14:paraId="799C6AFB" w14:textId="77777777" w:rsidR="003A2935" w:rsidRPr="00BE3373" w:rsidRDefault="003A2935" w:rsidP="003A2935">
            <w:pPr>
              <w:pStyle w:val="ListParagraph"/>
              <w:spacing w:line="240" w:lineRule="auto"/>
              <w:ind w:left="0" w:firstLine="2"/>
              <w:jc w:val="both"/>
            </w:pPr>
            <w:r>
              <w:t>25.</w:t>
            </w:r>
          </w:p>
        </w:tc>
        <w:tc>
          <w:tcPr>
            <w:tcW w:w="2095" w:type="dxa"/>
          </w:tcPr>
          <w:p w14:paraId="00C12A68" w14:textId="77777777" w:rsidR="003A2935" w:rsidRPr="00BE3373" w:rsidRDefault="003A2935" w:rsidP="003A2935">
            <w:pPr>
              <w:spacing w:line="240" w:lineRule="auto"/>
              <w:ind w:firstLine="0"/>
              <w:jc w:val="both"/>
            </w:pPr>
            <w:r>
              <w:t>TGKA</w:t>
            </w:r>
          </w:p>
        </w:tc>
        <w:tc>
          <w:tcPr>
            <w:tcW w:w="4252" w:type="dxa"/>
          </w:tcPr>
          <w:p w14:paraId="0D8477C7" w14:textId="77777777" w:rsidR="003A2935" w:rsidRPr="00B75ADE" w:rsidRDefault="003A2935" w:rsidP="003A2935">
            <w:pPr>
              <w:spacing w:line="240" w:lineRule="auto"/>
              <w:ind w:firstLine="0"/>
              <w:jc w:val="both"/>
              <w:rPr>
                <w:color w:val="000000"/>
              </w:rPr>
            </w:pPr>
            <w:r>
              <w:rPr>
                <w:color w:val="000000"/>
              </w:rPr>
              <w:t>Tigaraksa Satria Tbk</w:t>
            </w:r>
          </w:p>
        </w:tc>
      </w:tr>
    </w:tbl>
    <w:p w14:paraId="7E701D9F" w14:textId="77777777" w:rsidR="003A2935" w:rsidRPr="0086533B" w:rsidRDefault="003A2935" w:rsidP="003A2935">
      <w:pPr>
        <w:spacing w:line="240" w:lineRule="auto"/>
        <w:jc w:val="center"/>
        <w:rPr>
          <w:b/>
          <w:bCs/>
        </w:rPr>
      </w:pPr>
    </w:p>
    <w:p w14:paraId="2E2D4B52" w14:textId="77777777" w:rsidR="003A2935" w:rsidRPr="002A6846" w:rsidRDefault="003A2935" w:rsidP="003A2935">
      <w:pPr>
        <w:autoSpaceDE w:val="0"/>
        <w:autoSpaceDN w:val="0"/>
        <w:adjustRightInd w:val="0"/>
        <w:spacing w:line="240" w:lineRule="auto"/>
        <w:ind w:firstLine="0"/>
        <w:rPr>
          <w:strike/>
          <w:kern w:val="0"/>
        </w:rPr>
      </w:pPr>
    </w:p>
    <w:p w14:paraId="1AAF4FE6" w14:textId="77777777" w:rsidR="003A2935" w:rsidRDefault="003A2935" w:rsidP="003A2935">
      <w:pPr>
        <w:autoSpaceDE w:val="0"/>
        <w:autoSpaceDN w:val="0"/>
        <w:adjustRightInd w:val="0"/>
        <w:spacing w:line="240" w:lineRule="auto"/>
        <w:ind w:firstLine="0"/>
        <w:rPr>
          <w:kern w:val="0"/>
        </w:rPr>
      </w:pPr>
    </w:p>
    <w:p w14:paraId="5298EC7E" w14:textId="77777777" w:rsidR="003A2935" w:rsidRDefault="003A2935" w:rsidP="003A2935">
      <w:pPr>
        <w:autoSpaceDE w:val="0"/>
        <w:autoSpaceDN w:val="0"/>
        <w:adjustRightInd w:val="0"/>
        <w:spacing w:line="240" w:lineRule="auto"/>
        <w:ind w:firstLine="0"/>
        <w:rPr>
          <w:kern w:val="0"/>
        </w:rPr>
      </w:pPr>
    </w:p>
    <w:p w14:paraId="4FB5719E" w14:textId="77777777" w:rsidR="003A2935" w:rsidRDefault="003A2935" w:rsidP="003A2935">
      <w:pPr>
        <w:autoSpaceDE w:val="0"/>
        <w:autoSpaceDN w:val="0"/>
        <w:adjustRightInd w:val="0"/>
        <w:spacing w:line="240" w:lineRule="auto"/>
        <w:ind w:firstLine="0"/>
        <w:rPr>
          <w:kern w:val="0"/>
        </w:rPr>
      </w:pPr>
    </w:p>
    <w:p w14:paraId="7ED49E0D" w14:textId="77777777" w:rsidR="003A2935" w:rsidRDefault="003A2935" w:rsidP="003A2935">
      <w:pPr>
        <w:autoSpaceDE w:val="0"/>
        <w:autoSpaceDN w:val="0"/>
        <w:adjustRightInd w:val="0"/>
        <w:spacing w:line="240" w:lineRule="auto"/>
        <w:ind w:firstLine="0"/>
        <w:rPr>
          <w:kern w:val="0"/>
        </w:rPr>
      </w:pPr>
    </w:p>
    <w:p w14:paraId="3DC048E4" w14:textId="77777777" w:rsidR="003A2935" w:rsidRDefault="003A2935" w:rsidP="003A2935">
      <w:pPr>
        <w:autoSpaceDE w:val="0"/>
        <w:autoSpaceDN w:val="0"/>
        <w:adjustRightInd w:val="0"/>
        <w:spacing w:line="240" w:lineRule="auto"/>
        <w:ind w:firstLine="0"/>
        <w:rPr>
          <w:kern w:val="0"/>
        </w:rPr>
      </w:pPr>
    </w:p>
    <w:p w14:paraId="14B92986" w14:textId="77777777" w:rsidR="003A2935" w:rsidRDefault="003A2935" w:rsidP="003A2935">
      <w:pPr>
        <w:autoSpaceDE w:val="0"/>
        <w:autoSpaceDN w:val="0"/>
        <w:adjustRightInd w:val="0"/>
        <w:spacing w:line="240" w:lineRule="auto"/>
        <w:ind w:firstLine="0"/>
        <w:rPr>
          <w:kern w:val="0"/>
        </w:rPr>
      </w:pPr>
    </w:p>
    <w:p w14:paraId="1E7AB33A" w14:textId="77777777" w:rsidR="003A2935" w:rsidRDefault="003A2935" w:rsidP="003A2935">
      <w:pPr>
        <w:autoSpaceDE w:val="0"/>
        <w:autoSpaceDN w:val="0"/>
        <w:adjustRightInd w:val="0"/>
        <w:spacing w:line="240" w:lineRule="auto"/>
        <w:ind w:firstLine="0"/>
        <w:rPr>
          <w:kern w:val="0"/>
        </w:rPr>
      </w:pPr>
    </w:p>
    <w:p w14:paraId="643A7EBA" w14:textId="77777777" w:rsidR="003A2935" w:rsidRDefault="003A2935" w:rsidP="003A2935">
      <w:pPr>
        <w:autoSpaceDE w:val="0"/>
        <w:autoSpaceDN w:val="0"/>
        <w:adjustRightInd w:val="0"/>
        <w:spacing w:line="240" w:lineRule="auto"/>
        <w:ind w:firstLine="0"/>
        <w:rPr>
          <w:kern w:val="0"/>
        </w:rPr>
      </w:pPr>
    </w:p>
    <w:p w14:paraId="331C8A6D" w14:textId="77777777" w:rsidR="003A2935" w:rsidRPr="00D02F28" w:rsidRDefault="003A2935" w:rsidP="003A2935">
      <w:pPr>
        <w:autoSpaceDE w:val="0"/>
        <w:autoSpaceDN w:val="0"/>
        <w:adjustRightInd w:val="0"/>
        <w:ind w:firstLine="0"/>
        <w:jc w:val="center"/>
        <w:rPr>
          <w:b/>
          <w:bCs/>
          <w:kern w:val="0"/>
        </w:rPr>
      </w:pPr>
      <w:r w:rsidRPr="0074211D">
        <w:rPr>
          <w:b/>
          <w:bCs/>
          <w:kern w:val="0"/>
        </w:rPr>
        <w:t>Lampiran 2</w:t>
      </w:r>
      <w:r>
        <w:rPr>
          <w:b/>
          <w:bCs/>
          <w:kern w:val="0"/>
        </w:rPr>
        <w:t xml:space="preserve"> </w:t>
      </w:r>
      <w:r w:rsidRPr="00BE3373">
        <w:rPr>
          <w:b/>
          <w:bCs/>
        </w:rPr>
        <w:t>Hasil Uji Stastistik Deskriptif</w:t>
      </w:r>
    </w:p>
    <w:tbl>
      <w:tblPr>
        <w:tblW w:w="820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59"/>
        <w:gridCol w:w="1029"/>
        <w:gridCol w:w="1076"/>
        <w:gridCol w:w="232"/>
        <w:gridCol w:w="875"/>
        <w:gridCol w:w="539"/>
        <w:gridCol w:w="553"/>
        <w:gridCol w:w="922"/>
        <w:gridCol w:w="523"/>
      </w:tblGrid>
      <w:tr w:rsidR="003A2935" w:rsidRPr="00337E28" w14:paraId="700AE93D" w14:textId="77777777" w:rsidTr="008C58F6">
        <w:trPr>
          <w:cantSplit/>
        </w:trPr>
        <w:tc>
          <w:tcPr>
            <w:tcW w:w="8208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8F73DCE" w14:textId="77777777" w:rsidR="003A2935" w:rsidRPr="00337E28" w:rsidRDefault="003A2935" w:rsidP="008C58F6">
            <w:pPr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10205"/>
                <w:kern w:val="0"/>
                <w:sz w:val="22"/>
                <w:szCs w:val="22"/>
              </w:rPr>
            </w:pPr>
            <w:r w:rsidRPr="00337E28">
              <w:rPr>
                <w:rFonts w:ascii="Arial" w:hAnsi="Arial" w:cs="Arial"/>
                <w:b/>
                <w:bCs/>
                <w:color w:val="010205"/>
                <w:kern w:val="0"/>
                <w:sz w:val="22"/>
                <w:szCs w:val="22"/>
              </w:rPr>
              <w:t>Descriptive Statistics</w:t>
            </w:r>
          </w:p>
        </w:tc>
      </w:tr>
      <w:tr w:rsidR="003A2935" w:rsidRPr="00337E28" w14:paraId="3ABC3AE3" w14:textId="77777777" w:rsidTr="008C58F6">
        <w:trPr>
          <w:cantSplit/>
        </w:trPr>
        <w:tc>
          <w:tcPr>
            <w:tcW w:w="2459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6DA2CE75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kern w:val="0"/>
              </w:rPr>
            </w:pP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9D73DBE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N</w:t>
            </w:r>
          </w:p>
        </w:tc>
        <w:tc>
          <w:tcPr>
            <w:tcW w:w="10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1685067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Minimum</w:t>
            </w:r>
          </w:p>
        </w:tc>
        <w:tc>
          <w:tcPr>
            <w:tcW w:w="1107" w:type="dxa"/>
            <w:gridSpan w:val="2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9E169F7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Maximum</w:t>
            </w:r>
          </w:p>
        </w:tc>
        <w:tc>
          <w:tcPr>
            <w:tcW w:w="1092" w:type="dxa"/>
            <w:gridSpan w:val="2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7AB0DF5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Mean</w:t>
            </w:r>
          </w:p>
        </w:tc>
        <w:tc>
          <w:tcPr>
            <w:tcW w:w="1445" w:type="dxa"/>
            <w:gridSpan w:val="2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2843590E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Std. Deviation</w:t>
            </w:r>
          </w:p>
        </w:tc>
      </w:tr>
      <w:tr w:rsidR="003A2935" w:rsidRPr="00337E28" w14:paraId="2C6CAE3B" w14:textId="77777777" w:rsidTr="008C58F6">
        <w:trPr>
          <w:cantSplit/>
        </w:trPr>
        <w:tc>
          <w:tcPr>
            <w:tcW w:w="2459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14:paraId="622BF745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Struktur Modal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BA05FB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125</w:t>
            </w:r>
          </w:p>
        </w:tc>
        <w:tc>
          <w:tcPr>
            <w:tcW w:w="10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8447F3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0.131</w:t>
            </w:r>
          </w:p>
        </w:tc>
        <w:tc>
          <w:tcPr>
            <w:tcW w:w="1107" w:type="dxa"/>
            <w:gridSpan w:val="2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C8FFFA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1.995</w:t>
            </w:r>
          </w:p>
        </w:tc>
        <w:tc>
          <w:tcPr>
            <w:tcW w:w="1092" w:type="dxa"/>
            <w:gridSpan w:val="2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111DB1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0.99190</w:t>
            </w:r>
          </w:p>
        </w:tc>
        <w:tc>
          <w:tcPr>
            <w:tcW w:w="1445" w:type="dxa"/>
            <w:gridSpan w:val="2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4AD0383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0.511962</w:t>
            </w:r>
          </w:p>
        </w:tc>
      </w:tr>
      <w:tr w:rsidR="003A2935" w:rsidRPr="00337E28" w14:paraId="12E93D36" w14:textId="77777777" w:rsidTr="008C58F6">
        <w:trPr>
          <w:cantSplit/>
        </w:trPr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14:paraId="6064C7CD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Operating Cycle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51F06C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125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8116C3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-694.648</w:t>
            </w:r>
          </w:p>
        </w:tc>
        <w:tc>
          <w:tcPr>
            <w:tcW w:w="1107" w:type="dxa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52DACF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908.857</w:t>
            </w:r>
          </w:p>
        </w:tc>
        <w:tc>
          <w:tcPr>
            <w:tcW w:w="1092" w:type="dxa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A0F1DF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29.84910</w:t>
            </w:r>
          </w:p>
        </w:tc>
        <w:tc>
          <w:tcPr>
            <w:tcW w:w="1445" w:type="dxa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46BB41A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199</w:t>
            </w:r>
            <w:r>
              <w:rPr>
                <w:rFonts w:ascii="Arial" w:hAnsi="Arial" w:cs="Arial"/>
                <w:kern w:val="0"/>
                <w:sz w:val="18"/>
                <w:szCs w:val="18"/>
              </w:rPr>
              <w:t>.</w:t>
            </w: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23032</w:t>
            </w:r>
          </w:p>
        </w:tc>
      </w:tr>
      <w:tr w:rsidR="003A2935" w:rsidRPr="00337E28" w14:paraId="21A350DD" w14:textId="77777777" w:rsidTr="008C58F6">
        <w:trPr>
          <w:cantSplit/>
        </w:trPr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14:paraId="18DE0C73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Investment Opportunity Set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90445D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125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9B5A2F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0.017</w:t>
            </w:r>
          </w:p>
        </w:tc>
        <w:tc>
          <w:tcPr>
            <w:tcW w:w="1107" w:type="dxa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DF91F8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7.908</w:t>
            </w:r>
          </w:p>
        </w:tc>
        <w:tc>
          <w:tcPr>
            <w:tcW w:w="1092" w:type="dxa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EFA936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2.01214</w:t>
            </w:r>
          </w:p>
        </w:tc>
        <w:tc>
          <w:tcPr>
            <w:tcW w:w="1445" w:type="dxa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C3B7FD1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1.780079</w:t>
            </w:r>
          </w:p>
        </w:tc>
      </w:tr>
      <w:tr w:rsidR="003A2935" w:rsidRPr="00337E28" w14:paraId="7D5B0954" w14:textId="77777777" w:rsidTr="008C58F6">
        <w:trPr>
          <w:cantSplit/>
        </w:trPr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14:paraId="11620342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Earning Management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23ADB3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125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CBAB1C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-0.222</w:t>
            </w:r>
          </w:p>
        </w:tc>
        <w:tc>
          <w:tcPr>
            <w:tcW w:w="1107" w:type="dxa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70070C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0.393</w:t>
            </w:r>
          </w:p>
        </w:tc>
        <w:tc>
          <w:tcPr>
            <w:tcW w:w="1092" w:type="dxa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CB21D7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0.12075</w:t>
            </w:r>
          </w:p>
        </w:tc>
        <w:tc>
          <w:tcPr>
            <w:tcW w:w="1445" w:type="dxa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6DDFDB6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0.118167</w:t>
            </w:r>
          </w:p>
        </w:tc>
      </w:tr>
      <w:tr w:rsidR="003A2935" w:rsidRPr="00337E28" w14:paraId="3160281A" w14:textId="77777777" w:rsidTr="008C58F6">
        <w:trPr>
          <w:cantSplit/>
        </w:trPr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14:paraId="2881D008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Kualitas Laba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1687C5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125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634145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-5.404</w:t>
            </w:r>
          </w:p>
        </w:tc>
        <w:tc>
          <w:tcPr>
            <w:tcW w:w="1107" w:type="dxa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CBD074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9.843</w:t>
            </w:r>
          </w:p>
        </w:tc>
        <w:tc>
          <w:tcPr>
            <w:tcW w:w="1092" w:type="dxa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08CA8D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0.43303</w:t>
            </w:r>
          </w:p>
        </w:tc>
        <w:tc>
          <w:tcPr>
            <w:tcW w:w="1445" w:type="dxa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24F9050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2.444024</w:t>
            </w:r>
          </w:p>
        </w:tc>
      </w:tr>
      <w:tr w:rsidR="003A2935" w:rsidRPr="00337E28" w14:paraId="364F8D21" w14:textId="77777777" w:rsidTr="008C58F6">
        <w:trPr>
          <w:cantSplit/>
        </w:trPr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14:paraId="50EF3B85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Valid N (listwise)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4CB4180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125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049C795C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kern w:val="0"/>
              </w:rPr>
            </w:pPr>
          </w:p>
        </w:tc>
        <w:tc>
          <w:tcPr>
            <w:tcW w:w="1107" w:type="dxa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01E87832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kern w:val="0"/>
              </w:rPr>
            </w:pPr>
          </w:p>
        </w:tc>
        <w:tc>
          <w:tcPr>
            <w:tcW w:w="1092" w:type="dxa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4E57CB5D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kern w:val="0"/>
              </w:rPr>
            </w:pPr>
          </w:p>
        </w:tc>
        <w:tc>
          <w:tcPr>
            <w:tcW w:w="1445" w:type="dxa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14:paraId="19218748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kern w:val="0"/>
              </w:rPr>
            </w:pPr>
          </w:p>
        </w:tc>
      </w:tr>
      <w:tr w:rsidR="003A2935" w:rsidRPr="0097426E" w14:paraId="05A20956" w14:textId="77777777" w:rsidTr="008C58F6">
        <w:trPr>
          <w:gridAfter w:val="1"/>
          <w:wAfter w:w="522" w:type="dxa"/>
          <w:cantSplit/>
        </w:trPr>
        <w:tc>
          <w:tcPr>
            <w:tcW w:w="768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4E5F8C4" w14:textId="77777777" w:rsidR="003A2935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ind w:left="60" w:right="60" w:firstLine="0"/>
              <w:jc w:val="center"/>
              <w:rPr>
                <w:rFonts w:ascii="Arial" w:hAnsi="Arial" w:cs="Arial"/>
                <w:b/>
                <w:bCs/>
                <w:color w:val="010205"/>
                <w:kern w:val="0"/>
                <w:sz w:val="22"/>
                <w:szCs w:val="22"/>
              </w:rPr>
            </w:pPr>
          </w:p>
          <w:p w14:paraId="25853F83" w14:textId="77777777" w:rsidR="003A2935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ind w:left="60" w:right="60" w:firstLine="0"/>
              <w:jc w:val="center"/>
              <w:rPr>
                <w:rFonts w:ascii="Arial" w:hAnsi="Arial" w:cs="Arial"/>
                <w:b/>
                <w:bCs/>
                <w:color w:val="010205"/>
                <w:kern w:val="0"/>
                <w:sz w:val="22"/>
                <w:szCs w:val="22"/>
              </w:rPr>
            </w:pPr>
          </w:p>
          <w:p w14:paraId="03E242EF" w14:textId="77777777" w:rsidR="003A2935" w:rsidRPr="00B60DAC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ind w:left="60" w:right="60" w:firstLine="0"/>
              <w:jc w:val="center"/>
              <w:rPr>
                <w:rFonts w:ascii="Arial" w:hAnsi="Arial" w:cs="Arial"/>
                <w:b/>
                <w:bCs/>
                <w:color w:val="010205"/>
                <w:kern w:val="0"/>
                <w:sz w:val="22"/>
                <w:szCs w:val="22"/>
              </w:rPr>
            </w:pPr>
          </w:p>
          <w:p w14:paraId="1A2E8319" w14:textId="77777777" w:rsidR="003A2935" w:rsidRPr="00B60DAC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ind w:left="60" w:right="60" w:firstLine="0"/>
              <w:jc w:val="center"/>
              <w:rPr>
                <w:rFonts w:ascii="Arial" w:hAnsi="Arial" w:cs="Arial"/>
                <w:b/>
                <w:bCs/>
                <w:color w:val="010205"/>
                <w:kern w:val="0"/>
                <w:sz w:val="22"/>
                <w:szCs w:val="22"/>
              </w:rPr>
            </w:pPr>
            <w:r w:rsidRPr="00B60DAC">
              <w:rPr>
                <w:rFonts w:ascii="Arial" w:hAnsi="Arial" w:cs="Arial"/>
                <w:b/>
                <w:bCs/>
                <w:color w:val="010205"/>
                <w:kern w:val="0"/>
                <w:sz w:val="22"/>
                <w:szCs w:val="22"/>
              </w:rPr>
              <w:t xml:space="preserve">Lampiran </w:t>
            </w:r>
            <w:r>
              <w:rPr>
                <w:rFonts w:ascii="Arial" w:hAnsi="Arial" w:cs="Arial"/>
                <w:b/>
                <w:bCs/>
                <w:color w:val="010205"/>
                <w:kern w:val="0"/>
                <w:sz w:val="22"/>
                <w:szCs w:val="22"/>
              </w:rPr>
              <w:t xml:space="preserve">3 </w:t>
            </w:r>
            <w:r w:rsidRPr="00B60DAC">
              <w:rPr>
                <w:b/>
                <w:bCs/>
                <w:color w:val="000000" w:themeColor="text1"/>
              </w:rPr>
              <w:t>Hasil Uji Normalitas Data</w:t>
            </w:r>
          </w:p>
          <w:p w14:paraId="0568195F" w14:textId="77777777" w:rsidR="003A2935" w:rsidRPr="0097426E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ind w:left="60" w:right="60" w:firstLine="0"/>
              <w:jc w:val="center"/>
              <w:rPr>
                <w:rFonts w:ascii="Arial" w:hAnsi="Arial" w:cs="Arial"/>
                <w:color w:val="010205"/>
                <w:kern w:val="0"/>
                <w:sz w:val="22"/>
                <w:szCs w:val="22"/>
              </w:rPr>
            </w:pPr>
            <w:r w:rsidRPr="0097426E">
              <w:rPr>
                <w:rFonts w:ascii="Arial" w:hAnsi="Arial" w:cs="Arial"/>
                <w:b/>
                <w:bCs/>
                <w:color w:val="010205"/>
                <w:kern w:val="0"/>
                <w:sz w:val="22"/>
                <w:szCs w:val="22"/>
              </w:rPr>
              <w:t>One-Sample Kolmogorov-Smirnov Test</w:t>
            </w:r>
          </w:p>
        </w:tc>
      </w:tr>
      <w:tr w:rsidR="003A2935" w:rsidRPr="0097426E" w14:paraId="3E0E284D" w14:textId="77777777" w:rsidTr="008C58F6">
        <w:trPr>
          <w:gridAfter w:val="1"/>
          <w:wAfter w:w="522" w:type="dxa"/>
          <w:cantSplit/>
        </w:trPr>
        <w:tc>
          <w:tcPr>
            <w:tcW w:w="6211" w:type="dxa"/>
            <w:gridSpan w:val="6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344CE815" w14:textId="77777777" w:rsidR="003A2935" w:rsidRPr="00BF40C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ind w:firstLine="0"/>
              <w:rPr>
                <w:kern w:val="0"/>
              </w:rPr>
            </w:pPr>
          </w:p>
        </w:tc>
        <w:tc>
          <w:tcPr>
            <w:tcW w:w="1475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05703E2E" w14:textId="77777777" w:rsidR="003A2935" w:rsidRPr="00BF40C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BF40C8">
              <w:rPr>
                <w:rFonts w:ascii="Arial" w:hAnsi="Arial" w:cs="Arial"/>
                <w:kern w:val="0"/>
                <w:sz w:val="18"/>
                <w:szCs w:val="18"/>
              </w:rPr>
              <w:t>Unstandardized Residual</w:t>
            </w:r>
          </w:p>
        </w:tc>
      </w:tr>
      <w:tr w:rsidR="003A2935" w:rsidRPr="0097426E" w14:paraId="72D79DE9" w14:textId="77777777" w:rsidTr="008C58F6">
        <w:trPr>
          <w:gridAfter w:val="1"/>
          <w:wAfter w:w="522" w:type="dxa"/>
          <w:cantSplit/>
        </w:trPr>
        <w:tc>
          <w:tcPr>
            <w:tcW w:w="6211" w:type="dxa"/>
            <w:gridSpan w:val="6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14:paraId="402CF7A7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N</w:t>
            </w:r>
          </w:p>
        </w:tc>
        <w:tc>
          <w:tcPr>
            <w:tcW w:w="1475" w:type="dxa"/>
            <w:gridSpan w:val="2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14:paraId="182587CE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125</w:t>
            </w:r>
          </w:p>
        </w:tc>
      </w:tr>
      <w:tr w:rsidR="003A2935" w:rsidRPr="0097426E" w14:paraId="063A7BBF" w14:textId="77777777" w:rsidTr="008C58F6">
        <w:trPr>
          <w:gridAfter w:val="1"/>
          <w:wAfter w:w="522" w:type="dxa"/>
          <w:cantSplit/>
        </w:trPr>
        <w:tc>
          <w:tcPr>
            <w:tcW w:w="2460" w:type="dxa"/>
            <w:vMerge w:val="restar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14:paraId="54D1D6B3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Normal Parameters</w:t>
            </w:r>
            <w:r w:rsidRPr="00E21647">
              <w:rPr>
                <w:rFonts w:ascii="Arial" w:hAnsi="Arial" w:cs="Arial"/>
                <w:kern w:val="0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3751" w:type="dxa"/>
            <w:gridSpan w:val="5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14:paraId="11266FF7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Mean</w:t>
            </w:r>
          </w:p>
        </w:tc>
        <w:tc>
          <w:tcPr>
            <w:tcW w:w="147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14:paraId="0AA20F88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0.0000000</w:t>
            </w:r>
          </w:p>
        </w:tc>
      </w:tr>
      <w:tr w:rsidR="003A2935" w:rsidRPr="0097426E" w14:paraId="2E40E294" w14:textId="77777777" w:rsidTr="008C58F6">
        <w:trPr>
          <w:gridAfter w:val="1"/>
          <w:wAfter w:w="522" w:type="dxa"/>
          <w:cantSplit/>
        </w:trPr>
        <w:tc>
          <w:tcPr>
            <w:tcW w:w="2460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14:paraId="0CAA0FBA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Arial" w:hAnsi="Arial" w:cs="Arial"/>
                <w:kern w:val="0"/>
                <w:sz w:val="18"/>
                <w:szCs w:val="18"/>
              </w:rPr>
            </w:pPr>
          </w:p>
        </w:tc>
        <w:tc>
          <w:tcPr>
            <w:tcW w:w="3751" w:type="dxa"/>
            <w:gridSpan w:val="5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14:paraId="732A1507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Std. Deviation</w:t>
            </w:r>
          </w:p>
        </w:tc>
        <w:tc>
          <w:tcPr>
            <w:tcW w:w="147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14:paraId="3075B22B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1.41912155</w:t>
            </w:r>
          </w:p>
        </w:tc>
      </w:tr>
      <w:tr w:rsidR="003A2935" w:rsidRPr="0097426E" w14:paraId="798B2D0B" w14:textId="77777777" w:rsidTr="008C58F6">
        <w:trPr>
          <w:gridAfter w:val="1"/>
          <w:wAfter w:w="522" w:type="dxa"/>
          <w:cantSplit/>
        </w:trPr>
        <w:tc>
          <w:tcPr>
            <w:tcW w:w="2460" w:type="dxa"/>
            <w:vMerge w:val="restar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14:paraId="0A412222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Most Extreme Differences</w:t>
            </w:r>
          </w:p>
        </w:tc>
        <w:tc>
          <w:tcPr>
            <w:tcW w:w="3751" w:type="dxa"/>
            <w:gridSpan w:val="5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14:paraId="7FC72812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Absolute</w:t>
            </w:r>
          </w:p>
        </w:tc>
        <w:tc>
          <w:tcPr>
            <w:tcW w:w="147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14:paraId="165943D0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0.074</w:t>
            </w:r>
          </w:p>
        </w:tc>
      </w:tr>
      <w:tr w:rsidR="003A2935" w:rsidRPr="0097426E" w14:paraId="5524323C" w14:textId="77777777" w:rsidTr="008C58F6">
        <w:trPr>
          <w:gridAfter w:val="1"/>
          <w:wAfter w:w="522" w:type="dxa"/>
          <w:cantSplit/>
        </w:trPr>
        <w:tc>
          <w:tcPr>
            <w:tcW w:w="2460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14:paraId="6B4BFED2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Arial" w:hAnsi="Arial" w:cs="Arial"/>
                <w:kern w:val="0"/>
                <w:sz w:val="18"/>
                <w:szCs w:val="18"/>
              </w:rPr>
            </w:pPr>
          </w:p>
        </w:tc>
        <w:tc>
          <w:tcPr>
            <w:tcW w:w="3751" w:type="dxa"/>
            <w:gridSpan w:val="5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14:paraId="5D7BB9FF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Positive</w:t>
            </w:r>
          </w:p>
        </w:tc>
        <w:tc>
          <w:tcPr>
            <w:tcW w:w="147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14:paraId="6E9B4147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0.074</w:t>
            </w:r>
          </w:p>
        </w:tc>
      </w:tr>
      <w:tr w:rsidR="003A2935" w:rsidRPr="0097426E" w14:paraId="2D46DC99" w14:textId="77777777" w:rsidTr="008C58F6">
        <w:trPr>
          <w:gridAfter w:val="1"/>
          <w:wAfter w:w="522" w:type="dxa"/>
          <w:cantSplit/>
        </w:trPr>
        <w:tc>
          <w:tcPr>
            <w:tcW w:w="2460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14:paraId="68A801EF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Arial" w:hAnsi="Arial" w:cs="Arial"/>
                <w:kern w:val="0"/>
                <w:sz w:val="18"/>
                <w:szCs w:val="18"/>
              </w:rPr>
            </w:pPr>
          </w:p>
        </w:tc>
        <w:tc>
          <w:tcPr>
            <w:tcW w:w="3751" w:type="dxa"/>
            <w:gridSpan w:val="5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14:paraId="105F1B5F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Negative</w:t>
            </w:r>
          </w:p>
        </w:tc>
        <w:tc>
          <w:tcPr>
            <w:tcW w:w="147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14:paraId="2BA9D46B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-0.056</w:t>
            </w:r>
          </w:p>
        </w:tc>
      </w:tr>
      <w:tr w:rsidR="003A2935" w:rsidRPr="0097426E" w14:paraId="0F91A1C9" w14:textId="77777777" w:rsidTr="008C58F6">
        <w:trPr>
          <w:gridAfter w:val="1"/>
          <w:wAfter w:w="522" w:type="dxa"/>
          <w:cantSplit/>
        </w:trPr>
        <w:tc>
          <w:tcPr>
            <w:tcW w:w="6211" w:type="dxa"/>
            <w:gridSpan w:val="6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14:paraId="12899740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Test Statistic</w:t>
            </w:r>
          </w:p>
        </w:tc>
        <w:tc>
          <w:tcPr>
            <w:tcW w:w="147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14:paraId="437C3888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0.074</w:t>
            </w:r>
          </w:p>
        </w:tc>
      </w:tr>
      <w:tr w:rsidR="003A2935" w:rsidRPr="0097426E" w14:paraId="2FD01B2B" w14:textId="77777777" w:rsidTr="008C58F6">
        <w:trPr>
          <w:gridAfter w:val="1"/>
          <w:wAfter w:w="522" w:type="dxa"/>
          <w:cantSplit/>
        </w:trPr>
        <w:tc>
          <w:tcPr>
            <w:tcW w:w="6211" w:type="dxa"/>
            <w:gridSpan w:val="6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14:paraId="60F85078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Asymp. Sig. (2-tailed)</w:t>
            </w:r>
          </w:p>
        </w:tc>
        <w:tc>
          <w:tcPr>
            <w:tcW w:w="147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14:paraId="3133EB21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0.085</w:t>
            </w:r>
            <w:r w:rsidRPr="00E21647">
              <w:rPr>
                <w:rFonts w:ascii="Arial" w:hAnsi="Arial" w:cs="Arial"/>
                <w:kern w:val="0"/>
                <w:sz w:val="18"/>
                <w:szCs w:val="18"/>
                <w:vertAlign w:val="superscript"/>
              </w:rPr>
              <w:t>c</w:t>
            </w:r>
          </w:p>
        </w:tc>
      </w:tr>
      <w:tr w:rsidR="003A2935" w:rsidRPr="0097426E" w14:paraId="25B2BDA8" w14:textId="77777777" w:rsidTr="008C58F6">
        <w:trPr>
          <w:gridAfter w:val="1"/>
          <w:wAfter w:w="522" w:type="dxa"/>
          <w:cantSplit/>
        </w:trPr>
        <w:tc>
          <w:tcPr>
            <w:tcW w:w="2460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auto"/>
          </w:tcPr>
          <w:p w14:paraId="5DAF13B7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Monte Carlo Sig. (2-tailed)</w:t>
            </w:r>
          </w:p>
        </w:tc>
        <w:tc>
          <w:tcPr>
            <w:tcW w:w="3751" w:type="dxa"/>
            <w:gridSpan w:val="5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14:paraId="20943E2E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Sig.</w:t>
            </w:r>
          </w:p>
        </w:tc>
        <w:tc>
          <w:tcPr>
            <w:tcW w:w="147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14:paraId="7222375C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0.469</w:t>
            </w:r>
            <w:r w:rsidRPr="00E21647">
              <w:rPr>
                <w:rFonts w:ascii="Arial" w:hAnsi="Arial" w:cs="Arial"/>
                <w:kern w:val="0"/>
                <w:sz w:val="18"/>
                <w:szCs w:val="18"/>
                <w:vertAlign w:val="superscript"/>
              </w:rPr>
              <w:t>d</w:t>
            </w:r>
          </w:p>
        </w:tc>
      </w:tr>
      <w:tr w:rsidR="003A2935" w:rsidRPr="0097426E" w14:paraId="111CDD92" w14:textId="77777777" w:rsidTr="008C58F6">
        <w:trPr>
          <w:gridAfter w:val="1"/>
          <w:wAfter w:w="522" w:type="dxa"/>
          <w:cantSplit/>
        </w:trPr>
        <w:tc>
          <w:tcPr>
            <w:tcW w:w="2460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auto"/>
          </w:tcPr>
          <w:p w14:paraId="5522ABF9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Arial" w:hAnsi="Arial" w:cs="Arial"/>
                <w:kern w:val="0"/>
                <w:sz w:val="18"/>
                <w:szCs w:val="18"/>
              </w:rPr>
            </w:pPr>
          </w:p>
        </w:tc>
        <w:tc>
          <w:tcPr>
            <w:tcW w:w="2337" w:type="dxa"/>
            <w:gridSpan w:val="3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auto"/>
          </w:tcPr>
          <w:p w14:paraId="2E2C5669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99% Confidence Interval</w:t>
            </w:r>
          </w:p>
        </w:tc>
        <w:tc>
          <w:tcPr>
            <w:tcW w:w="1414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14:paraId="75FBC3A5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Lower Bound</w:t>
            </w:r>
          </w:p>
        </w:tc>
        <w:tc>
          <w:tcPr>
            <w:tcW w:w="147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auto"/>
          </w:tcPr>
          <w:p w14:paraId="568D9869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0.456</w:t>
            </w:r>
          </w:p>
        </w:tc>
      </w:tr>
      <w:tr w:rsidR="003A2935" w:rsidRPr="0097426E" w14:paraId="2CAA13EB" w14:textId="77777777" w:rsidTr="008C58F6">
        <w:trPr>
          <w:gridAfter w:val="1"/>
          <w:wAfter w:w="522" w:type="dxa"/>
          <w:cantSplit/>
        </w:trPr>
        <w:tc>
          <w:tcPr>
            <w:tcW w:w="2460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auto"/>
          </w:tcPr>
          <w:p w14:paraId="1B6CF352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Arial" w:hAnsi="Arial" w:cs="Arial"/>
                <w:kern w:val="0"/>
                <w:sz w:val="18"/>
                <w:szCs w:val="18"/>
              </w:rPr>
            </w:pPr>
          </w:p>
        </w:tc>
        <w:tc>
          <w:tcPr>
            <w:tcW w:w="2337" w:type="dxa"/>
            <w:gridSpan w:val="3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auto"/>
          </w:tcPr>
          <w:p w14:paraId="3DBF5CFE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Arial" w:hAnsi="Arial" w:cs="Arial"/>
                <w:kern w:val="0"/>
                <w:sz w:val="18"/>
                <w:szCs w:val="18"/>
              </w:rPr>
            </w:pPr>
          </w:p>
        </w:tc>
        <w:tc>
          <w:tcPr>
            <w:tcW w:w="1414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auto"/>
          </w:tcPr>
          <w:p w14:paraId="715F4BB2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Upper Bound</w:t>
            </w:r>
          </w:p>
        </w:tc>
        <w:tc>
          <w:tcPr>
            <w:tcW w:w="1475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auto"/>
          </w:tcPr>
          <w:p w14:paraId="6FE7DA2E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0.482</w:t>
            </w:r>
          </w:p>
        </w:tc>
      </w:tr>
      <w:tr w:rsidR="003A2935" w:rsidRPr="0097426E" w14:paraId="69E3A0D8" w14:textId="77777777" w:rsidTr="008C58F6">
        <w:trPr>
          <w:gridAfter w:val="1"/>
          <w:wAfter w:w="522" w:type="dxa"/>
          <w:cantSplit/>
        </w:trPr>
        <w:tc>
          <w:tcPr>
            <w:tcW w:w="768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3CAE5EE" w14:textId="77777777" w:rsidR="003A2935" w:rsidRPr="00E2164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E21647">
              <w:rPr>
                <w:rFonts w:ascii="Arial" w:hAnsi="Arial" w:cs="Arial"/>
                <w:kern w:val="0"/>
                <w:sz w:val="18"/>
                <w:szCs w:val="18"/>
              </w:rPr>
              <w:t>a. Test distribution is Normal.</w:t>
            </w:r>
          </w:p>
        </w:tc>
      </w:tr>
      <w:tr w:rsidR="003A2935" w:rsidRPr="0097426E" w14:paraId="42D3D32E" w14:textId="77777777" w:rsidTr="008C58F6">
        <w:trPr>
          <w:gridAfter w:val="1"/>
          <w:wAfter w:w="522" w:type="dxa"/>
          <w:cantSplit/>
        </w:trPr>
        <w:tc>
          <w:tcPr>
            <w:tcW w:w="768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C9E5FF3" w14:textId="77777777" w:rsidR="003A2935" w:rsidRPr="0097426E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  <w:r w:rsidRPr="0097426E"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  <w:t>b. Calculated from data.</w:t>
            </w:r>
          </w:p>
        </w:tc>
      </w:tr>
    </w:tbl>
    <w:p w14:paraId="535966BF" w14:textId="77777777" w:rsidR="003A2935" w:rsidRDefault="003A2935" w:rsidP="003A2935">
      <w:pPr>
        <w:shd w:val="clear" w:color="auto" w:fill="FFFFFF" w:themeFill="background1"/>
        <w:autoSpaceDE w:val="0"/>
        <w:autoSpaceDN w:val="0"/>
        <w:adjustRightInd w:val="0"/>
        <w:spacing w:line="240" w:lineRule="auto"/>
        <w:ind w:firstLine="0"/>
        <w:rPr>
          <w:kern w:val="0"/>
        </w:rPr>
      </w:pPr>
    </w:p>
    <w:p w14:paraId="27C7A1D4" w14:textId="77777777" w:rsidR="003A2935" w:rsidRDefault="003A2935" w:rsidP="003A2935">
      <w:pPr>
        <w:shd w:val="clear" w:color="auto" w:fill="FFFFFF" w:themeFill="background1"/>
        <w:autoSpaceDE w:val="0"/>
        <w:autoSpaceDN w:val="0"/>
        <w:adjustRightInd w:val="0"/>
        <w:spacing w:line="240" w:lineRule="auto"/>
        <w:ind w:firstLine="0"/>
        <w:rPr>
          <w:kern w:val="0"/>
        </w:rPr>
      </w:pPr>
    </w:p>
    <w:p w14:paraId="3097FFD5" w14:textId="77777777" w:rsidR="003A2935" w:rsidRPr="00112D08" w:rsidRDefault="003A2935" w:rsidP="003A2935">
      <w:pPr>
        <w:shd w:val="clear" w:color="auto" w:fill="FFFFFF" w:themeFill="background1"/>
        <w:autoSpaceDE w:val="0"/>
        <w:autoSpaceDN w:val="0"/>
        <w:adjustRightInd w:val="0"/>
        <w:spacing w:line="240" w:lineRule="auto"/>
        <w:ind w:firstLine="0"/>
        <w:rPr>
          <w:kern w:val="0"/>
        </w:rPr>
      </w:pPr>
    </w:p>
    <w:p w14:paraId="523E6299" w14:textId="77777777" w:rsidR="003A2935" w:rsidRDefault="003A2935" w:rsidP="003A2935">
      <w:pPr>
        <w:ind w:firstLine="0"/>
        <w:rPr>
          <w:b/>
          <w:bCs/>
          <w:kern w:val="0"/>
        </w:rPr>
      </w:pPr>
    </w:p>
    <w:p w14:paraId="3E5967B7" w14:textId="77777777" w:rsidR="003A2935" w:rsidRPr="00D02F28" w:rsidRDefault="003A2935" w:rsidP="003A2935">
      <w:pPr>
        <w:shd w:val="clear" w:color="auto" w:fill="FFFFFF" w:themeFill="background1"/>
        <w:autoSpaceDE w:val="0"/>
        <w:autoSpaceDN w:val="0"/>
        <w:adjustRightInd w:val="0"/>
        <w:ind w:firstLine="0"/>
        <w:jc w:val="center"/>
        <w:rPr>
          <w:b/>
          <w:bCs/>
          <w:kern w:val="0"/>
        </w:rPr>
      </w:pPr>
      <w:r w:rsidRPr="0074211D">
        <w:rPr>
          <w:b/>
          <w:bCs/>
          <w:kern w:val="0"/>
        </w:rPr>
        <w:lastRenderedPageBreak/>
        <w:t xml:space="preserve">Lampiran </w:t>
      </w:r>
      <w:r>
        <w:rPr>
          <w:b/>
          <w:bCs/>
          <w:kern w:val="0"/>
        </w:rPr>
        <w:t xml:space="preserve">4 </w:t>
      </w:r>
      <w:r w:rsidRPr="00BE3373">
        <w:rPr>
          <w:b/>
          <w:bCs/>
        </w:rPr>
        <w:t>Hasil Uji Multikolinearitas</w:t>
      </w:r>
    </w:p>
    <w:tbl>
      <w:tblPr>
        <w:tblW w:w="5365" w:type="dxa"/>
        <w:tblInd w:w="117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2460"/>
        <w:gridCol w:w="1138"/>
        <w:gridCol w:w="1030"/>
      </w:tblGrid>
      <w:tr w:rsidR="003A2935" w:rsidRPr="004A42C1" w14:paraId="419D857D" w14:textId="77777777" w:rsidTr="008C58F6">
        <w:trPr>
          <w:cantSplit/>
        </w:trPr>
        <w:tc>
          <w:tcPr>
            <w:tcW w:w="536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6ECB30C" w14:textId="77777777" w:rsidR="003A2935" w:rsidRPr="004A42C1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010205"/>
                <w:kern w:val="0"/>
                <w:sz w:val="22"/>
                <w:szCs w:val="22"/>
              </w:rPr>
            </w:pPr>
            <w:r w:rsidRPr="004A42C1">
              <w:rPr>
                <w:rFonts w:ascii="Arial" w:hAnsi="Arial" w:cs="Arial"/>
                <w:b/>
                <w:bCs/>
                <w:color w:val="010205"/>
                <w:kern w:val="0"/>
                <w:sz w:val="22"/>
                <w:szCs w:val="22"/>
              </w:rPr>
              <w:t>Coefficients</w:t>
            </w:r>
            <w:r w:rsidRPr="004A42C1">
              <w:rPr>
                <w:rFonts w:ascii="Arial" w:hAnsi="Arial" w:cs="Arial"/>
                <w:b/>
                <w:bCs/>
                <w:color w:val="010205"/>
                <w:kern w:val="0"/>
                <w:sz w:val="22"/>
                <w:szCs w:val="22"/>
                <w:vertAlign w:val="superscript"/>
              </w:rPr>
              <w:t>a</w:t>
            </w:r>
          </w:p>
        </w:tc>
      </w:tr>
      <w:tr w:rsidR="003A2935" w:rsidRPr="004A42C1" w14:paraId="1E9C6A22" w14:textId="77777777" w:rsidTr="008C58F6">
        <w:trPr>
          <w:cantSplit/>
        </w:trPr>
        <w:tc>
          <w:tcPr>
            <w:tcW w:w="3197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5316D3BE" w14:textId="77777777" w:rsidR="003A2935" w:rsidRPr="00BF40C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BF40C8">
              <w:rPr>
                <w:rFonts w:ascii="Arial" w:hAnsi="Arial" w:cs="Arial"/>
                <w:kern w:val="0"/>
                <w:sz w:val="18"/>
                <w:szCs w:val="18"/>
              </w:rPr>
              <w:t>Model</w:t>
            </w:r>
          </w:p>
        </w:tc>
        <w:tc>
          <w:tcPr>
            <w:tcW w:w="21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2DC5F6DE" w14:textId="77777777" w:rsidR="003A2935" w:rsidRPr="00BF40C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BF40C8">
              <w:rPr>
                <w:rFonts w:ascii="Arial" w:hAnsi="Arial" w:cs="Arial"/>
                <w:kern w:val="0"/>
                <w:sz w:val="18"/>
                <w:szCs w:val="18"/>
              </w:rPr>
              <w:t>Collinearity Statistics</w:t>
            </w:r>
          </w:p>
        </w:tc>
      </w:tr>
      <w:tr w:rsidR="003A2935" w:rsidRPr="004A42C1" w14:paraId="425E1E58" w14:textId="77777777" w:rsidTr="008C58F6">
        <w:trPr>
          <w:cantSplit/>
        </w:trPr>
        <w:tc>
          <w:tcPr>
            <w:tcW w:w="3197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71A058C4" w14:textId="77777777" w:rsidR="003A2935" w:rsidRPr="00BF40C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Arial" w:hAnsi="Arial" w:cs="Arial"/>
                <w:kern w:val="0"/>
                <w:sz w:val="18"/>
                <w:szCs w:val="18"/>
              </w:rPr>
            </w:pPr>
          </w:p>
        </w:tc>
        <w:tc>
          <w:tcPr>
            <w:tcW w:w="113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F7A3CCF" w14:textId="77777777" w:rsidR="003A2935" w:rsidRPr="00BF40C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BF40C8">
              <w:rPr>
                <w:rFonts w:ascii="Arial" w:hAnsi="Arial" w:cs="Arial"/>
                <w:kern w:val="0"/>
                <w:sz w:val="18"/>
                <w:szCs w:val="18"/>
              </w:rPr>
              <w:t>Tolerance</w:t>
            </w:r>
          </w:p>
        </w:tc>
        <w:tc>
          <w:tcPr>
            <w:tcW w:w="1030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7F7B905C" w14:textId="77777777" w:rsidR="003A2935" w:rsidRPr="004A42C1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</w:pPr>
            <w:r w:rsidRPr="004A42C1"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  <w:t>VIF</w:t>
            </w:r>
          </w:p>
        </w:tc>
      </w:tr>
      <w:tr w:rsidR="003A2935" w:rsidRPr="004A42C1" w14:paraId="527753F9" w14:textId="77777777" w:rsidTr="008C58F6"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14:paraId="2FBEF8CD" w14:textId="77777777" w:rsidR="003A2935" w:rsidRPr="004A42C1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</w:pPr>
            <w:r w:rsidRPr="004A42C1"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  <w:t>1</w:t>
            </w:r>
          </w:p>
        </w:tc>
        <w:tc>
          <w:tcPr>
            <w:tcW w:w="2460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14:paraId="4C5B9A5A" w14:textId="77777777" w:rsidR="003A2935" w:rsidRPr="00BF40C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BF40C8">
              <w:rPr>
                <w:rFonts w:ascii="Arial" w:hAnsi="Arial" w:cs="Arial"/>
                <w:kern w:val="0"/>
                <w:sz w:val="18"/>
                <w:szCs w:val="18"/>
              </w:rPr>
              <w:t>Struktur Modal</w:t>
            </w:r>
          </w:p>
        </w:tc>
        <w:tc>
          <w:tcPr>
            <w:tcW w:w="113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3D4C47" w14:textId="77777777" w:rsidR="003A2935" w:rsidRPr="00BF40C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BF40C8">
              <w:rPr>
                <w:rFonts w:ascii="Arial" w:hAnsi="Arial" w:cs="Arial"/>
                <w:kern w:val="0"/>
                <w:sz w:val="18"/>
                <w:szCs w:val="18"/>
              </w:rPr>
              <w:t>0.991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7A43AF9" w14:textId="77777777" w:rsidR="003A2935" w:rsidRPr="004A42C1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  <w:r w:rsidRPr="004A42C1"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  <w:t>1.009</w:t>
            </w:r>
          </w:p>
        </w:tc>
      </w:tr>
      <w:tr w:rsidR="003A2935" w:rsidRPr="004A42C1" w14:paraId="6BE92DDF" w14:textId="77777777" w:rsidTr="008C58F6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14:paraId="46DD586A" w14:textId="77777777" w:rsidR="003A2935" w:rsidRPr="004A42C1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</w:p>
        </w:tc>
        <w:tc>
          <w:tcPr>
            <w:tcW w:w="246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14:paraId="3495B5FF" w14:textId="77777777" w:rsidR="003A2935" w:rsidRPr="00BF40C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BF40C8">
              <w:rPr>
                <w:rFonts w:ascii="Arial" w:hAnsi="Arial" w:cs="Arial"/>
                <w:kern w:val="0"/>
                <w:sz w:val="18"/>
                <w:szCs w:val="18"/>
              </w:rPr>
              <w:t>Operating Cycle</w:t>
            </w:r>
          </w:p>
        </w:tc>
        <w:tc>
          <w:tcPr>
            <w:tcW w:w="113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73C928" w14:textId="77777777" w:rsidR="003A2935" w:rsidRPr="00BF40C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BF40C8">
              <w:rPr>
                <w:rFonts w:ascii="Arial" w:hAnsi="Arial" w:cs="Arial"/>
                <w:kern w:val="0"/>
                <w:sz w:val="18"/>
                <w:szCs w:val="18"/>
              </w:rPr>
              <w:t>0.997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AF8F558" w14:textId="77777777" w:rsidR="003A2935" w:rsidRPr="004A42C1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  <w:r w:rsidRPr="004A42C1"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  <w:t>1.003</w:t>
            </w:r>
          </w:p>
        </w:tc>
      </w:tr>
      <w:tr w:rsidR="003A2935" w:rsidRPr="004A42C1" w14:paraId="22E2DC52" w14:textId="77777777" w:rsidTr="008C58F6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14:paraId="6B91BC6B" w14:textId="77777777" w:rsidR="003A2935" w:rsidRPr="004A42C1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</w:p>
        </w:tc>
        <w:tc>
          <w:tcPr>
            <w:tcW w:w="246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14:paraId="50F6512D" w14:textId="77777777" w:rsidR="003A2935" w:rsidRPr="00BF40C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BF40C8">
              <w:rPr>
                <w:rFonts w:ascii="Arial" w:hAnsi="Arial" w:cs="Arial"/>
                <w:kern w:val="0"/>
                <w:sz w:val="18"/>
                <w:szCs w:val="18"/>
              </w:rPr>
              <w:t>Investment Opportunity Set</w:t>
            </w:r>
          </w:p>
        </w:tc>
        <w:tc>
          <w:tcPr>
            <w:tcW w:w="113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951261" w14:textId="77777777" w:rsidR="003A2935" w:rsidRPr="00BF40C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BF40C8">
              <w:rPr>
                <w:rFonts w:ascii="Arial" w:hAnsi="Arial" w:cs="Arial"/>
                <w:kern w:val="0"/>
                <w:sz w:val="18"/>
                <w:szCs w:val="18"/>
              </w:rPr>
              <w:t>0.995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5EEBD59" w14:textId="77777777" w:rsidR="003A2935" w:rsidRPr="004A42C1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  <w:r w:rsidRPr="004A42C1"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  <w:t>1.005</w:t>
            </w:r>
          </w:p>
        </w:tc>
      </w:tr>
      <w:tr w:rsidR="003A2935" w:rsidRPr="004A42C1" w14:paraId="57D0B6B3" w14:textId="77777777" w:rsidTr="008C58F6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14:paraId="742AF939" w14:textId="77777777" w:rsidR="003A2935" w:rsidRPr="004A42C1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</w:p>
        </w:tc>
        <w:tc>
          <w:tcPr>
            <w:tcW w:w="2460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14:paraId="2FA7EBD4" w14:textId="77777777" w:rsidR="003A2935" w:rsidRPr="00BF40C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BF40C8">
              <w:rPr>
                <w:rFonts w:ascii="Arial" w:hAnsi="Arial" w:cs="Arial"/>
                <w:kern w:val="0"/>
                <w:sz w:val="18"/>
                <w:szCs w:val="18"/>
              </w:rPr>
              <w:t>Earning Management</w:t>
            </w:r>
          </w:p>
        </w:tc>
        <w:tc>
          <w:tcPr>
            <w:tcW w:w="113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80F020D" w14:textId="77777777" w:rsidR="003A2935" w:rsidRPr="00BF40C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BF40C8">
              <w:rPr>
                <w:rFonts w:ascii="Arial" w:hAnsi="Arial" w:cs="Arial"/>
                <w:kern w:val="0"/>
                <w:sz w:val="18"/>
                <w:szCs w:val="18"/>
              </w:rPr>
              <w:t>0.986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52CE84FD" w14:textId="77777777" w:rsidR="003A2935" w:rsidRPr="004A42C1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  <w:r w:rsidRPr="004A42C1"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  <w:t>1.014</w:t>
            </w:r>
          </w:p>
        </w:tc>
      </w:tr>
      <w:tr w:rsidR="003A2935" w:rsidRPr="004A42C1" w14:paraId="30C3C828" w14:textId="77777777" w:rsidTr="008C58F6">
        <w:trPr>
          <w:cantSplit/>
        </w:trPr>
        <w:tc>
          <w:tcPr>
            <w:tcW w:w="536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CFDD43B" w14:textId="77777777" w:rsidR="003A2935" w:rsidRPr="004A42C1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  <w:r w:rsidRPr="004A42C1"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  <w:t>a. Dependent Variable: Kualitas Laba</w:t>
            </w:r>
          </w:p>
        </w:tc>
      </w:tr>
    </w:tbl>
    <w:p w14:paraId="61E26F96" w14:textId="77777777" w:rsidR="003A2935" w:rsidRPr="004A42C1" w:rsidRDefault="003A2935" w:rsidP="003A2935">
      <w:pPr>
        <w:shd w:val="clear" w:color="auto" w:fill="FFFFFF" w:themeFill="background1"/>
        <w:autoSpaceDE w:val="0"/>
        <w:autoSpaceDN w:val="0"/>
        <w:adjustRightInd w:val="0"/>
        <w:spacing w:line="400" w:lineRule="atLeast"/>
        <w:ind w:firstLine="0"/>
        <w:rPr>
          <w:kern w:val="0"/>
        </w:rPr>
      </w:pPr>
    </w:p>
    <w:p w14:paraId="46DFAB27" w14:textId="77777777" w:rsidR="003A2935" w:rsidRDefault="003A2935" w:rsidP="003A2935">
      <w:pPr>
        <w:shd w:val="clear" w:color="auto" w:fill="FFFFFF" w:themeFill="background1"/>
        <w:autoSpaceDE w:val="0"/>
        <w:autoSpaceDN w:val="0"/>
        <w:adjustRightInd w:val="0"/>
        <w:ind w:firstLine="0"/>
        <w:jc w:val="center"/>
        <w:rPr>
          <w:b/>
          <w:bCs/>
          <w:kern w:val="0"/>
        </w:rPr>
      </w:pPr>
    </w:p>
    <w:p w14:paraId="0DB5D2F5" w14:textId="77777777" w:rsidR="003A2935" w:rsidRDefault="003A2935" w:rsidP="003A2935">
      <w:pPr>
        <w:shd w:val="clear" w:color="auto" w:fill="FFFFFF" w:themeFill="background1"/>
        <w:autoSpaceDE w:val="0"/>
        <w:autoSpaceDN w:val="0"/>
        <w:adjustRightInd w:val="0"/>
        <w:ind w:firstLine="0"/>
        <w:jc w:val="center"/>
        <w:rPr>
          <w:b/>
          <w:bCs/>
          <w:kern w:val="0"/>
        </w:rPr>
      </w:pPr>
    </w:p>
    <w:p w14:paraId="136AC80A" w14:textId="77777777" w:rsidR="003A2935" w:rsidRDefault="003A2935" w:rsidP="003A2935">
      <w:pPr>
        <w:shd w:val="clear" w:color="auto" w:fill="FFFFFF" w:themeFill="background1"/>
        <w:autoSpaceDE w:val="0"/>
        <w:autoSpaceDN w:val="0"/>
        <w:adjustRightInd w:val="0"/>
        <w:ind w:firstLine="0"/>
        <w:jc w:val="center"/>
        <w:rPr>
          <w:b/>
          <w:bCs/>
          <w:kern w:val="0"/>
        </w:rPr>
      </w:pPr>
    </w:p>
    <w:p w14:paraId="0288E29B" w14:textId="77777777" w:rsidR="003A2935" w:rsidRDefault="003A2935" w:rsidP="003A2935">
      <w:pPr>
        <w:shd w:val="clear" w:color="auto" w:fill="FFFFFF" w:themeFill="background1"/>
        <w:autoSpaceDE w:val="0"/>
        <w:autoSpaceDN w:val="0"/>
        <w:adjustRightInd w:val="0"/>
        <w:ind w:firstLine="0"/>
        <w:rPr>
          <w:b/>
          <w:bCs/>
          <w:kern w:val="0"/>
        </w:rPr>
      </w:pPr>
    </w:p>
    <w:p w14:paraId="586A05E9" w14:textId="77777777" w:rsidR="003A2935" w:rsidRPr="00D02F28" w:rsidRDefault="003A2935" w:rsidP="003A2935">
      <w:pPr>
        <w:shd w:val="clear" w:color="auto" w:fill="FFFFFF" w:themeFill="background1"/>
        <w:autoSpaceDE w:val="0"/>
        <w:autoSpaceDN w:val="0"/>
        <w:adjustRightInd w:val="0"/>
        <w:ind w:firstLine="0"/>
        <w:jc w:val="center"/>
        <w:rPr>
          <w:b/>
          <w:bCs/>
          <w:kern w:val="0"/>
        </w:rPr>
      </w:pPr>
      <w:r w:rsidRPr="0074211D">
        <w:rPr>
          <w:b/>
          <w:bCs/>
          <w:kern w:val="0"/>
        </w:rPr>
        <w:t xml:space="preserve">Lampiran </w:t>
      </w:r>
      <w:r>
        <w:rPr>
          <w:b/>
          <w:bCs/>
          <w:kern w:val="0"/>
        </w:rPr>
        <w:t xml:space="preserve">5 </w:t>
      </w:r>
      <w:r w:rsidRPr="00704A99">
        <w:rPr>
          <w:b/>
          <w:bCs/>
          <w:kern w:val="0"/>
          <w:sz w:val="22"/>
          <w:szCs w:val="22"/>
        </w:rPr>
        <w:t>Hasil Uji Durbin -Watson</w:t>
      </w:r>
    </w:p>
    <w:tbl>
      <w:tblPr>
        <w:tblW w:w="7348" w:type="dxa"/>
        <w:tblInd w:w="18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476"/>
        <w:gridCol w:w="1476"/>
      </w:tblGrid>
      <w:tr w:rsidR="003A2935" w:rsidRPr="0097426E" w14:paraId="7FEACE6C" w14:textId="77777777" w:rsidTr="008C58F6">
        <w:trPr>
          <w:cantSplit/>
        </w:trPr>
        <w:tc>
          <w:tcPr>
            <w:tcW w:w="734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6719EED" w14:textId="77777777" w:rsidR="003A2935" w:rsidRPr="0097426E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ind w:left="60" w:right="60" w:firstLine="0"/>
              <w:jc w:val="center"/>
              <w:rPr>
                <w:rFonts w:ascii="Arial" w:hAnsi="Arial" w:cs="Arial"/>
                <w:color w:val="010205"/>
                <w:kern w:val="0"/>
                <w:sz w:val="22"/>
                <w:szCs w:val="22"/>
              </w:rPr>
            </w:pPr>
            <w:r w:rsidRPr="0097426E">
              <w:rPr>
                <w:rFonts w:ascii="Arial" w:hAnsi="Arial" w:cs="Arial"/>
                <w:b/>
                <w:bCs/>
                <w:color w:val="010205"/>
                <w:kern w:val="0"/>
                <w:sz w:val="22"/>
                <w:szCs w:val="22"/>
              </w:rPr>
              <w:t>Model Summary</w:t>
            </w:r>
            <w:r w:rsidRPr="0097426E">
              <w:rPr>
                <w:rFonts w:ascii="Arial" w:hAnsi="Arial" w:cs="Arial"/>
                <w:b/>
                <w:bCs/>
                <w:color w:val="010205"/>
                <w:kern w:val="0"/>
                <w:sz w:val="22"/>
                <w:szCs w:val="22"/>
                <w:vertAlign w:val="superscript"/>
              </w:rPr>
              <w:t>b</w:t>
            </w:r>
          </w:p>
        </w:tc>
      </w:tr>
      <w:tr w:rsidR="003A2935" w:rsidRPr="0097426E" w14:paraId="0957BBC3" w14:textId="77777777" w:rsidTr="008C58F6">
        <w:trPr>
          <w:cantSplit/>
        </w:trPr>
        <w:tc>
          <w:tcPr>
            <w:tcW w:w="798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6DFE0DD4" w14:textId="77777777" w:rsidR="003A2935" w:rsidRPr="00BF40C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BF40C8">
              <w:rPr>
                <w:rFonts w:ascii="Arial" w:hAnsi="Arial" w:cs="Arial"/>
                <w:kern w:val="0"/>
                <w:sz w:val="18"/>
                <w:szCs w:val="18"/>
              </w:rPr>
              <w:t>Model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6655CF3" w14:textId="77777777" w:rsidR="003A2935" w:rsidRPr="00BF40C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BF40C8">
              <w:rPr>
                <w:rFonts w:ascii="Arial" w:hAnsi="Arial" w:cs="Arial"/>
                <w:kern w:val="0"/>
                <w:sz w:val="18"/>
                <w:szCs w:val="18"/>
              </w:rPr>
              <w:t>R</w:t>
            </w:r>
          </w:p>
        </w:tc>
        <w:tc>
          <w:tcPr>
            <w:tcW w:w="109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9ABB583" w14:textId="77777777" w:rsidR="003A2935" w:rsidRPr="00BF40C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BF40C8">
              <w:rPr>
                <w:rFonts w:ascii="Arial" w:hAnsi="Arial" w:cs="Arial"/>
                <w:kern w:val="0"/>
                <w:sz w:val="18"/>
                <w:szCs w:val="18"/>
              </w:rPr>
              <w:t>R Square</w:t>
            </w:r>
          </w:p>
        </w:tc>
        <w:tc>
          <w:tcPr>
            <w:tcW w:w="14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B5F3743" w14:textId="77777777" w:rsidR="003A2935" w:rsidRPr="00BF40C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BF40C8">
              <w:rPr>
                <w:rFonts w:ascii="Arial" w:hAnsi="Arial" w:cs="Arial"/>
                <w:kern w:val="0"/>
                <w:sz w:val="18"/>
                <w:szCs w:val="18"/>
              </w:rPr>
              <w:t>Adjusted R Square</w:t>
            </w:r>
          </w:p>
        </w:tc>
        <w:tc>
          <w:tcPr>
            <w:tcW w:w="14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ED7C28E" w14:textId="77777777" w:rsidR="003A2935" w:rsidRPr="00BF40C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BF40C8">
              <w:rPr>
                <w:rFonts w:ascii="Arial" w:hAnsi="Arial" w:cs="Arial"/>
                <w:kern w:val="0"/>
                <w:sz w:val="18"/>
                <w:szCs w:val="18"/>
              </w:rPr>
              <w:t>Std. Error of the Estimate</w:t>
            </w:r>
          </w:p>
        </w:tc>
        <w:tc>
          <w:tcPr>
            <w:tcW w:w="147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164FAACA" w14:textId="77777777" w:rsidR="003A2935" w:rsidRPr="00BF40C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BF40C8">
              <w:rPr>
                <w:rFonts w:ascii="Arial" w:hAnsi="Arial" w:cs="Arial"/>
                <w:kern w:val="0"/>
                <w:sz w:val="18"/>
                <w:szCs w:val="18"/>
              </w:rPr>
              <w:t>Durbin-Watson</w:t>
            </w:r>
          </w:p>
        </w:tc>
      </w:tr>
      <w:tr w:rsidR="003A2935" w:rsidRPr="0097426E" w14:paraId="5F888087" w14:textId="77777777" w:rsidTr="008C58F6">
        <w:trPr>
          <w:cantSplit/>
        </w:trPr>
        <w:tc>
          <w:tcPr>
            <w:tcW w:w="798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14:paraId="05CADA0C" w14:textId="77777777" w:rsidR="003A2935" w:rsidRPr="00BF40C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BF40C8">
              <w:rPr>
                <w:rFonts w:ascii="Arial" w:hAnsi="Arial" w:cs="Arial"/>
                <w:kern w:val="0"/>
                <w:sz w:val="18"/>
                <w:szCs w:val="18"/>
              </w:rPr>
              <w:t>1</w:t>
            </w:r>
          </w:p>
        </w:tc>
        <w:tc>
          <w:tcPr>
            <w:tcW w:w="1030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</w:tcPr>
          <w:p w14:paraId="521BA64C" w14:textId="77777777" w:rsidR="003A2935" w:rsidRPr="00BF40C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BF40C8">
              <w:rPr>
                <w:rFonts w:ascii="Arial" w:hAnsi="Arial" w:cs="Arial"/>
                <w:kern w:val="0"/>
                <w:sz w:val="18"/>
                <w:szCs w:val="18"/>
              </w:rPr>
              <w:t>0.663</w:t>
            </w:r>
            <w:r w:rsidRPr="00BF40C8">
              <w:rPr>
                <w:rFonts w:ascii="Arial" w:hAnsi="Arial" w:cs="Arial"/>
                <w:kern w:val="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92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9C78455" w14:textId="77777777" w:rsidR="003A2935" w:rsidRPr="00BF40C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BF40C8">
              <w:rPr>
                <w:rFonts w:ascii="Arial" w:hAnsi="Arial" w:cs="Arial"/>
                <w:kern w:val="0"/>
                <w:sz w:val="18"/>
                <w:szCs w:val="18"/>
              </w:rPr>
              <w:t>0.439</w:t>
            </w:r>
          </w:p>
        </w:tc>
        <w:tc>
          <w:tcPr>
            <w:tcW w:w="147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62C78BC" w14:textId="77777777" w:rsidR="003A2935" w:rsidRPr="00BF40C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BF40C8">
              <w:rPr>
                <w:rFonts w:ascii="Arial" w:hAnsi="Arial" w:cs="Arial"/>
                <w:kern w:val="0"/>
                <w:sz w:val="18"/>
                <w:szCs w:val="18"/>
              </w:rPr>
              <w:t>0.420</w:t>
            </w:r>
          </w:p>
        </w:tc>
        <w:tc>
          <w:tcPr>
            <w:tcW w:w="147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320A58E" w14:textId="77777777" w:rsidR="003A2935" w:rsidRPr="00BF40C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BF40C8">
              <w:rPr>
                <w:rFonts w:ascii="Arial" w:hAnsi="Arial" w:cs="Arial"/>
                <w:kern w:val="0"/>
                <w:sz w:val="18"/>
                <w:szCs w:val="18"/>
              </w:rPr>
              <w:t>1.442580</w:t>
            </w:r>
          </w:p>
        </w:tc>
        <w:tc>
          <w:tcPr>
            <w:tcW w:w="147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067C0996" w14:textId="77777777" w:rsidR="003A2935" w:rsidRPr="00BF40C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BF40C8">
              <w:rPr>
                <w:rFonts w:ascii="Arial" w:hAnsi="Arial" w:cs="Arial"/>
                <w:kern w:val="0"/>
                <w:sz w:val="18"/>
                <w:szCs w:val="18"/>
              </w:rPr>
              <w:t>2.115</w:t>
            </w:r>
          </w:p>
        </w:tc>
      </w:tr>
      <w:tr w:rsidR="003A2935" w:rsidRPr="0097426E" w14:paraId="2BA8C7CE" w14:textId="77777777" w:rsidTr="008C58F6">
        <w:trPr>
          <w:cantSplit/>
        </w:trPr>
        <w:tc>
          <w:tcPr>
            <w:tcW w:w="734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2B7AE5C" w14:textId="77777777" w:rsidR="003A2935" w:rsidRPr="0097426E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  <w:r w:rsidRPr="0097426E"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  <w:t>a. Predictors: (Constant), Earning Management, Operating Cycle, Investment Opportunity Set, Struktur Modal</w:t>
            </w:r>
          </w:p>
        </w:tc>
      </w:tr>
      <w:tr w:rsidR="003A2935" w:rsidRPr="0097426E" w14:paraId="4FB438F4" w14:textId="77777777" w:rsidTr="008C58F6">
        <w:trPr>
          <w:cantSplit/>
        </w:trPr>
        <w:tc>
          <w:tcPr>
            <w:tcW w:w="734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505EF26" w14:textId="77777777" w:rsidR="003A2935" w:rsidRPr="0097426E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  <w:r w:rsidRPr="0097426E"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  <w:t>b. Dependent Variable: Kualitas Laba</w:t>
            </w:r>
          </w:p>
        </w:tc>
      </w:tr>
    </w:tbl>
    <w:p w14:paraId="4FF9D2AA" w14:textId="77777777" w:rsidR="003A2935" w:rsidRDefault="003A2935" w:rsidP="003A2935">
      <w:pPr>
        <w:shd w:val="clear" w:color="auto" w:fill="FFFFFF" w:themeFill="background1"/>
        <w:ind w:firstLine="0"/>
        <w:rPr>
          <w:b/>
          <w:bCs/>
          <w:kern w:val="0"/>
        </w:rPr>
      </w:pPr>
    </w:p>
    <w:p w14:paraId="3E139E6C" w14:textId="77777777" w:rsidR="003A2935" w:rsidRDefault="003A2935" w:rsidP="003A2935">
      <w:pPr>
        <w:shd w:val="clear" w:color="auto" w:fill="FFFFFF" w:themeFill="background1"/>
      </w:pPr>
      <w:r>
        <w:br w:type="page"/>
      </w:r>
    </w:p>
    <w:tbl>
      <w:tblPr>
        <w:tblpPr w:leftFromText="180" w:rightFromText="180" w:vertAnchor="text" w:horzAnchor="margin" w:tblpXSpec="center" w:tblpY="288"/>
        <w:tblW w:w="943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433"/>
      </w:tblGrid>
      <w:tr w:rsidR="003A2935" w:rsidRPr="0034160D" w14:paraId="2D8BB05C" w14:textId="77777777" w:rsidTr="008C58F6">
        <w:trPr>
          <w:cantSplit/>
          <w:trHeight w:val="704"/>
        </w:trPr>
        <w:tc>
          <w:tcPr>
            <w:tcW w:w="94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tbl>
            <w:tblPr>
              <w:tblpPr w:leftFromText="180" w:rightFromText="180" w:vertAnchor="text" w:horzAnchor="margin" w:tblpY="-166"/>
              <w:tblOverlap w:val="never"/>
              <w:tblW w:w="9408" w:type="dxa"/>
              <w:tblBorders>
                <w:top w:val="single" w:sz="8" w:space="0" w:color="000000"/>
                <w:left w:val="single" w:sz="8" w:space="0" w:color="000000"/>
                <w:bottom w:val="single" w:sz="8" w:space="0" w:color="000000"/>
                <w:right w:val="single" w:sz="8" w:space="0" w:color="000000"/>
                <w:insideH w:val="single" w:sz="8" w:space="0" w:color="000000"/>
                <w:insideV w:val="single" w:sz="8" w:space="0" w:color="000000"/>
              </w:tblBorders>
              <w:tblLayout w:type="fixed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736"/>
              <w:gridCol w:w="2460"/>
              <w:gridCol w:w="1338"/>
              <w:gridCol w:w="1338"/>
              <w:gridCol w:w="1476"/>
              <w:gridCol w:w="1030"/>
              <w:gridCol w:w="1030"/>
            </w:tblGrid>
            <w:tr w:rsidR="003A2935" w:rsidRPr="00337E28" w14:paraId="5DC2CBCC" w14:textId="77777777" w:rsidTr="008C58F6">
              <w:trPr>
                <w:cantSplit/>
              </w:trPr>
              <w:tc>
                <w:tcPr>
                  <w:tcW w:w="9408" w:type="dxa"/>
                  <w:gridSpan w:val="7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FFFFF"/>
                  <w:vAlign w:val="center"/>
                </w:tcPr>
                <w:p w14:paraId="11B166D6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center"/>
                    <w:rPr>
                      <w:rFonts w:ascii="Arial" w:hAnsi="Arial" w:cs="Arial"/>
                      <w:kern w:val="0"/>
                      <w:sz w:val="22"/>
                      <w:szCs w:val="22"/>
                    </w:rPr>
                  </w:pPr>
                  <w:bookmarkStart w:id="1" w:name="_Hlk151526462"/>
                  <w:r w:rsidRPr="00337E28">
                    <w:rPr>
                      <w:rFonts w:ascii="Arial" w:hAnsi="Arial" w:cs="Arial"/>
                      <w:b/>
                      <w:bCs/>
                      <w:kern w:val="0"/>
                      <w:sz w:val="22"/>
                      <w:szCs w:val="22"/>
                    </w:rPr>
                    <w:lastRenderedPageBreak/>
                    <w:t>Coefficients</w:t>
                  </w:r>
                  <w:r w:rsidRPr="00337E28">
                    <w:rPr>
                      <w:rFonts w:ascii="Arial" w:hAnsi="Arial" w:cs="Arial"/>
                      <w:b/>
                      <w:bCs/>
                      <w:kern w:val="0"/>
                      <w:sz w:val="22"/>
                      <w:szCs w:val="22"/>
                      <w:vertAlign w:val="superscript"/>
                    </w:rPr>
                    <w:t>a</w:t>
                  </w:r>
                </w:p>
              </w:tc>
            </w:tr>
            <w:tr w:rsidR="003A2935" w:rsidRPr="00337E28" w14:paraId="6288D96C" w14:textId="77777777" w:rsidTr="008C58F6">
              <w:trPr>
                <w:cantSplit/>
              </w:trPr>
              <w:tc>
                <w:tcPr>
                  <w:tcW w:w="3196" w:type="dxa"/>
                  <w:gridSpan w:val="2"/>
                  <w:vMerge w:val="restart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FFFFF"/>
                  <w:vAlign w:val="bottom"/>
                </w:tcPr>
                <w:p w14:paraId="151149D2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Model</w:t>
                  </w:r>
                </w:p>
              </w:tc>
              <w:tc>
                <w:tcPr>
                  <w:tcW w:w="2676" w:type="dxa"/>
                  <w:gridSpan w:val="2"/>
                  <w:tcBorders>
                    <w:top w:val="nil"/>
                    <w:left w:val="nil"/>
                    <w:bottom w:val="nil"/>
                    <w:right w:val="single" w:sz="8" w:space="0" w:color="E0E0E0"/>
                  </w:tcBorders>
                  <w:shd w:val="clear" w:color="auto" w:fill="FFFFFF"/>
                  <w:vAlign w:val="bottom"/>
                </w:tcPr>
                <w:p w14:paraId="5349C8AB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center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Unstandardized Coefficients</w:t>
                  </w:r>
                </w:p>
              </w:tc>
              <w:tc>
                <w:tcPr>
                  <w:tcW w:w="1476" w:type="dxa"/>
                  <w:tcBorders>
                    <w:top w:val="nil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  <w:vAlign w:val="bottom"/>
                </w:tcPr>
                <w:p w14:paraId="50A4179F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center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Standardized Coefficients</w:t>
                  </w:r>
                </w:p>
              </w:tc>
              <w:tc>
                <w:tcPr>
                  <w:tcW w:w="1030" w:type="dxa"/>
                  <w:vMerge w:val="restart"/>
                  <w:tcBorders>
                    <w:top w:val="nil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  <w:vAlign w:val="bottom"/>
                </w:tcPr>
                <w:p w14:paraId="422AFDE3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center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T</w:t>
                  </w:r>
                </w:p>
              </w:tc>
              <w:tc>
                <w:tcPr>
                  <w:tcW w:w="1030" w:type="dxa"/>
                  <w:vMerge w:val="restart"/>
                  <w:tcBorders>
                    <w:top w:val="nil"/>
                    <w:left w:val="single" w:sz="8" w:space="0" w:color="E0E0E0"/>
                    <w:bottom w:val="nil"/>
                    <w:right w:val="nil"/>
                  </w:tcBorders>
                  <w:shd w:val="clear" w:color="auto" w:fill="FFFFFF"/>
                  <w:vAlign w:val="bottom"/>
                </w:tcPr>
                <w:p w14:paraId="065AC01D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center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Sig.</w:t>
                  </w:r>
                </w:p>
              </w:tc>
            </w:tr>
            <w:tr w:rsidR="003A2935" w:rsidRPr="00337E28" w14:paraId="1E93BFE4" w14:textId="77777777" w:rsidTr="008C58F6">
              <w:trPr>
                <w:cantSplit/>
              </w:trPr>
              <w:tc>
                <w:tcPr>
                  <w:tcW w:w="3196" w:type="dxa"/>
                  <w:gridSpan w:val="2"/>
                  <w:vMerge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FFFFF"/>
                  <w:vAlign w:val="bottom"/>
                </w:tcPr>
                <w:p w14:paraId="3709E99D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240" w:lineRule="auto"/>
                    <w:ind w:firstLine="0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</w:p>
              </w:tc>
              <w:tc>
                <w:tcPr>
                  <w:tcW w:w="1338" w:type="dxa"/>
                  <w:tcBorders>
                    <w:top w:val="nil"/>
                    <w:left w:val="nil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  <w:vAlign w:val="bottom"/>
                </w:tcPr>
                <w:p w14:paraId="1253FCA9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center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B</w:t>
                  </w:r>
                </w:p>
              </w:tc>
              <w:tc>
                <w:tcPr>
                  <w:tcW w:w="1338" w:type="dxa"/>
                  <w:tcBorders>
                    <w:top w:val="nil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  <w:vAlign w:val="bottom"/>
                </w:tcPr>
                <w:p w14:paraId="3B10A3F4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center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Std. Error</w:t>
                  </w:r>
                </w:p>
              </w:tc>
              <w:tc>
                <w:tcPr>
                  <w:tcW w:w="1476" w:type="dxa"/>
                  <w:tcBorders>
                    <w:top w:val="nil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  <w:vAlign w:val="bottom"/>
                </w:tcPr>
                <w:p w14:paraId="086EA933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center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Beta</w:t>
                  </w:r>
                </w:p>
              </w:tc>
              <w:tc>
                <w:tcPr>
                  <w:tcW w:w="1030" w:type="dxa"/>
                  <w:vMerge/>
                  <w:tcBorders>
                    <w:top w:val="nil"/>
                    <w:left w:val="single" w:sz="8" w:space="0" w:color="E0E0E0"/>
                    <w:bottom w:val="nil"/>
                    <w:right w:val="single" w:sz="8" w:space="0" w:color="E0E0E0"/>
                  </w:tcBorders>
                  <w:shd w:val="clear" w:color="auto" w:fill="FFFFFF"/>
                  <w:vAlign w:val="bottom"/>
                </w:tcPr>
                <w:p w14:paraId="185DD00A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240" w:lineRule="auto"/>
                    <w:ind w:firstLine="0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</w:p>
              </w:tc>
              <w:tc>
                <w:tcPr>
                  <w:tcW w:w="1030" w:type="dxa"/>
                  <w:vMerge/>
                  <w:tcBorders>
                    <w:top w:val="nil"/>
                    <w:left w:val="single" w:sz="8" w:space="0" w:color="E0E0E0"/>
                    <w:bottom w:val="nil"/>
                    <w:right w:val="nil"/>
                  </w:tcBorders>
                  <w:shd w:val="clear" w:color="auto" w:fill="FFFFFF"/>
                  <w:vAlign w:val="bottom"/>
                </w:tcPr>
                <w:p w14:paraId="6202C02F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240" w:lineRule="auto"/>
                    <w:ind w:firstLine="0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</w:p>
              </w:tc>
            </w:tr>
            <w:tr w:rsidR="003A2935" w:rsidRPr="00337E28" w14:paraId="2A0812CF" w14:textId="77777777" w:rsidTr="008C58F6">
              <w:trPr>
                <w:cantSplit/>
              </w:trPr>
              <w:tc>
                <w:tcPr>
                  <w:tcW w:w="736" w:type="dxa"/>
                  <w:vMerge w:val="restart"/>
                  <w:tcBorders>
                    <w:top w:val="single" w:sz="8" w:space="0" w:color="152935"/>
                    <w:left w:val="nil"/>
                    <w:bottom w:val="single" w:sz="8" w:space="0" w:color="152935"/>
                    <w:right w:val="nil"/>
                  </w:tcBorders>
                  <w:shd w:val="clear" w:color="auto" w:fill="FFFFFF" w:themeFill="background1"/>
                </w:tcPr>
                <w:p w14:paraId="25354820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1</w:t>
                  </w:r>
                </w:p>
              </w:tc>
              <w:tc>
                <w:tcPr>
                  <w:tcW w:w="2460" w:type="dxa"/>
                  <w:tcBorders>
                    <w:top w:val="single" w:sz="8" w:space="0" w:color="152935"/>
                    <w:left w:val="nil"/>
                    <w:bottom w:val="single" w:sz="8" w:space="0" w:color="AEAEAE"/>
                    <w:right w:val="nil"/>
                  </w:tcBorders>
                  <w:shd w:val="clear" w:color="auto" w:fill="FFFFFF" w:themeFill="background1"/>
                </w:tcPr>
                <w:p w14:paraId="081CB33E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(Constant)</w:t>
                  </w:r>
                </w:p>
              </w:tc>
              <w:tc>
                <w:tcPr>
                  <w:tcW w:w="1338" w:type="dxa"/>
                  <w:tcBorders>
                    <w:top w:val="single" w:sz="8" w:space="0" w:color="152935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0150D2A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right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1.602</w:t>
                  </w:r>
                </w:p>
              </w:tc>
              <w:tc>
                <w:tcPr>
                  <w:tcW w:w="1338" w:type="dxa"/>
                  <w:tcBorders>
                    <w:top w:val="single" w:sz="8" w:space="0" w:color="152935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2A6F493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right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0.345</w:t>
                  </w:r>
                </w:p>
              </w:tc>
              <w:tc>
                <w:tcPr>
                  <w:tcW w:w="1476" w:type="dxa"/>
                  <w:tcBorders>
                    <w:top w:val="single" w:sz="8" w:space="0" w:color="152935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  <w:vAlign w:val="center"/>
                </w:tcPr>
                <w:p w14:paraId="6A018FF4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240" w:lineRule="auto"/>
                    <w:ind w:firstLine="0"/>
                    <w:rPr>
                      <w:kern w:val="0"/>
                    </w:rPr>
                  </w:pPr>
                </w:p>
              </w:tc>
              <w:tc>
                <w:tcPr>
                  <w:tcW w:w="1030" w:type="dxa"/>
                  <w:tcBorders>
                    <w:top w:val="single" w:sz="8" w:space="0" w:color="152935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8FC7AB3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right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4.647</w:t>
                  </w:r>
                </w:p>
              </w:tc>
              <w:tc>
                <w:tcPr>
                  <w:tcW w:w="1030" w:type="dxa"/>
                  <w:tcBorders>
                    <w:top w:val="single" w:sz="8" w:space="0" w:color="152935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68FC16EB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right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0.000</w:t>
                  </w:r>
                </w:p>
              </w:tc>
            </w:tr>
            <w:tr w:rsidR="003A2935" w:rsidRPr="00337E28" w14:paraId="6BAFCF76" w14:textId="77777777" w:rsidTr="008C58F6">
              <w:trPr>
                <w:cantSplit/>
              </w:trPr>
              <w:tc>
                <w:tcPr>
                  <w:tcW w:w="736" w:type="dxa"/>
                  <w:vMerge/>
                  <w:tcBorders>
                    <w:top w:val="single" w:sz="8" w:space="0" w:color="152935"/>
                    <w:left w:val="nil"/>
                    <w:bottom w:val="single" w:sz="8" w:space="0" w:color="152935"/>
                    <w:right w:val="nil"/>
                  </w:tcBorders>
                  <w:shd w:val="clear" w:color="auto" w:fill="FFFFFF" w:themeFill="background1"/>
                </w:tcPr>
                <w:p w14:paraId="12C65616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240" w:lineRule="auto"/>
                    <w:ind w:firstLine="0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</w:p>
              </w:tc>
              <w:tc>
                <w:tcPr>
                  <w:tcW w:w="2460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FFFFFF" w:themeFill="background1"/>
                </w:tcPr>
                <w:p w14:paraId="5DE13706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Struktur Modal</w:t>
                  </w:r>
                </w:p>
              </w:tc>
              <w:tc>
                <w:tcPr>
                  <w:tcW w:w="1338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408C164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right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-1.616</w:t>
                  </w:r>
                </w:p>
              </w:tc>
              <w:tc>
                <w:tcPr>
                  <w:tcW w:w="1338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7EEFD57E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right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0.188</w:t>
                  </w:r>
                </w:p>
              </w:tc>
              <w:tc>
                <w:tcPr>
                  <w:tcW w:w="1476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1DE3D81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right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-0.591</w:t>
                  </w:r>
                </w:p>
              </w:tc>
              <w:tc>
                <w:tcPr>
                  <w:tcW w:w="103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5EA6C15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right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-8.602</w:t>
                  </w:r>
                </w:p>
              </w:tc>
              <w:tc>
                <w:tcPr>
                  <w:tcW w:w="103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1D4142E3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right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0.000</w:t>
                  </w:r>
                </w:p>
              </w:tc>
            </w:tr>
            <w:tr w:rsidR="003A2935" w:rsidRPr="00337E28" w14:paraId="706FB155" w14:textId="77777777" w:rsidTr="008C58F6">
              <w:trPr>
                <w:cantSplit/>
              </w:trPr>
              <w:tc>
                <w:tcPr>
                  <w:tcW w:w="736" w:type="dxa"/>
                  <w:vMerge/>
                  <w:tcBorders>
                    <w:top w:val="single" w:sz="8" w:space="0" w:color="152935"/>
                    <w:left w:val="nil"/>
                    <w:bottom w:val="single" w:sz="8" w:space="0" w:color="152935"/>
                    <w:right w:val="nil"/>
                  </w:tcBorders>
                  <w:shd w:val="clear" w:color="auto" w:fill="FFFFFF" w:themeFill="background1"/>
                </w:tcPr>
                <w:p w14:paraId="52B6C944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240" w:lineRule="auto"/>
                    <w:ind w:firstLine="0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</w:p>
              </w:tc>
              <w:tc>
                <w:tcPr>
                  <w:tcW w:w="2460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FFFFFF" w:themeFill="background1"/>
                </w:tcPr>
                <w:p w14:paraId="49542904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Operating Cycle</w:t>
                  </w:r>
                </w:p>
              </w:tc>
              <w:tc>
                <w:tcPr>
                  <w:tcW w:w="1338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CB66D33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right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0.002</w:t>
                  </w:r>
                </w:p>
              </w:tc>
              <w:tc>
                <w:tcPr>
                  <w:tcW w:w="1338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D8802D6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right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0.001</w:t>
                  </w:r>
                </w:p>
              </w:tc>
              <w:tc>
                <w:tcPr>
                  <w:tcW w:w="1476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5E1A642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right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0.244</w:t>
                  </w:r>
                </w:p>
              </w:tc>
              <w:tc>
                <w:tcPr>
                  <w:tcW w:w="103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CB3F5A3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right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3.566</w:t>
                  </w:r>
                </w:p>
              </w:tc>
              <w:tc>
                <w:tcPr>
                  <w:tcW w:w="103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7EE348E0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right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0.001</w:t>
                  </w:r>
                </w:p>
              </w:tc>
            </w:tr>
            <w:tr w:rsidR="003A2935" w:rsidRPr="00337E28" w14:paraId="279109D2" w14:textId="77777777" w:rsidTr="008C58F6">
              <w:trPr>
                <w:cantSplit/>
              </w:trPr>
              <w:tc>
                <w:tcPr>
                  <w:tcW w:w="736" w:type="dxa"/>
                  <w:vMerge/>
                  <w:tcBorders>
                    <w:top w:val="single" w:sz="8" w:space="0" w:color="152935"/>
                    <w:left w:val="nil"/>
                    <w:bottom w:val="single" w:sz="8" w:space="0" w:color="152935"/>
                    <w:right w:val="nil"/>
                  </w:tcBorders>
                  <w:shd w:val="clear" w:color="auto" w:fill="FFFFFF" w:themeFill="background1"/>
                </w:tcPr>
                <w:p w14:paraId="07F302BE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240" w:lineRule="auto"/>
                    <w:ind w:firstLine="0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</w:p>
              </w:tc>
              <w:tc>
                <w:tcPr>
                  <w:tcW w:w="2460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nil"/>
                  </w:tcBorders>
                  <w:shd w:val="clear" w:color="auto" w:fill="FFFFFF" w:themeFill="background1"/>
                </w:tcPr>
                <w:p w14:paraId="10BCE60E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Investment Opportunity Set</w:t>
                  </w:r>
                </w:p>
              </w:tc>
              <w:tc>
                <w:tcPr>
                  <w:tcW w:w="1338" w:type="dxa"/>
                  <w:tcBorders>
                    <w:top w:val="single" w:sz="8" w:space="0" w:color="AEAEAE"/>
                    <w:left w:val="nil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9D24EF3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right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-0.191</w:t>
                  </w:r>
                </w:p>
              </w:tc>
              <w:tc>
                <w:tcPr>
                  <w:tcW w:w="1338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542B8C07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right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0.112</w:t>
                  </w:r>
                </w:p>
              </w:tc>
              <w:tc>
                <w:tcPr>
                  <w:tcW w:w="1476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25A7DAE3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right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-0.117</w:t>
                  </w:r>
                </w:p>
              </w:tc>
              <w:tc>
                <w:tcPr>
                  <w:tcW w:w="103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single" w:sz="8" w:space="0" w:color="E0E0E0"/>
                  </w:tcBorders>
                  <w:shd w:val="clear" w:color="auto" w:fill="FFFFFF"/>
                </w:tcPr>
                <w:p w14:paraId="3384F0FC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right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-1.704</w:t>
                  </w:r>
                </w:p>
              </w:tc>
              <w:tc>
                <w:tcPr>
                  <w:tcW w:w="103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AEAEAE"/>
                    <w:right w:val="nil"/>
                  </w:tcBorders>
                  <w:shd w:val="clear" w:color="auto" w:fill="FFFFFF"/>
                </w:tcPr>
                <w:p w14:paraId="0E1DC812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right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0.091</w:t>
                  </w:r>
                </w:p>
              </w:tc>
            </w:tr>
            <w:tr w:rsidR="003A2935" w:rsidRPr="00337E28" w14:paraId="22EB00D7" w14:textId="77777777" w:rsidTr="008C58F6">
              <w:trPr>
                <w:cantSplit/>
              </w:trPr>
              <w:tc>
                <w:tcPr>
                  <w:tcW w:w="736" w:type="dxa"/>
                  <w:vMerge/>
                  <w:tcBorders>
                    <w:top w:val="single" w:sz="8" w:space="0" w:color="152935"/>
                    <w:left w:val="nil"/>
                    <w:bottom w:val="single" w:sz="8" w:space="0" w:color="152935"/>
                    <w:right w:val="nil"/>
                  </w:tcBorders>
                  <w:shd w:val="clear" w:color="auto" w:fill="FFFFFF" w:themeFill="background1"/>
                </w:tcPr>
                <w:p w14:paraId="0232885F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240" w:lineRule="auto"/>
                    <w:ind w:firstLine="0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</w:p>
              </w:tc>
              <w:tc>
                <w:tcPr>
                  <w:tcW w:w="2460" w:type="dxa"/>
                  <w:tcBorders>
                    <w:top w:val="single" w:sz="8" w:space="0" w:color="AEAEAE"/>
                    <w:left w:val="nil"/>
                    <w:bottom w:val="single" w:sz="8" w:space="0" w:color="152935"/>
                    <w:right w:val="nil"/>
                  </w:tcBorders>
                  <w:shd w:val="clear" w:color="auto" w:fill="FFFFFF" w:themeFill="background1"/>
                </w:tcPr>
                <w:p w14:paraId="67A65823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Earning Management</w:t>
                  </w:r>
                </w:p>
              </w:tc>
              <w:tc>
                <w:tcPr>
                  <w:tcW w:w="1338" w:type="dxa"/>
                  <w:tcBorders>
                    <w:top w:val="single" w:sz="8" w:space="0" w:color="AEAEAE"/>
                    <w:left w:val="nil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</w:tcPr>
                <w:p w14:paraId="73901653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right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-0.222</w:t>
                  </w:r>
                </w:p>
              </w:tc>
              <w:tc>
                <w:tcPr>
                  <w:tcW w:w="1338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</w:tcPr>
                <w:p w14:paraId="79B5564D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right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0.134</w:t>
                  </w:r>
                </w:p>
              </w:tc>
              <w:tc>
                <w:tcPr>
                  <w:tcW w:w="1476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</w:tcPr>
                <w:p w14:paraId="3CBCB465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right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-0.114</w:t>
                  </w:r>
                </w:p>
              </w:tc>
              <w:tc>
                <w:tcPr>
                  <w:tcW w:w="103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152935"/>
                    <w:right w:val="single" w:sz="8" w:space="0" w:color="E0E0E0"/>
                  </w:tcBorders>
                  <w:shd w:val="clear" w:color="auto" w:fill="FFFFFF"/>
                </w:tcPr>
                <w:p w14:paraId="2E615A3D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right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-1.655</w:t>
                  </w:r>
                </w:p>
              </w:tc>
              <w:tc>
                <w:tcPr>
                  <w:tcW w:w="1030" w:type="dxa"/>
                  <w:tcBorders>
                    <w:top w:val="single" w:sz="8" w:space="0" w:color="AEAEAE"/>
                    <w:left w:val="single" w:sz="8" w:space="0" w:color="E0E0E0"/>
                    <w:bottom w:val="single" w:sz="8" w:space="0" w:color="152935"/>
                    <w:right w:val="nil"/>
                  </w:tcBorders>
                  <w:shd w:val="clear" w:color="auto" w:fill="FFFFFF"/>
                </w:tcPr>
                <w:p w14:paraId="67CF9DF0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jc w:val="right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0.101</w:t>
                  </w:r>
                </w:p>
              </w:tc>
            </w:tr>
            <w:tr w:rsidR="003A2935" w:rsidRPr="00337E28" w14:paraId="13E42ABD" w14:textId="77777777" w:rsidTr="008C58F6">
              <w:trPr>
                <w:cantSplit/>
              </w:trPr>
              <w:tc>
                <w:tcPr>
                  <w:tcW w:w="9408" w:type="dxa"/>
                  <w:gridSpan w:val="7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FFFFF"/>
                </w:tcPr>
                <w:p w14:paraId="2C8C0D3A" w14:textId="77777777" w:rsidR="003A2935" w:rsidRPr="00337E28" w:rsidRDefault="003A2935" w:rsidP="008C58F6">
                  <w:pPr>
                    <w:shd w:val="clear" w:color="auto" w:fill="FFFFFF" w:themeFill="background1"/>
                    <w:autoSpaceDE w:val="0"/>
                    <w:autoSpaceDN w:val="0"/>
                    <w:adjustRightInd w:val="0"/>
                    <w:spacing w:line="320" w:lineRule="atLeast"/>
                    <w:ind w:left="60" w:right="60" w:firstLine="0"/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</w:pPr>
                  <w:r w:rsidRPr="00337E28">
                    <w:rPr>
                      <w:rFonts w:ascii="Arial" w:hAnsi="Arial" w:cs="Arial"/>
                      <w:kern w:val="0"/>
                      <w:sz w:val="18"/>
                      <w:szCs w:val="18"/>
                    </w:rPr>
                    <w:t>a. Dependent Variable: Kualitas Laba</w:t>
                  </w:r>
                </w:p>
              </w:tc>
            </w:tr>
            <w:bookmarkEnd w:id="1"/>
          </w:tbl>
          <w:p w14:paraId="33483EC5" w14:textId="77777777" w:rsidR="003A2935" w:rsidRPr="00CC6C10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480" w:lineRule="auto"/>
              <w:ind w:firstLine="0"/>
              <w:rPr>
                <w:b/>
                <w:bCs/>
                <w:kern w:val="0"/>
              </w:rPr>
            </w:pPr>
          </w:p>
          <w:p w14:paraId="759CE88D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400" w:lineRule="atLeast"/>
              <w:ind w:firstLine="0"/>
              <w:rPr>
                <w:kern w:val="0"/>
              </w:rPr>
            </w:pPr>
          </w:p>
          <w:p w14:paraId="1F925306" w14:textId="77777777" w:rsidR="003A2935" w:rsidRPr="0034160D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480" w:lineRule="auto"/>
              <w:ind w:firstLine="0"/>
              <w:rPr>
                <w:b/>
                <w:bCs/>
                <w:kern w:val="0"/>
              </w:rPr>
            </w:pPr>
          </w:p>
          <w:p w14:paraId="4B87D2F0" w14:textId="77777777" w:rsidR="003A2935" w:rsidRPr="0034160D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480" w:lineRule="auto"/>
              <w:ind w:firstLine="0"/>
              <w:rPr>
                <w:b/>
                <w:bCs/>
                <w:kern w:val="0"/>
              </w:rPr>
            </w:pPr>
          </w:p>
          <w:p w14:paraId="34B41F26" w14:textId="77777777" w:rsidR="003A2935" w:rsidRPr="0034160D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480" w:lineRule="auto"/>
              <w:ind w:firstLine="0"/>
              <w:rPr>
                <w:b/>
                <w:bCs/>
                <w:kern w:val="0"/>
              </w:rPr>
            </w:pPr>
          </w:p>
          <w:p w14:paraId="7D1BC619" w14:textId="77777777" w:rsidR="003A2935" w:rsidRPr="0034160D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ind w:firstLine="0"/>
              <w:jc w:val="center"/>
              <w:rPr>
                <w:b/>
                <w:bCs/>
                <w:kern w:val="0"/>
              </w:rPr>
            </w:pPr>
            <w:r w:rsidRPr="0034160D">
              <w:rPr>
                <w:b/>
                <w:bCs/>
                <w:kern w:val="0"/>
              </w:rPr>
              <w:t xml:space="preserve">Lampiran </w:t>
            </w:r>
            <w:r>
              <w:rPr>
                <w:b/>
                <w:bCs/>
                <w:kern w:val="0"/>
              </w:rPr>
              <w:t xml:space="preserve">7 </w:t>
            </w:r>
            <w:r w:rsidRPr="0034160D">
              <w:rPr>
                <w:b/>
                <w:bCs/>
                <w:kern w:val="0"/>
              </w:rPr>
              <w:t>Hasil Uji Kelayakan Model (Uji-F)</w:t>
            </w:r>
          </w:p>
        </w:tc>
      </w:tr>
    </w:tbl>
    <w:p w14:paraId="62F975E3" w14:textId="77777777" w:rsidR="003A2935" w:rsidRPr="00D02F28" w:rsidRDefault="003A2935" w:rsidP="003A2935">
      <w:pPr>
        <w:shd w:val="clear" w:color="auto" w:fill="FFFFFF" w:themeFill="background1"/>
        <w:autoSpaceDE w:val="0"/>
        <w:autoSpaceDN w:val="0"/>
        <w:adjustRightInd w:val="0"/>
        <w:ind w:firstLine="0"/>
        <w:jc w:val="center"/>
        <w:rPr>
          <w:b/>
          <w:bCs/>
          <w:kern w:val="0"/>
          <w:lang w:val="it-IT"/>
        </w:rPr>
      </w:pPr>
      <w:r w:rsidRPr="00D02F28">
        <w:rPr>
          <w:b/>
          <w:bCs/>
          <w:kern w:val="0"/>
          <w:lang w:val="it-IT"/>
        </w:rPr>
        <w:t>Lampiran 6</w:t>
      </w:r>
      <w:r>
        <w:rPr>
          <w:b/>
          <w:bCs/>
          <w:kern w:val="0"/>
          <w:lang w:val="it-IT"/>
        </w:rPr>
        <w:t xml:space="preserve"> </w:t>
      </w:r>
      <w:r w:rsidRPr="00545FDF">
        <w:rPr>
          <w:b/>
          <w:bCs/>
          <w:kern w:val="0"/>
          <w:lang w:val="it-IT"/>
        </w:rPr>
        <w:t>Hasil Uji Analisis Regresi Linier Berganda</w:t>
      </w:r>
      <w:r>
        <w:rPr>
          <w:b/>
          <w:bCs/>
          <w:kern w:val="0"/>
          <w:lang w:val="it-IT"/>
        </w:rPr>
        <w:t xml:space="preserve"> </w:t>
      </w:r>
    </w:p>
    <w:tbl>
      <w:tblPr>
        <w:tblW w:w="800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292"/>
        <w:gridCol w:w="1476"/>
        <w:gridCol w:w="1030"/>
        <w:gridCol w:w="1415"/>
        <w:gridCol w:w="1030"/>
        <w:gridCol w:w="1030"/>
      </w:tblGrid>
      <w:tr w:rsidR="003A2935" w:rsidRPr="00337E28" w14:paraId="1FAC7E57" w14:textId="77777777" w:rsidTr="008C58F6">
        <w:trPr>
          <w:cantSplit/>
        </w:trPr>
        <w:tc>
          <w:tcPr>
            <w:tcW w:w="80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14:paraId="172C75B6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22"/>
                <w:szCs w:val="22"/>
              </w:rPr>
            </w:pPr>
            <w:r w:rsidRPr="00337E28">
              <w:rPr>
                <w:rFonts w:ascii="Arial" w:hAnsi="Arial" w:cs="Arial"/>
                <w:b/>
                <w:bCs/>
                <w:kern w:val="0"/>
                <w:sz w:val="22"/>
                <w:szCs w:val="22"/>
              </w:rPr>
              <w:t>ANOVA</w:t>
            </w:r>
            <w:r w:rsidRPr="00337E28">
              <w:rPr>
                <w:rFonts w:ascii="Arial" w:hAnsi="Arial" w:cs="Arial"/>
                <w:b/>
                <w:bCs/>
                <w:kern w:val="0"/>
                <w:sz w:val="22"/>
                <w:szCs w:val="22"/>
                <w:vertAlign w:val="superscript"/>
              </w:rPr>
              <w:t>a</w:t>
            </w:r>
          </w:p>
        </w:tc>
      </w:tr>
      <w:tr w:rsidR="003A2935" w:rsidRPr="00337E28" w14:paraId="79FAEA07" w14:textId="77777777" w:rsidTr="008C58F6">
        <w:trPr>
          <w:cantSplit/>
        </w:trPr>
        <w:tc>
          <w:tcPr>
            <w:tcW w:w="2028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  <w:vAlign w:val="bottom"/>
          </w:tcPr>
          <w:p w14:paraId="3777A46D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Model</w:t>
            </w: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  <w:vAlign w:val="bottom"/>
          </w:tcPr>
          <w:p w14:paraId="03EBB4C1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Sum of Squares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  <w:vAlign w:val="bottom"/>
          </w:tcPr>
          <w:p w14:paraId="04820AB6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Df</w:t>
            </w:r>
          </w:p>
        </w:tc>
        <w:tc>
          <w:tcPr>
            <w:tcW w:w="141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  <w:vAlign w:val="bottom"/>
          </w:tcPr>
          <w:p w14:paraId="0BE19D3F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Mean Square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  <w:vAlign w:val="bottom"/>
          </w:tcPr>
          <w:p w14:paraId="695A250B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F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 w:themeFill="background1"/>
            <w:vAlign w:val="bottom"/>
          </w:tcPr>
          <w:p w14:paraId="424C08D0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Sig.</w:t>
            </w:r>
          </w:p>
        </w:tc>
      </w:tr>
      <w:tr w:rsidR="003A2935" w:rsidRPr="00337E28" w14:paraId="6E45293C" w14:textId="77777777" w:rsidTr="008C58F6"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14:paraId="29F0FFE9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1</w:t>
            </w:r>
          </w:p>
        </w:tc>
        <w:tc>
          <w:tcPr>
            <w:tcW w:w="1291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14:paraId="1D9660BE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Regression</w:t>
            </w:r>
          </w:p>
        </w:tc>
        <w:tc>
          <w:tcPr>
            <w:tcW w:w="147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14:paraId="2D0A1D5C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195.482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14:paraId="78151F12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4</w:t>
            </w:r>
          </w:p>
        </w:tc>
        <w:tc>
          <w:tcPr>
            <w:tcW w:w="141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14:paraId="5D55EEC6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48.871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14:paraId="44B5F7DF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23.484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 w:themeFill="background1"/>
          </w:tcPr>
          <w:p w14:paraId="13F30CF7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0.000</w:t>
            </w:r>
            <w:r w:rsidRPr="00337E28">
              <w:rPr>
                <w:rFonts w:ascii="Arial" w:hAnsi="Arial" w:cs="Arial"/>
                <w:kern w:val="0"/>
                <w:sz w:val="18"/>
                <w:szCs w:val="18"/>
                <w:vertAlign w:val="superscript"/>
              </w:rPr>
              <w:t>b</w:t>
            </w:r>
          </w:p>
        </w:tc>
      </w:tr>
      <w:tr w:rsidR="003A2935" w:rsidRPr="00337E28" w14:paraId="71D49397" w14:textId="77777777" w:rsidTr="008C58F6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14:paraId="6E4BC3E7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Arial" w:hAnsi="Arial" w:cs="Arial"/>
                <w:kern w:val="0"/>
                <w:sz w:val="18"/>
                <w:szCs w:val="18"/>
              </w:rPr>
            </w:pPr>
          </w:p>
        </w:tc>
        <w:tc>
          <w:tcPr>
            <w:tcW w:w="129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14:paraId="6BA75E57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Residual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14:paraId="0EDB1F54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249.724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14:paraId="074D8667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120</w:t>
            </w:r>
          </w:p>
        </w:tc>
        <w:tc>
          <w:tcPr>
            <w:tcW w:w="141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14:paraId="4429C953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2.08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  <w:vAlign w:val="center"/>
          </w:tcPr>
          <w:p w14:paraId="121D5FEE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kern w:val="0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 w:themeFill="background1"/>
            <w:vAlign w:val="center"/>
          </w:tcPr>
          <w:p w14:paraId="0BF5DAB9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kern w:val="0"/>
              </w:rPr>
            </w:pPr>
          </w:p>
        </w:tc>
      </w:tr>
      <w:tr w:rsidR="003A2935" w:rsidRPr="00337E28" w14:paraId="19D424FF" w14:textId="77777777" w:rsidTr="008C58F6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14:paraId="032F0464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kern w:val="0"/>
              </w:rPr>
            </w:pPr>
          </w:p>
        </w:tc>
        <w:tc>
          <w:tcPr>
            <w:tcW w:w="1291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14:paraId="3DC81F9C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Total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</w:tcPr>
          <w:p w14:paraId="41716EC1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445.207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</w:tcPr>
          <w:p w14:paraId="37B2ACBE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124</w:t>
            </w:r>
          </w:p>
        </w:tc>
        <w:tc>
          <w:tcPr>
            <w:tcW w:w="141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  <w:vAlign w:val="center"/>
          </w:tcPr>
          <w:p w14:paraId="5C99CB90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kern w:val="0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  <w:vAlign w:val="center"/>
          </w:tcPr>
          <w:p w14:paraId="13234BA7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kern w:val="0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 w:themeFill="background1"/>
            <w:vAlign w:val="center"/>
          </w:tcPr>
          <w:p w14:paraId="4C19EE34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kern w:val="0"/>
              </w:rPr>
            </w:pPr>
          </w:p>
        </w:tc>
      </w:tr>
      <w:tr w:rsidR="003A2935" w:rsidRPr="00337E28" w14:paraId="514D43B8" w14:textId="77777777" w:rsidTr="008C58F6">
        <w:trPr>
          <w:cantSplit/>
        </w:trPr>
        <w:tc>
          <w:tcPr>
            <w:tcW w:w="80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7A9C17E2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a. Dependent Variable: Kualitas Laba</w:t>
            </w:r>
          </w:p>
        </w:tc>
      </w:tr>
      <w:tr w:rsidR="003A2935" w:rsidRPr="00337E28" w14:paraId="56385FA9" w14:textId="77777777" w:rsidTr="008C58F6">
        <w:trPr>
          <w:cantSplit/>
        </w:trPr>
        <w:tc>
          <w:tcPr>
            <w:tcW w:w="80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1C2BC52F" w14:textId="77777777" w:rsidR="003A2935" w:rsidRPr="00337E28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37E28">
              <w:rPr>
                <w:rFonts w:ascii="Arial" w:hAnsi="Arial" w:cs="Arial"/>
                <w:kern w:val="0"/>
                <w:sz w:val="18"/>
                <w:szCs w:val="18"/>
              </w:rPr>
              <w:t>b. Predictors: (Constant), Earning Management, Operating Cycle, Investment Opportunity Set, Struktur Modal</w:t>
            </w:r>
          </w:p>
        </w:tc>
      </w:tr>
    </w:tbl>
    <w:p w14:paraId="4BBAAA17" w14:textId="77777777" w:rsidR="003A2935" w:rsidRPr="00337E28" w:rsidRDefault="003A2935" w:rsidP="003A2935">
      <w:pPr>
        <w:shd w:val="clear" w:color="auto" w:fill="FFFFFF" w:themeFill="background1"/>
        <w:autoSpaceDE w:val="0"/>
        <w:autoSpaceDN w:val="0"/>
        <w:adjustRightInd w:val="0"/>
        <w:spacing w:line="400" w:lineRule="atLeast"/>
        <w:ind w:firstLine="0"/>
        <w:rPr>
          <w:kern w:val="0"/>
        </w:rPr>
      </w:pPr>
    </w:p>
    <w:p w14:paraId="531C0A13" w14:textId="77777777" w:rsidR="003A2935" w:rsidRPr="00112D08" w:rsidRDefault="003A2935" w:rsidP="003A2935">
      <w:pPr>
        <w:shd w:val="clear" w:color="auto" w:fill="FFFFFF" w:themeFill="background1"/>
        <w:autoSpaceDE w:val="0"/>
        <w:autoSpaceDN w:val="0"/>
        <w:adjustRightInd w:val="0"/>
        <w:spacing w:line="400" w:lineRule="atLeast"/>
        <w:ind w:firstLine="0"/>
        <w:rPr>
          <w:kern w:val="0"/>
        </w:rPr>
      </w:pPr>
    </w:p>
    <w:p w14:paraId="75BB4CF2" w14:textId="77777777" w:rsidR="003A2935" w:rsidRDefault="003A2935" w:rsidP="003A2935">
      <w:pPr>
        <w:shd w:val="clear" w:color="auto" w:fill="FFFFFF" w:themeFill="background1"/>
        <w:rPr>
          <w:b/>
          <w:bCs/>
          <w:kern w:val="0"/>
        </w:rPr>
      </w:pPr>
      <w:r>
        <w:rPr>
          <w:b/>
          <w:bCs/>
          <w:kern w:val="0"/>
        </w:rPr>
        <w:br w:type="page"/>
      </w:r>
    </w:p>
    <w:p w14:paraId="2D83DC26" w14:textId="77777777" w:rsidR="003A2935" w:rsidRDefault="003A2935" w:rsidP="003A2935">
      <w:pPr>
        <w:shd w:val="clear" w:color="auto" w:fill="FFFFFF" w:themeFill="background1"/>
        <w:ind w:firstLine="0"/>
        <w:rPr>
          <w:b/>
          <w:bCs/>
          <w:kern w:val="0"/>
        </w:rPr>
      </w:pPr>
    </w:p>
    <w:p w14:paraId="36A15793" w14:textId="77777777" w:rsidR="003A2935" w:rsidRPr="00545FDF" w:rsidRDefault="003A2935" w:rsidP="003A2935">
      <w:pPr>
        <w:shd w:val="clear" w:color="auto" w:fill="FFFFFF" w:themeFill="background1"/>
        <w:autoSpaceDE w:val="0"/>
        <w:autoSpaceDN w:val="0"/>
        <w:adjustRightInd w:val="0"/>
        <w:ind w:firstLine="0"/>
        <w:jc w:val="center"/>
        <w:rPr>
          <w:b/>
          <w:bCs/>
          <w:kern w:val="0"/>
          <w:lang w:val="it-IT"/>
        </w:rPr>
      </w:pPr>
      <w:r w:rsidRPr="00545FDF">
        <w:rPr>
          <w:b/>
          <w:bCs/>
          <w:kern w:val="0"/>
          <w:lang w:val="it-IT"/>
        </w:rPr>
        <w:t xml:space="preserve">Lampiran </w:t>
      </w:r>
      <w:r>
        <w:rPr>
          <w:b/>
          <w:bCs/>
          <w:kern w:val="0"/>
          <w:lang w:val="it-IT"/>
        </w:rPr>
        <w:t xml:space="preserve">8 </w:t>
      </w:r>
      <w:r w:rsidRPr="00545FDF">
        <w:rPr>
          <w:b/>
          <w:bCs/>
          <w:kern w:val="0"/>
          <w:lang w:val="it-IT"/>
        </w:rPr>
        <w:t>Hasil Uji signifikansi Parsial (Uji-T)</w:t>
      </w:r>
    </w:p>
    <w:tbl>
      <w:tblPr>
        <w:tblW w:w="893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2383"/>
        <w:gridCol w:w="1134"/>
        <w:gridCol w:w="1134"/>
        <w:gridCol w:w="1417"/>
        <w:gridCol w:w="1134"/>
        <w:gridCol w:w="993"/>
      </w:tblGrid>
      <w:tr w:rsidR="003A2935" w:rsidRPr="00D919D7" w14:paraId="0F524539" w14:textId="77777777" w:rsidTr="008C58F6">
        <w:trPr>
          <w:cantSplit/>
        </w:trPr>
        <w:tc>
          <w:tcPr>
            <w:tcW w:w="8931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6A97DF6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ind w:left="60" w:right="60" w:firstLine="0"/>
              <w:jc w:val="center"/>
              <w:rPr>
                <w:rFonts w:ascii="Arial" w:hAnsi="Arial" w:cs="Arial"/>
                <w:color w:val="010205"/>
                <w:kern w:val="0"/>
                <w:sz w:val="22"/>
                <w:szCs w:val="22"/>
              </w:rPr>
            </w:pPr>
            <w:r w:rsidRPr="00D919D7">
              <w:rPr>
                <w:rFonts w:ascii="Arial" w:hAnsi="Arial" w:cs="Arial"/>
                <w:b/>
                <w:bCs/>
                <w:color w:val="010205"/>
                <w:kern w:val="0"/>
                <w:sz w:val="22"/>
                <w:szCs w:val="22"/>
              </w:rPr>
              <w:t>Coefficients</w:t>
            </w:r>
            <w:r w:rsidRPr="00D919D7">
              <w:rPr>
                <w:rFonts w:ascii="Arial" w:hAnsi="Arial" w:cs="Arial"/>
                <w:b/>
                <w:bCs/>
                <w:color w:val="010205"/>
                <w:kern w:val="0"/>
                <w:sz w:val="22"/>
                <w:szCs w:val="22"/>
                <w:vertAlign w:val="superscript"/>
              </w:rPr>
              <w:t>a</w:t>
            </w:r>
          </w:p>
        </w:tc>
      </w:tr>
      <w:tr w:rsidR="003A2935" w:rsidRPr="0034160D" w14:paraId="5E9709B9" w14:textId="77777777" w:rsidTr="008C58F6">
        <w:trPr>
          <w:cantSplit/>
        </w:trPr>
        <w:tc>
          <w:tcPr>
            <w:tcW w:w="3119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bottom"/>
          </w:tcPr>
          <w:p w14:paraId="62366309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Model</w:t>
            </w:r>
          </w:p>
        </w:tc>
        <w:tc>
          <w:tcPr>
            <w:tcW w:w="2268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 w:themeFill="background1"/>
            <w:vAlign w:val="bottom"/>
          </w:tcPr>
          <w:p w14:paraId="5B824D79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Unstandardized Coefficients</w:t>
            </w:r>
          </w:p>
        </w:tc>
        <w:tc>
          <w:tcPr>
            <w:tcW w:w="1417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 w:themeFill="background1"/>
            <w:vAlign w:val="bottom"/>
          </w:tcPr>
          <w:p w14:paraId="30E308CE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Standardized Coefficients</w:t>
            </w:r>
          </w:p>
        </w:tc>
        <w:tc>
          <w:tcPr>
            <w:tcW w:w="1134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 w:themeFill="background1"/>
            <w:vAlign w:val="bottom"/>
          </w:tcPr>
          <w:p w14:paraId="10D58541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T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 w:themeFill="background1"/>
            <w:vAlign w:val="bottom"/>
          </w:tcPr>
          <w:p w14:paraId="6A65CDDA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Sig.</w:t>
            </w:r>
          </w:p>
        </w:tc>
      </w:tr>
      <w:tr w:rsidR="003A2935" w:rsidRPr="0034160D" w14:paraId="560B950A" w14:textId="77777777" w:rsidTr="008C58F6">
        <w:trPr>
          <w:cantSplit/>
        </w:trPr>
        <w:tc>
          <w:tcPr>
            <w:tcW w:w="3119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bottom"/>
          </w:tcPr>
          <w:p w14:paraId="635CDCC4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Arial" w:hAnsi="Arial" w:cs="Arial"/>
                <w:kern w:val="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  <w:vAlign w:val="bottom"/>
          </w:tcPr>
          <w:p w14:paraId="7C8E2DE1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B</w:t>
            </w:r>
          </w:p>
        </w:tc>
        <w:tc>
          <w:tcPr>
            <w:tcW w:w="113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  <w:vAlign w:val="bottom"/>
          </w:tcPr>
          <w:p w14:paraId="75831968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Std. Error</w:t>
            </w:r>
          </w:p>
        </w:tc>
        <w:tc>
          <w:tcPr>
            <w:tcW w:w="141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  <w:vAlign w:val="bottom"/>
          </w:tcPr>
          <w:p w14:paraId="4172909C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Beta</w:t>
            </w:r>
          </w:p>
        </w:tc>
        <w:tc>
          <w:tcPr>
            <w:tcW w:w="1134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 w:themeFill="background1"/>
            <w:vAlign w:val="bottom"/>
          </w:tcPr>
          <w:p w14:paraId="632284D1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Arial" w:hAnsi="Arial" w:cs="Arial"/>
                <w:kern w:val="0"/>
                <w:sz w:val="18"/>
                <w:szCs w:val="18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 w:themeFill="background1"/>
            <w:vAlign w:val="bottom"/>
          </w:tcPr>
          <w:p w14:paraId="3E4E1F17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Arial" w:hAnsi="Arial" w:cs="Arial"/>
                <w:kern w:val="0"/>
                <w:sz w:val="18"/>
                <w:szCs w:val="18"/>
              </w:rPr>
            </w:pPr>
          </w:p>
        </w:tc>
      </w:tr>
      <w:tr w:rsidR="003A2935" w:rsidRPr="0034160D" w14:paraId="121E574E" w14:textId="77777777" w:rsidTr="008C58F6">
        <w:trPr>
          <w:cantSplit/>
        </w:trPr>
        <w:tc>
          <w:tcPr>
            <w:tcW w:w="736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14:paraId="156178C0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1</w:t>
            </w:r>
          </w:p>
        </w:tc>
        <w:tc>
          <w:tcPr>
            <w:tcW w:w="2383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14:paraId="5762289A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(Constant)</w:t>
            </w:r>
          </w:p>
        </w:tc>
        <w:tc>
          <w:tcPr>
            <w:tcW w:w="1134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14:paraId="6BBC8764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1.602</w:t>
            </w:r>
          </w:p>
        </w:tc>
        <w:tc>
          <w:tcPr>
            <w:tcW w:w="113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14:paraId="3AA2F34D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0.345</w:t>
            </w:r>
          </w:p>
        </w:tc>
        <w:tc>
          <w:tcPr>
            <w:tcW w:w="141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  <w:vAlign w:val="center"/>
          </w:tcPr>
          <w:p w14:paraId="185CA113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kern w:val="0"/>
              </w:rPr>
            </w:pPr>
          </w:p>
        </w:tc>
        <w:tc>
          <w:tcPr>
            <w:tcW w:w="113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14:paraId="349C100C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4.647</w:t>
            </w:r>
          </w:p>
        </w:tc>
        <w:tc>
          <w:tcPr>
            <w:tcW w:w="9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 w:themeFill="background1"/>
          </w:tcPr>
          <w:p w14:paraId="62207466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0.000</w:t>
            </w:r>
          </w:p>
        </w:tc>
      </w:tr>
      <w:tr w:rsidR="003A2935" w:rsidRPr="0034160D" w14:paraId="16FC282C" w14:textId="77777777" w:rsidTr="008C58F6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14:paraId="3108148B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Arial" w:hAnsi="Arial" w:cs="Arial"/>
                <w:kern w:val="0"/>
                <w:sz w:val="18"/>
                <w:szCs w:val="18"/>
              </w:rPr>
            </w:pPr>
          </w:p>
        </w:tc>
        <w:tc>
          <w:tcPr>
            <w:tcW w:w="238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14:paraId="1E08DDBB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Struktur Modal</w:t>
            </w:r>
          </w:p>
        </w:tc>
        <w:tc>
          <w:tcPr>
            <w:tcW w:w="113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14:paraId="552F227A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-1.616</w:t>
            </w:r>
          </w:p>
        </w:tc>
        <w:tc>
          <w:tcPr>
            <w:tcW w:w="113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14:paraId="0C4A9078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0.188</w:t>
            </w:r>
          </w:p>
        </w:tc>
        <w:tc>
          <w:tcPr>
            <w:tcW w:w="14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14:paraId="2394FF85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-0.591</w:t>
            </w:r>
          </w:p>
        </w:tc>
        <w:tc>
          <w:tcPr>
            <w:tcW w:w="113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14:paraId="261B6670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-8.602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 w:themeFill="background1"/>
          </w:tcPr>
          <w:p w14:paraId="0435975B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0.000</w:t>
            </w:r>
          </w:p>
        </w:tc>
      </w:tr>
      <w:tr w:rsidR="003A2935" w:rsidRPr="0034160D" w14:paraId="0B983907" w14:textId="77777777" w:rsidTr="008C58F6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14:paraId="629DD69B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Arial" w:hAnsi="Arial" w:cs="Arial"/>
                <w:kern w:val="0"/>
                <w:sz w:val="18"/>
                <w:szCs w:val="18"/>
              </w:rPr>
            </w:pPr>
          </w:p>
        </w:tc>
        <w:tc>
          <w:tcPr>
            <w:tcW w:w="238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14:paraId="5C3EE21B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Operating Cycle</w:t>
            </w:r>
          </w:p>
        </w:tc>
        <w:tc>
          <w:tcPr>
            <w:tcW w:w="113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14:paraId="737511ED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0.002</w:t>
            </w:r>
          </w:p>
        </w:tc>
        <w:tc>
          <w:tcPr>
            <w:tcW w:w="113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14:paraId="6D3DB56B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0.001</w:t>
            </w:r>
          </w:p>
        </w:tc>
        <w:tc>
          <w:tcPr>
            <w:tcW w:w="14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14:paraId="7365C1AE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0.244</w:t>
            </w:r>
          </w:p>
        </w:tc>
        <w:tc>
          <w:tcPr>
            <w:tcW w:w="113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14:paraId="21C41B23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3.566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 w:themeFill="background1"/>
          </w:tcPr>
          <w:p w14:paraId="7B51C8FB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0.001</w:t>
            </w:r>
          </w:p>
        </w:tc>
      </w:tr>
      <w:tr w:rsidR="003A2935" w:rsidRPr="0034160D" w14:paraId="38A50443" w14:textId="77777777" w:rsidTr="008C58F6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14:paraId="69D06E20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Arial" w:hAnsi="Arial" w:cs="Arial"/>
                <w:kern w:val="0"/>
                <w:sz w:val="18"/>
                <w:szCs w:val="18"/>
              </w:rPr>
            </w:pPr>
          </w:p>
        </w:tc>
        <w:tc>
          <w:tcPr>
            <w:tcW w:w="238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 w:themeFill="background1"/>
          </w:tcPr>
          <w:p w14:paraId="7C1D9E62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Investment Opportunity Set</w:t>
            </w:r>
          </w:p>
        </w:tc>
        <w:tc>
          <w:tcPr>
            <w:tcW w:w="113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14:paraId="175210DD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-0.191</w:t>
            </w:r>
          </w:p>
        </w:tc>
        <w:tc>
          <w:tcPr>
            <w:tcW w:w="113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14:paraId="425D9A1E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0.112</w:t>
            </w:r>
          </w:p>
        </w:tc>
        <w:tc>
          <w:tcPr>
            <w:tcW w:w="14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14:paraId="1BEE54B5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-0.117</w:t>
            </w:r>
          </w:p>
        </w:tc>
        <w:tc>
          <w:tcPr>
            <w:tcW w:w="113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 w:themeFill="background1"/>
          </w:tcPr>
          <w:p w14:paraId="21345522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-1.704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 w:themeFill="background1"/>
          </w:tcPr>
          <w:p w14:paraId="6FB2C7B9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0.091</w:t>
            </w:r>
          </w:p>
        </w:tc>
      </w:tr>
      <w:tr w:rsidR="003A2935" w:rsidRPr="0034160D" w14:paraId="236203CA" w14:textId="77777777" w:rsidTr="008C58F6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14:paraId="2DA14227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Arial" w:hAnsi="Arial" w:cs="Arial"/>
                <w:kern w:val="0"/>
                <w:sz w:val="18"/>
                <w:szCs w:val="18"/>
              </w:rPr>
            </w:pPr>
          </w:p>
        </w:tc>
        <w:tc>
          <w:tcPr>
            <w:tcW w:w="2383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14:paraId="1E739468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Earning Management</w:t>
            </w:r>
          </w:p>
        </w:tc>
        <w:tc>
          <w:tcPr>
            <w:tcW w:w="1134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</w:tcPr>
          <w:p w14:paraId="53112323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-0.222</w:t>
            </w:r>
          </w:p>
        </w:tc>
        <w:tc>
          <w:tcPr>
            <w:tcW w:w="113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</w:tcPr>
          <w:p w14:paraId="537DC8E2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0.134</w:t>
            </w:r>
          </w:p>
        </w:tc>
        <w:tc>
          <w:tcPr>
            <w:tcW w:w="141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</w:tcPr>
          <w:p w14:paraId="1B9077C5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-0.114</w:t>
            </w:r>
          </w:p>
        </w:tc>
        <w:tc>
          <w:tcPr>
            <w:tcW w:w="113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</w:tcPr>
          <w:p w14:paraId="104F891A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-1.655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 w:themeFill="background1"/>
          </w:tcPr>
          <w:p w14:paraId="564B5754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0.101</w:t>
            </w:r>
          </w:p>
        </w:tc>
      </w:tr>
      <w:tr w:rsidR="003A2935" w:rsidRPr="00D919D7" w14:paraId="3E4EDF5E" w14:textId="77777777" w:rsidTr="008C58F6">
        <w:trPr>
          <w:cantSplit/>
        </w:trPr>
        <w:tc>
          <w:tcPr>
            <w:tcW w:w="8931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23820CC" w14:textId="77777777" w:rsidR="003A2935" w:rsidRPr="00D919D7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D919D7">
              <w:rPr>
                <w:rFonts w:ascii="Arial" w:hAnsi="Arial" w:cs="Arial"/>
                <w:kern w:val="0"/>
                <w:sz w:val="18"/>
                <w:szCs w:val="18"/>
              </w:rPr>
              <w:t>a. Dependent Variable: Kualitas Laba</w:t>
            </w:r>
          </w:p>
        </w:tc>
      </w:tr>
    </w:tbl>
    <w:p w14:paraId="72DBE7E6" w14:textId="77777777" w:rsidR="003A2935" w:rsidRPr="0034160D" w:rsidRDefault="003A2935" w:rsidP="003A2935">
      <w:pPr>
        <w:shd w:val="clear" w:color="auto" w:fill="FFFFFF" w:themeFill="background1"/>
        <w:autoSpaceDE w:val="0"/>
        <w:autoSpaceDN w:val="0"/>
        <w:adjustRightInd w:val="0"/>
        <w:spacing w:line="400" w:lineRule="atLeast"/>
        <w:ind w:firstLine="0"/>
        <w:rPr>
          <w:kern w:val="0"/>
        </w:rPr>
      </w:pPr>
    </w:p>
    <w:p w14:paraId="795C4FB9" w14:textId="77777777" w:rsidR="003A2935" w:rsidRDefault="003A2935" w:rsidP="003A2935">
      <w:pPr>
        <w:shd w:val="clear" w:color="auto" w:fill="FFFFFF" w:themeFill="background1"/>
        <w:autoSpaceDE w:val="0"/>
        <w:autoSpaceDN w:val="0"/>
        <w:adjustRightInd w:val="0"/>
        <w:spacing w:line="480" w:lineRule="auto"/>
        <w:ind w:firstLine="0"/>
        <w:rPr>
          <w:b/>
          <w:bCs/>
          <w:kern w:val="0"/>
        </w:rPr>
      </w:pPr>
    </w:p>
    <w:p w14:paraId="656B5F12" w14:textId="77777777" w:rsidR="003A2935" w:rsidRDefault="003A2935" w:rsidP="003A2935">
      <w:pPr>
        <w:shd w:val="clear" w:color="auto" w:fill="FFFFFF" w:themeFill="background1"/>
        <w:autoSpaceDE w:val="0"/>
        <w:autoSpaceDN w:val="0"/>
        <w:adjustRightInd w:val="0"/>
        <w:spacing w:line="480" w:lineRule="auto"/>
        <w:ind w:firstLine="0"/>
        <w:rPr>
          <w:b/>
          <w:bCs/>
          <w:kern w:val="0"/>
        </w:rPr>
      </w:pPr>
    </w:p>
    <w:p w14:paraId="632B20E9" w14:textId="77777777" w:rsidR="003A2935" w:rsidRPr="00545FDF" w:rsidRDefault="003A2935" w:rsidP="003A2935">
      <w:pPr>
        <w:shd w:val="clear" w:color="auto" w:fill="FFFFFF" w:themeFill="background1"/>
        <w:autoSpaceDE w:val="0"/>
        <w:autoSpaceDN w:val="0"/>
        <w:adjustRightInd w:val="0"/>
        <w:ind w:firstLine="0"/>
        <w:jc w:val="center"/>
        <w:rPr>
          <w:b/>
          <w:bCs/>
          <w:kern w:val="0"/>
          <w:lang w:val="it-IT"/>
        </w:rPr>
      </w:pPr>
      <w:r w:rsidRPr="00545FDF">
        <w:rPr>
          <w:b/>
          <w:bCs/>
          <w:kern w:val="0"/>
          <w:lang w:val="it-IT"/>
        </w:rPr>
        <w:t xml:space="preserve">Lampiran </w:t>
      </w:r>
      <w:r>
        <w:rPr>
          <w:b/>
          <w:bCs/>
          <w:kern w:val="0"/>
          <w:lang w:val="it-IT"/>
        </w:rPr>
        <w:t xml:space="preserve">9 </w:t>
      </w:r>
      <w:r w:rsidRPr="00545FDF">
        <w:rPr>
          <w:b/>
          <w:bCs/>
          <w:kern w:val="0"/>
          <w:lang w:val="it-IT"/>
        </w:rPr>
        <w:t>Hasil Uji Koefisien Determinasi (R²)</w:t>
      </w:r>
    </w:p>
    <w:tbl>
      <w:tblPr>
        <w:tblW w:w="5872" w:type="dxa"/>
        <w:tblInd w:w="92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476"/>
      </w:tblGrid>
      <w:tr w:rsidR="003A2935" w:rsidRPr="003A59CA" w14:paraId="27BA0773" w14:textId="77777777" w:rsidTr="008C58F6">
        <w:trPr>
          <w:cantSplit/>
        </w:trPr>
        <w:tc>
          <w:tcPr>
            <w:tcW w:w="5872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89A6FA7" w14:textId="77777777" w:rsidR="003A2935" w:rsidRPr="003A59CA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ind w:left="60" w:right="60" w:firstLine="0"/>
              <w:jc w:val="center"/>
              <w:rPr>
                <w:rFonts w:ascii="Arial" w:hAnsi="Arial" w:cs="Arial"/>
                <w:kern w:val="0"/>
                <w:sz w:val="22"/>
                <w:szCs w:val="22"/>
              </w:rPr>
            </w:pPr>
            <w:r w:rsidRPr="003A59CA">
              <w:rPr>
                <w:rFonts w:ascii="Arial" w:hAnsi="Arial" w:cs="Arial"/>
                <w:b/>
                <w:bCs/>
                <w:kern w:val="0"/>
                <w:sz w:val="22"/>
                <w:szCs w:val="22"/>
              </w:rPr>
              <w:t>Model Summary</w:t>
            </w:r>
            <w:r w:rsidRPr="003A59CA">
              <w:rPr>
                <w:rFonts w:ascii="Arial" w:hAnsi="Arial" w:cs="Arial"/>
                <w:b/>
                <w:bCs/>
                <w:kern w:val="0"/>
                <w:sz w:val="22"/>
                <w:szCs w:val="22"/>
                <w:vertAlign w:val="superscript"/>
              </w:rPr>
              <w:t>b</w:t>
            </w:r>
          </w:p>
        </w:tc>
      </w:tr>
      <w:tr w:rsidR="003A2935" w:rsidRPr="003A59CA" w14:paraId="7DBC551E" w14:textId="77777777" w:rsidTr="008C58F6">
        <w:trPr>
          <w:cantSplit/>
        </w:trPr>
        <w:tc>
          <w:tcPr>
            <w:tcW w:w="798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  <w:vAlign w:val="bottom"/>
          </w:tcPr>
          <w:p w14:paraId="26BC9FF2" w14:textId="77777777" w:rsidR="003A2935" w:rsidRPr="003A59CA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A59CA">
              <w:rPr>
                <w:rFonts w:ascii="Arial" w:hAnsi="Arial" w:cs="Arial"/>
                <w:kern w:val="0"/>
                <w:sz w:val="18"/>
                <w:szCs w:val="18"/>
              </w:rPr>
              <w:t>Model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  <w:vAlign w:val="bottom"/>
          </w:tcPr>
          <w:p w14:paraId="2D50C03C" w14:textId="77777777" w:rsidR="003A2935" w:rsidRPr="003A59CA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A59CA">
              <w:rPr>
                <w:rFonts w:ascii="Arial" w:hAnsi="Arial" w:cs="Arial"/>
                <w:kern w:val="0"/>
                <w:sz w:val="18"/>
                <w:szCs w:val="18"/>
              </w:rPr>
              <w:t>R</w:t>
            </w:r>
          </w:p>
        </w:tc>
        <w:tc>
          <w:tcPr>
            <w:tcW w:w="109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  <w:vAlign w:val="bottom"/>
          </w:tcPr>
          <w:p w14:paraId="0DEB95EA" w14:textId="77777777" w:rsidR="003A2935" w:rsidRPr="003A59CA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A59CA">
              <w:rPr>
                <w:rFonts w:ascii="Arial" w:hAnsi="Arial" w:cs="Arial"/>
                <w:kern w:val="0"/>
                <w:sz w:val="18"/>
                <w:szCs w:val="18"/>
              </w:rPr>
              <w:t>R Square</w:t>
            </w:r>
          </w:p>
        </w:tc>
        <w:tc>
          <w:tcPr>
            <w:tcW w:w="14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  <w:vAlign w:val="bottom"/>
          </w:tcPr>
          <w:p w14:paraId="21E2FCDD" w14:textId="77777777" w:rsidR="003A2935" w:rsidRPr="003A59CA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A59CA">
              <w:rPr>
                <w:rFonts w:ascii="Arial" w:hAnsi="Arial" w:cs="Arial"/>
                <w:kern w:val="0"/>
                <w:sz w:val="18"/>
                <w:szCs w:val="18"/>
              </w:rPr>
              <w:t>Adjusted R Square</w:t>
            </w:r>
          </w:p>
        </w:tc>
        <w:tc>
          <w:tcPr>
            <w:tcW w:w="147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 w:themeFill="background1"/>
            <w:vAlign w:val="bottom"/>
          </w:tcPr>
          <w:p w14:paraId="1C0B6F5F" w14:textId="77777777" w:rsidR="003A2935" w:rsidRPr="003A59CA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center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A59CA">
              <w:rPr>
                <w:rFonts w:ascii="Arial" w:hAnsi="Arial" w:cs="Arial"/>
                <w:kern w:val="0"/>
                <w:sz w:val="18"/>
                <w:szCs w:val="18"/>
              </w:rPr>
              <w:t>Std. Error of the Estimate</w:t>
            </w:r>
          </w:p>
        </w:tc>
      </w:tr>
      <w:tr w:rsidR="003A2935" w:rsidRPr="003A59CA" w14:paraId="2CB1C855" w14:textId="77777777" w:rsidTr="008C58F6">
        <w:trPr>
          <w:cantSplit/>
        </w:trPr>
        <w:tc>
          <w:tcPr>
            <w:tcW w:w="798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FFFFFF" w:themeFill="background1"/>
          </w:tcPr>
          <w:p w14:paraId="3D1A5649" w14:textId="77777777" w:rsidR="003A2935" w:rsidRPr="003A59CA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A59CA">
              <w:rPr>
                <w:rFonts w:ascii="Arial" w:hAnsi="Arial" w:cs="Arial"/>
                <w:kern w:val="0"/>
                <w:sz w:val="18"/>
                <w:szCs w:val="18"/>
              </w:rPr>
              <w:t>1</w:t>
            </w:r>
          </w:p>
        </w:tc>
        <w:tc>
          <w:tcPr>
            <w:tcW w:w="1030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</w:tcPr>
          <w:p w14:paraId="366D080F" w14:textId="77777777" w:rsidR="003A2935" w:rsidRPr="003A59CA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A59CA">
              <w:rPr>
                <w:rFonts w:ascii="Arial" w:hAnsi="Arial" w:cs="Arial"/>
                <w:kern w:val="0"/>
                <w:sz w:val="18"/>
                <w:szCs w:val="18"/>
              </w:rPr>
              <w:t>0.663</w:t>
            </w:r>
            <w:r w:rsidRPr="003A59CA">
              <w:rPr>
                <w:rFonts w:ascii="Arial" w:hAnsi="Arial" w:cs="Arial"/>
                <w:kern w:val="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92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</w:tcPr>
          <w:p w14:paraId="0FDB039D" w14:textId="77777777" w:rsidR="003A2935" w:rsidRPr="003A59CA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A59CA">
              <w:rPr>
                <w:rFonts w:ascii="Arial" w:hAnsi="Arial" w:cs="Arial"/>
                <w:kern w:val="0"/>
                <w:sz w:val="18"/>
                <w:szCs w:val="18"/>
              </w:rPr>
              <w:t>0.439</w:t>
            </w:r>
          </w:p>
        </w:tc>
        <w:tc>
          <w:tcPr>
            <w:tcW w:w="147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 w:themeFill="background1"/>
          </w:tcPr>
          <w:p w14:paraId="6026618B" w14:textId="77777777" w:rsidR="003A2935" w:rsidRPr="003A59CA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A59CA">
              <w:rPr>
                <w:rFonts w:ascii="Arial" w:hAnsi="Arial" w:cs="Arial"/>
                <w:kern w:val="0"/>
                <w:sz w:val="18"/>
                <w:szCs w:val="18"/>
              </w:rPr>
              <w:t>0.420</w:t>
            </w:r>
          </w:p>
        </w:tc>
        <w:tc>
          <w:tcPr>
            <w:tcW w:w="147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 w:themeFill="background1"/>
          </w:tcPr>
          <w:p w14:paraId="3B790496" w14:textId="77777777" w:rsidR="003A2935" w:rsidRPr="003A59CA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jc w:val="right"/>
              <w:rPr>
                <w:rFonts w:ascii="Arial" w:hAnsi="Arial" w:cs="Arial"/>
                <w:kern w:val="0"/>
                <w:sz w:val="18"/>
                <w:szCs w:val="18"/>
              </w:rPr>
            </w:pPr>
            <w:r w:rsidRPr="003A59CA">
              <w:rPr>
                <w:rFonts w:ascii="Arial" w:hAnsi="Arial" w:cs="Arial"/>
                <w:kern w:val="0"/>
                <w:sz w:val="18"/>
                <w:szCs w:val="18"/>
              </w:rPr>
              <w:t>1.442580</w:t>
            </w:r>
          </w:p>
        </w:tc>
      </w:tr>
      <w:tr w:rsidR="003A2935" w:rsidRPr="003A59CA" w14:paraId="4EBC989D" w14:textId="77777777" w:rsidTr="008C58F6">
        <w:trPr>
          <w:cantSplit/>
        </w:trPr>
        <w:tc>
          <w:tcPr>
            <w:tcW w:w="5872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B5F368D" w14:textId="77777777" w:rsidR="003A2935" w:rsidRPr="003A59CA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  <w:r w:rsidRPr="003A59CA"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  <w:t>a. Predictors: (Constant), Earning Management, Operating Cycle, Investment Opportunity Set, Struktur Modal</w:t>
            </w:r>
          </w:p>
        </w:tc>
      </w:tr>
      <w:tr w:rsidR="003A2935" w:rsidRPr="003A59CA" w14:paraId="52330F17" w14:textId="77777777" w:rsidTr="008C58F6">
        <w:trPr>
          <w:cantSplit/>
        </w:trPr>
        <w:tc>
          <w:tcPr>
            <w:tcW w:w="5872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4378D43" w14:textId="77777777" w:rsidR="003A2935" w:rsidRPr="003A59CA" w:rsidRDefault="003A2935" w:rsidP="008C58F6">
            <w:pPr>
              <w:shd w:val="clear" w:color="auto" w:fill="FFFFFF" w:themeFill="background1"/>
              <w:autoSpaceDE w:val="0"/>
              <w:autoSpaceDN w:val="0"/>
              <w:adjustRightInd w:val="0"/>
              <w:spacing w:line="320" w:lineRule="atLeast"/>
              <w:ind w:left="60" w:right="60" w:firstLine="0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  <w:r w:rsidRPr="003A59CA"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  <w:t>b. Dependent Variable: Kualitas Laba</w:t>
            </w:r>
          </w:p>
        </w:tc>
      </w:tr>
    </w:tbl>
    <w:p w14:paraId="0BD6D7B3" w14:textId="77777777" w:rsidR="003A2935" w:rsidRPr="00112D08" w:rsidRDefault="003A2935" w:rsidP="003A2935">
      <w:pPr>
        <w:autoSpaceDE w:val="0"/>
        <w:autoSpaceDN w:val="0"/>
        <w:adjustRightInd w:val="0"/>
        <w:spacing w:line="400" w:lineRule="atLeast"/>
        <w:ind w:firstLine="0"/>
        <w:rPr>
          <w:kern w:val="0"/>
        </w:rPr>
      </w:pPr>
    </w:p>
    <w:p w14:paraId="4C1DA88C" w14:textId="77777777" w:rsidR="003A2935" w:rsidRDefault="003A2935" w:rsidP="003A2935">
      <w:r>
        <w:br w:type="page"/>
      </w:r>
    </w:p>
    <w:p w14:paraId="28D7D761" w14:textId="77777777" w:rsidR="003A2935" w:rsidRDefault="003A2935" w:rsidP="003A2935"/>
    <w:p w14:paraId="7B6E79E1" w14:textId="77777777" w:rsidR="003A2935" w:rsidRDefault="003A2935" w:rsidP="003A2935">
      <w:pPr>
        <w:autoSpaceDE w:val="0"/>
        <w:autoSpaceDN w:val="0"/>
        <w:adjustRightInd w:val="0"/>
        <w:spacing w:line="480" w:lineRule="auto"/>
        <w:ind w:firstLine="0"/>
        <w:jc w:val="center"/>
        <w:rPr>
          <w:b/>
          <w:bCs/>
          <w:kern w:val="0"/>
        </w:rPr>
      </w:pPr>
      <w:r>
        <w:rPr>
          <w:b/>
          <w:bCs/>
          <w:kern w:val="0"/>
        </w:rPr>
        <w:t>Lampiran 10 Struktur Modal</w:t>
      </w:r>
    </w:p>
    <w:tbl>
      <w:tblPr>
        <w:tblW w:w="8500" w:type="dxa"/>
        <w:tblLook w:val="04A0" w:firstRow="1" w:lastRow="0" w:firstColumn="1" w:lastColumn="0" w:noHBand="0" w:noVBand="1"/>
      </w:tblPr>
      <w:tblGrid>
        <w:gridCol w:w="846"/>
        <w:gridCol w:w="1417"/>
        <w:gridCol w:w="2410"/>
        <w:gridCol w:w="2278"/>
        <w:gridCol w:w="1549"/>
      </w:tblGrid>
      <w:tr w:rsidR="003A2935" w:rsidRPr="00A7618F" w14:paraId="11293E4A" w14:textId="77777777" w:rsidTr="008C58F6">
        <w:trPr>
          <w:trHeight w:val="300"/>
        </w:trPr>
        <w:tc>
          <w:tcPr>
            <w:tcW w:w="8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58469E2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Tahun 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282F24D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Kode Perusahaan  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33A5866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Total Hutang </w:t>
            </w:r>
          </w:p>
        </w:tc>
        <w:tc>
          <w:tcPr>
            <w:tcW w:w="22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7021002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Total Equitas </w:t>
            </w:r>
          </w:p>
        </w:tc>
        <w:tc>
          <w:tcPr>
            <w:tcW w:w="15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3D0F5B2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DER </w:t>
            </w:r>
          </w:p>
        </w:tc>
      </w:tr>
      <w:tr w:rsidR="003A2935" w:rsidRPr="00A7618F" w14:paraId="367CD3E6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47632A" w14:textId="77777777" w:rsidR="003A2935" w:rsidRPr="00A7618F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1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42AA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ADES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463B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399.361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3302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481.914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B815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8287 </w:t>
            </w:r>
          </w:p>
        </w:tc>
      </w:tr>
      <w:tr w:rsidR="003A2935" w:rsidRPr="00A7618F" w14:paraId="26D18B93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9DF5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AF78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ALTO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7FDB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722.716.844.799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C59D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387.126.677.545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FBF1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8669 </w:t>
            </w:r>
          </w:p>
        </w:tc>
      </w:tr>
      <w:tr w:rsidR="003A2935" w:rsidRPr="00A7618F" w14:paraId="4A3F6AFB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45A2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426A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BUDI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C626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2.166.496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82C6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226.484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BAE6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7664 </w:t>
            </w:r>
          </w:p>
        </w:tc>
      </w:tr>
      <w:tr w:rsidR="003A2935" w:rsidRPr="00A7618F" w14:paraId="6237CE79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80D4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2B9D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CAMP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FF43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1.188.532.151.28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9125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885.422.598.655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2439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3423 </w:t>
            </w:r>
          </w:p>
        </w:tc>
      </w:tr>
      <w:tr w:rsidR="003A2935" w:rsidRPr="00A7618F" w14:paraId="3AA4DBFD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8D0E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2D25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CPRO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BEB5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5.898.097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0F22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6.743.430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691D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8746 </w:t>
            </w:r>
          </w:p>
        </w:tc>
      </w:tr>
      <w:tr w:rsidR="003A2935" w:rsidRPr="00A7618F" w14:paraId="505BBA07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8435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B3C1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CLEO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C102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198.455.391.702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44F9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635.478.469.892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DCF6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3123 </w:t>
            </w:r>
          </w:p>
        </w:tc>
      </w:tr>
      <w:tr w:rsidR="003A2935" w:rsidRPr="00A7618F" w14:paraId="32AC19BF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C7D2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B110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DPUM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7E4D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700.736.756.967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2327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406.253.168.419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7DC5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4983 </w:t>
            </w:r>
          </w:p>
        </w:tc>
      </w:tr>
      <w:tr w:rsidR="003A2935" w:rsidRPr="00A7618F" w14:paraId="3DE9B3D2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473B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7868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DELTA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09D1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239.353.356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86AF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128.416.381.4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BF16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8639 </w:t>
            </w:r>
          </w:p>
        </w:tc>
      </w:tr>
      <w:tr w:rsidR="003A2935" w:rsidRPr="00A7618F" w14:paraId="7C9F1D6B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4553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69F6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COCO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D627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112.533.274.136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776B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502.164.654.3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19A7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2241 </w:t>
            </w:r>
          </w:p>
        </w:tc>
      </w:tr>
      <w:tr w:rsidR="003A2935" w:rsidRPr="00A7618F" w14:paraId="2926201B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89B7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0046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GOOD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5F93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1.722.999.829.003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5F72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.489.408.476.68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8C83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6921 </w:t>
            </w:r>
          </w:p>
        </w:tc>
      </w:tr>
      <w:tr w:rsidR="003A2935" w:rsidRPr="00A7618F" w14:paraId="2B9FEA3B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A66C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5B84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ICBP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A9F4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11.660.003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C744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22.707.150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6993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5135 </w:t>
            </w:r>
          </w:p>
        </w:tc>
      </w:tr>
      <w:tr w:rsidR="003A2935" w:rsidRPr="00A7618F" w14:paraId="028737A2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9B5D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111B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INDF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10D1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46.620.996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112D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49.916.800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D6F6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9340 </w:t>
            </w:r>
          </w:p>
        </w:tc>
      </w:tr>
      <w:tr w:rsidR="003A2935" w:rsidRPr="00A7618F" w14:paraId="22F90982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DEF5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3738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JPFA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42F9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12.823.219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20E5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10.214.809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C133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2554 </w:t>
            </w:r>
          </w:p>
        </w:tc>
      </w:tr>
      <w:tr w:rsidR="003A2935" w:rsidRPr="00A7618F" w14:paraId="5900110F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E776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66BB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MLBI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F8DD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1.721.965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1780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167.536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769B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4749 </w:t>
            </w:r>
          </w:p>
        </w:tc>
      </w:tr>
      <w:tr w:rsidR="003A2935" w:rsidRPr="00A7618F" w14:paraId="4BDC5C39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B5C7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7304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MAIN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3CEC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2.344.198.361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FE6C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896.646.094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6501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2360 </w:t>
            </w:r>
          </w:p>
        </w:tc>
      </w:tr>
      <w:tr w:rsidR="003A2935" w:rsidRPr="00A7618F" w14:paraId="651A78E8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AE1E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A3E8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MAYOR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D9D6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9.049.161.944.94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D5D6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8.542.544.481.694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4129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0593 </w:t>
            </w:r>
          </w:p>
        </w:tc>
      </w:tr>
      <w:tr w:rsidR="003A2935" w:rsidRPr="00A7618F" w14:paraId="2A604D31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D49C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3330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PANI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A4D9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109.729.032.999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E975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398.641.285.47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061B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2753 </w:t>
            </w:r>
          </w:p>
        </w:tc>
      </w:tr>
      <w:tr w:rsidR="003A2935" w:rsidRPr="00A7618F" w14:paraId="2326BBF5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E29B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428C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PSDN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E24F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454.760.270.998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C6E6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242.897.129.653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3022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8722 </w:t>
            </w:r>
          </w:p>
        </w:tc>
      </w:tr>
      <w:tr w:rsidR="003A2935" w:rsidRPr="00A7618F" w14:paraId="06DC1940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5706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lastRenderedPageBreak/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62DC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ROTI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72FF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1.476.909.260.772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8F10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.916.901.120.111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4480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5063 </w:t>
            </w:r>
          </w:p>
        </w:tc>
      </w:tr>
      <w:tr w:rsidR="003A2935" w:rsidRPr="00A7618F" w14:paraId="6AAAE636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1648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A2BF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ULTJ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580E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780.915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F773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477.495.6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D232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6354 </w:t>
            </w:r>
          </w:p>
        </w:tc>
      </w:tr>
      <w:tr w:rsidR="003A2935" w:rsidRPr="00A7618F" w14:paraId="2711B15A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E8B7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8687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STTP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D2F3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984.801.863.078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A415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646.387.946.952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90B4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5982 </w:t>
            </w:r>
          </w:p>
        </w:tc>
      </w:tr>
      <w:tr w:rsidR="003A2935" w:rsidRPr="00A7618F" w14:paraId="7B267105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DA36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1D0B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SIPD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044A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1.347.391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6D4D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840.488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141C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6031 </w:t>
            </w:r>
          </w:p>
        </w:tc>
      </w:tr>
      <w:tr w:rsidR="003A2935" w:rsidRPr="00A7618F" w14:paraId="3A45C5E3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AD05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A684D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SKL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449D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408.057.718.435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2578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339.236.007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4073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2029 </w:t>
            </w:r>
          </w:p>
        </w:tc>
      </w:tr>
      <w:tr w:rsidR="003A2935" w:rsidRPr="00A7618F" w14:paraId="2A5A19F3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5678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0E27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SKBM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C827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730.789.419.438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6C30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040.576.552.571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5110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7023 </w:t>
            </w:r>
          </w:p>
        </w:tc>
      </w:tr>
      <w:tr w:rsidR="003A2935" w:rsidRPr="00A7618F" w14:paraId="6F908A71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236C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D20C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TGKA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0398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2.237.657.909.077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AEC5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247.852.502.884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8D35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7932 </w:t>
            </w:r>
          </w:p>
        </w:tc>
      </w:tr>
      <w:tr w:rsidR="003A2935" w:rsidRPr="00A7618F" w14:paraId="53E8DC1E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C0917" w14:textId="77777777" w:rsidR="003A2935" w:rsidRPr="00A7618F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1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56A8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ADES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4BF9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254.438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6078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567.937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C78F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4480 </w:t>
            </w:r>
          </w:p>
        </w:tc>
      </w:tr>
      <w:tr w:rsidR="003A2935" w:rsidRPr="00A7618F" w14:paraId="53FEE72D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13C9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D866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ALTO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AF83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722.719.563.55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0153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380.730.523.614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9C4C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8982 </w:t>
            </w:r>
          </w:p>
        </w:tc>
      </w:tr>
      <w:tr w:rsidR="003A2935" w:rsidRPr="00A7618F" w14:paraId="34676A5D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77DD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4834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BUDI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D9F6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1.714.449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8ED0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285.318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9679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3339 </w:t>
            </w:r>
          </w:p>
        </w:tc>
      </w:tr>
      <w:tr w:rsidR="003A2935" w:rsidRPr="00A7618F" w14:paraId="07AE94AF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8443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D779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CAMP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21A6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122.136.752.135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B918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935.392.483.85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A983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1306 </w:t>
            </w:r>
          </w:p>
        </w:tc>
      </w:tr>
      <w:tr w:rsidR="003A2935" w:rsidRPr="00A7618F" w14:paraId="4517D320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AA64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9240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CPRO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798D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5.670.767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EBBA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3.294.920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1F02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7211 </w:t>
            </w:r>
          </w:p>
        </w:tc>
      </w:tr>
      <w:tr w:rsidR="003A2935" w:rsidRPr="00A7618F" w14:paraId="30922B7D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B583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48E9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CLEO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F622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478.844.867.693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4E1C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766.299.436.026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5B1C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6249 </w:t>
            </w:r>
          </w:p>
        </w:tc>
      </w:tr>
      <w:tr w:rsidR="003A2935" w:rsidRPr="00A7618F" w14:paraId="7A215E74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B15F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7012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DPUM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4B77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748.047.678.335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E6EA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072.754.408.559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8A9A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6973 </w:t>
            </w:r>
          </w:p>
        </w:tc>
      </w:tr>
      <w:tr w:rsidR="003A2935" w:rsidRPr="00A7618F" w14:paraId="7A018CF2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192D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DAD79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DELTA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E5A9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212.420.39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6CB7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213.563.332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8884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1750 </w:t>
            </w:r>
          </w:p>
        </w:tc>
      </w:tr>
      <w:tr w:rsidR="003A2935" w:rsidRPr="00A7618F" w14:paraId="54480556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908B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118F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COCO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8BC6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141.081.394.549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0F6D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109.361.193.193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96E4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2900 </w:t>
            </w:r>
          </w:p>
        </w:tc>
      </w:tr>
      <w:tr w:rsidR="003A2935" w:rsidRPr="00A7618F" w14:paraId="38B30FDB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19DE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3120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GOOD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6E34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2.297.546.907.499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A84C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.765.520.764.915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543B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8308 </w:t>
            </w:r>
          </w:p>
        </w:tc>
      </w:tr>
      <w:tr w:rsidR="003A2935" w:rsidRPr="00A7618F" w14:paraId="7FC3C181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418A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1AAB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ICBP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DDF6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12.038.210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F63F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26.671.104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B62A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4514 </w:t>
            </w:r>
          </w:p>
        </w:tc>
      </w:tr>
      <w:tr w:rsidR="003A2935" w:rsidRPr="00A7618F" w14:paraId="7E9638F4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37E3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D72F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INDF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08B6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41.996.071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FE8A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54.202.488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DDF8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7748 </w:t>
            </w:r>
          </w:p>
        </w:tc>
      </w:tr>
      <w:tr w:rsidR="003A2935" w:rsidRPr="00A7618F" w14:paraId="59F2EB7C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3D7E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ED57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JPFA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F3B0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14.754.081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923E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11.896.814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27DD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2402 </w:t>
            </w:r>
          </w:p>
        </w:tc>
      </w:tr>
      <w:tr w:rsidR="003A2935" w:rsidRPr="00A7618F" w14:paraId="306BE5A8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0E55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B06A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MLBI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B42E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1.750.943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1A8A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146.007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FCC4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5279 </w:t>
            </w:r>
          </w:p>
        </w:tc>
      </w:tr>
      <w:tr w:rsidR="003A2935" w:rsidRPr="00A7618F" w14:paraId="7C1EF8F7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6243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lastRenderedPageBreak/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9199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MAIN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6AE9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2.537.250.235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575D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.028.641.621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63A1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2507 </w:t>
            </w:r>
          </w:p>
        </w:tc>
      </w:tr>
      <w:tr w:rsidR="003A2935" w:rsidRPr="00A7618F" w14:paraId="0B84A1D4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2048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599E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MAYOR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EC08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9.137.978.611.155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C29E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9.899.940.195.318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01AE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9230 </w:t>
            </w:r>
          </w:p>
        </w:tc>
      </w:tr>
      <w:tr w:rsidR="003A2935" w:rsidRPr="00A7618F" w14:paraId="14B3CB4D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1055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8190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PANI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503C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79.744.555.995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EA1C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39.964.399.79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19A9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9954 </w:t>
            </w:r>
          </w:p>
        </w:tc>
      </w:tr>
      <w:tr w:rsidR="003A2935" w:rsidRPr="00A7618F" w14:paraId="0115F14E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B10E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4562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PSDN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9965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587.528.831.446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8893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759.634.888.06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4705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3339 </w:t>
            </w:r>
          </w:p>
        </w:tc>
      </w:tr>
      <w:tr w:rsidR="003A2935" w:rsidRPr="00A7618F" w14:paraId="4337A5CA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6E60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33FD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ROTI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5AB6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1.589.486.465.854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D1ED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3.092.597.379.097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47C7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5140 </w:t>
            </w:r>
          </w:p>
        </w:tc>
      </w:tr>
      <w:tr w:rsidR="003A2935" w:rsidRPr="00A7618F" w14:paraId="0197C124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017F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033F0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ULTJ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6F95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953.283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9599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5.655.139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F233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1686 </w:t>
            </w:r>
          </w:p>
        </w:tc>
      </w:tr>
      <w:tr w:rsidR="003A2935" w:rsidRPr="00A7618F" w14:paraId="43D78033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93DC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48C0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STTP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CFAC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733.556.075.974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E79E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.148.007.007.98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6FD7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3415 </w:t>
            </w:r>
          </w:p>
        </w:tc>
      </w:tr>
      <w:tr w:rsidR="003A2935" w:rsidRPr="00A7618F" w14:paraId="79CDE082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DEB8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2AE4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SIPD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4D81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1.554.580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4008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916.213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5A1D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6967 </w:t>
            </w:r>
          </w:p>
        </w:tc>
      </w:tr>
      <w:tr w:rsidR="003A2935" w:rsidRPr="00A7618F" w14:paraId="496BE50A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AD8A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6819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SKL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57E0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410.463.595.86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0B10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380.381.947.966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4354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0791 </w:t>
            </w:r>
          </w:p>
        </w:tc>
      </w:tr>
      <w:tr w:rsidR="003A2935" w:rsidRPr="00A7618F" w14:paraId="211B85AD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E961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0A19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SKBM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3B7E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784.562.971.811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4076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035.820.381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C70A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7574 </w:t>
            </w:r>
          </w:p>
        </w:tc>
      </w:tr>
      <w:tr w:rsidR="003A2935" w:rsidRPr="00A7618F" w14:paraId="4996BE53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3F5B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7673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TGKA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EB59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1.603.873.392.263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9463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391.999.046.712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65B3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1522 </w:t>
            </w:r>
          </w:p>
        </w:tc>
      </w:tr>
      <w:tr w:rsidR="003A2935" w:rsidRPr="00A7618F" w14:paraId="040A0B04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05277" w14:textId="77777777" w:rsidR="003A2935" w:rsidRPr="00A7618F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870A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ADES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787B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258.283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D924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700.508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0925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3687 </w:t>
            </w:r>
          </w:p>
        </w:tc>
      </w:tr>
      <w:tr w:rsidR="003A2935" w:rsidRPr="00A7618F" w14:paraId="3716859C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546E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E23C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ALTO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02A1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732.991.334.916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AA9A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372.883.080.34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BB04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9657 </w:t>
            </w:r>
          </w:p>
        </w:tc>
      </w:tr>
      <w:tr w:rsidR="003A2935" w:rsidRPr="00A7618F" w14:paraId="1EC45F97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10882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3981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BUDI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E30B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1.640.851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013F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322.156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B57C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2410 </w:t>
            </w:r>
          </w:p>
        </w:tc>
      </w:tr>
      <w:tr w:rsidR="003A2935" w:rsidRPr="00A7618F" w14:paraId="77C5DC70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3F0F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FBD5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CAMP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ED63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1.251.617.369.4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CFD9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961.711.929.701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A067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3014 </w:t>
            </w:r>
          </w:p>
        </w:tc>
      </w:tr>
      <w:tr w:rsidR="003A2935" w:rsidRPr="00A7618F" w14:paraId="7D85958E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6A82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DB69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CPRO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1766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5.618.709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8EB5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7.075.840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96E3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7941 </w:t>
            </w:r>
          </w:p>
        </w:tc>
      </w:tr>
      <w:tr w:rsidR="003A2935" w:rsidRPr="00A7618F" w14:paraId="4D9686E7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772A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74E0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CLEO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A6EE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416.194.010.942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DDC3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894.746.110.68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57E9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4652 </w:t>
            </w:r>
          </w:p>
        </w:tc>
      </w:tr>
      <w:tr w:rsidR="003A2935" w:rsidRPr="00A7618F" w14:paraId="477D4A5B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2252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8563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DPUM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F1D1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770.068.834.869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B06C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698.477.768.12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F752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1025 </w:t>
            </w:r>
          </w:p>
        </w:tc>
      </w:tr>
      <w:tr w:rsidR="003A2935" w:rsidRPr="00A7618F" w14:paraId="71F8C3AA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A56F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6BCF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DELTA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B050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205.681.95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D909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019.898.963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1258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2017 </w:t>
            </w:r>
          </w:p>
        </w:tc>
      </w:tr>
      <w:tr w:rsidR="003A2935" w:rsidRPr="00A7618F" w14:paraId="0ED729E8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74FF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460D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COCO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51B4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151.685.431.882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3A16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112.068.982.561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47C0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3535 </w:t>
            </w:r>
          </w:p>
        </w:tc>
      </w:tr>
      <w:tr w:rsidR="003A2935" w:rsidRPr="00A7618F" w14:paraId="1258E66B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F6B7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9B6C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GOOD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6ADE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3.676.532.851.88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AC2E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.894.436.789.153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2CF5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2702 </w:t>
            </w:r>
          </w:p>
        </w:tc>
      </w:tr>
      <w:tr w:rsidR="003A2935" w:rsidRPr="00A7618F" w14:paraId="661F019D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C57F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lastRenderedPageBreak/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83DF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ICBP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E260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53.270.272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D62A6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50.318.053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5399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0587 </w:t>
            </w:r>
          </w:p>
        </w:tc>
      </w:tr>
      <w:tr w:rsidR="003A2935" w:rsidRPr="00A7618F" w14:paraId="6C3FB1A3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DC0D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D06E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INDF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D8D5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83.998.472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5791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79.138.044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3195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0614 </w:t>
            </w:r>
          </w:p>
        </w:tc>
      </w:tr>
      <w:tr w:rsidR="003A2935" w:rsidRPr="00A7618F" w14:paraId="62FCF699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E997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1A58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JPFA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7C9D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14.539.790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8085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11.411.970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5B2E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2741 </w:t>
            </w:r>
          </w:p>
        </w:tc>
      </w:tr>
      <w:tr w:rsidR="003A2935" w:rsidRPr="00A7618F" w14:paraId="35129B39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D2BA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0072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MLBI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FFF9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1.474.019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D578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433.406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4237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0283 </w:t>
            </w:r>
          </w:p>
        </w:tc>
      </w:tr>
      <w:tr w:rsidR="003A2935" w:rsidRPr="00A7618F" w14:paraId="153F9D4C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9BC9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5A3E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MAIN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CEE9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2.528.717.093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905D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983.915.706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303A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2746 </w:t>
            </w:r>
          </w:p>
        </w:tc>
      </w:tr>
      <w:tr w:rsidR="003A2935" w:rsidRPr="00A7618F" w14:paraId="091E1A21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2239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CD79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MAYOR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76D0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8.506.032.464.592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DC58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11.271.468.049.958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0E50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7547 </w:t>
            </w:r>
          </w:p>
        </w:tc>
      </w:tr>
      <w:tr w:rsidR="003A2935" w:rsidRPr="00A7618F" w14:paraId="02CCE6C1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D116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12C6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PANI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0532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58.226.321.539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3488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39.964.889.056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132F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4569 </w:t>
            </w:r>
          </w:p>
        </w:tc>
      </w:tr>
      <w:tr w:rsidR="003A2935" w:rsidRPr="00A7618F" w14:paraId="3418F55F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D365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B1C6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PSDN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D4FA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645.223.998.886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4DB8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201.515.408.97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7D16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5370 </w:t>
            </w:r>
          </w:p>
        </w:tc>
      </w:tr>
      <w:tr w:rsidR="003A2935" w:rsidRPr="00A7618F" w14:paraId="2A76EEEF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A03A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AAB6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ROTI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D8B4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1.224.495.624.254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59B0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3.227.671.047.731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9532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3794 </w:t>
            </w:r>
          </w:p>
        </w:tc>
      </w:tr>
      <w:tr w:rsidR="003A2935" w:rsidRPr="00A7618F" w14:paraId="0EAA0276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9076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E370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ULTJ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14F3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3.972.379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81A9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4.781.737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0DC2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8307 </w:t>
            </w:r>
          </w:p>
        </w:tc>
      </w:tr>
      <w:tr w:rsidR="003A2935" w:rsidRPr="00A7618F" w14:paraId="4DA4B5BC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D10E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D616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STTP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F7CB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775.696.860.738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F9A4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.673.298.199.144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F232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2902 </w:t>
            </w:r>
          </w:p>
        </w:tc>
      </w:tr>
      <w:tr w:rsidR="003A2935" w:rsidRPr="00A7618F" w14:paraId="4F3D87C1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CBEF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7097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SIPD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3A84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1.662.175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B512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930.675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16440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7860 </w:t>
            </w:r>
          </w:p>
        </w:tc>
      </w:tr>
      <w:tr w:rsidR="003A2935" w:rsidRPr="00A7618F" w14:paraId="5C47E80A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8DD9A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3635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SKL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5BBC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366.908.471.713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147E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406.954.570.727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FA8B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9016 </w:t>
            </w:r>
          </w:p>
        </w:tc>
      </w:tr>
      <w:tr w:rsidR="003A2935" w:rsidRPr="00A7618F" w14:paraId="245FE193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DC1F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80F8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SKBM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7A6B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806.678.887.419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3DF6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961.981.659.335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E1DF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8386 </w:t>
            </w:r>
          </w:p>
        </w:tc>
      </w:tr>
      <w:tr w:rsidR="003A2935" w:rsidRPr="00A7618F" w14:paraId="498D5A6B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D864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4AB9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TGKA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7348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1.763.283.969.693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781E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598.672.228.267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03B3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1030 </w:t>
            </w:r>
          </w:p>
        </w:tc>
      </w:tr>
      <w:tr w:rsidR="003A2935" w:rsidRPr="00A7618F" w14:paraId="281886F1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28ABE" w14:textId="77777777" w:rsidR="003A2935" w:rsidRPr="00A7618F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18CF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ADES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AAA5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334.291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4A83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969.817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50D3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3447 </w:t>
            </w:r>
          </w:p>
        </w:tc>
      </w:tr>
      <w:tr w:rsidR="003A2935" w:rsidRPr="00A7618F" w14:paraId="0717F476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D997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5B39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ALTO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677C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725.373.304.291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DC65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363.835.661.084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DCDA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9937 </w:t>
            </w:r>
          </w:p>
        </w:tc>
      </w:tr>
      <w:tr w:rsidR="003A2935" w:rsidRPr="00A7618F" w14:paraId="31FEA582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A167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C33D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BUDI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D6E7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1.605.521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376E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387.697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5C4E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1570 </w:t>
            </w:r>
          </w:p>
        </w:tc>
      </w:tr>
      <w:tr w:rsidR="003A2935" w:rsidRPr="00A7618F" w14:paraId="5D6F5197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047C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EE8E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CAMP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8A0B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1.197.863.985.72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A169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026.449.179.891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1B31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1670 </w:t>
            </w:r>
          </w:p>
        </w:tc>
      </w:tr>
      <w:tr w:rsidR="003A2935" w:rsidRPr="00A7618F" w14:paraId="2FB1351B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9F37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DB50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CPRO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6D27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3.586.807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501E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.861.207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729F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2536 </w:t>
            </w:r>
          </w:p>
        </w:tc>
      </w:tr>
      <w:tr w:rsidR="003A2935" w:rsidRPr="00A7618F" w14:paraId="77168509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F20E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D29E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CLEO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E99A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346.601.683.606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88D3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001.579.893.307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EDEC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3461 </w:t>
            </w:r>
          </w:p>
        </w:tc>
      </w:tr>
      <w:tr w:rsidR="003A2935" w:rsidRPr="00A7618F" w14:paraId="5AE4146D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AA26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lastRenderedPageBreak/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443A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DPUM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4EE8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767.711.803.155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0AC1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620.454.942.165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75E9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2373 </w:t>
            </w:r>
          </w:p>
        </w:tc>
      </w:tr>
      <w:tr w:rsidR="003A2935" w:rsidRPr="00A7618F" w14:paraId="0D06F295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0906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1CF4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DELTA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AF39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298.548.048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F1B3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010.174.017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37AB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2955 </w:t>
            </w:r>
          </w:p>
        </w:tc>
      </w:tr>
      <w:tr w:rsidR="003A2935" w:rsidRPr="00A7618F" w14:paraId="18A132BF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4F18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2B91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COCO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444A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151.852.174.493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BBB6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218.832.136.935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6213D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6939 </w:t>
            </w:r>
          </w:p>
        </w:tc>
      </w:tr>
      <w:tr w:rsidR="003A2935" w:rsidRPr="00A7618F" w14:paraId="4634CEF3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48FF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3FAF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GOOD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0399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3.735.944.249.731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E177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3.030.658.030.412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81B1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2327 </w:t>
            </w:r>
          </w:p>
        </w:tc>
      </w:tr>
      <w:tr w:rsidR="003A2935" w:rsidRPr="00A7618F" w14:paraId="3D7102AC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4089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A20D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ICBP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A6A0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63.342.765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1DEB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54.723.863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AD6D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1575 </w:t>
            </w:r>
          </w:p>
        </w:tc>
      </w:tr>
      <w:tr w:rsidR="003A2935" w:rsidRPr="00A7618F" w14:paraId="33661F72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0510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183D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INDF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C749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92.285.331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1FE1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86.986.509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D1FB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0609 </w:t>
            </w:r>
          </w:p>
        </w:tc>
      </w:tr>
      <w:tr w:rsidR="003A2935" w:rsidRPr="00A7618F" w14:paraId="567A7701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1373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F70C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JPFA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54BB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15.486.946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5AC4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13.102.710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E031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1820 </w:t>
            </w:r>
          </w:p>
        </w:tc>
      </w:tr>
      <w:tr w:rsidR="003A2935" w:rsidRPr="00A7618F" w14:paraId="52E5BA93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44AC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5F0A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MLBI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E75F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1.822.860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02DD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099.157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C6CC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6584 </w:t>
            </w:r>
          </w:p>
        </w:tc>
      </w:tr>
      <w:tr w:rsidR="003A2935" w:rsidRPr="00A7618F" w14:paraId="7143F5A7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380A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B6C0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MAIN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CD8F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3.048.242.414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D001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.048.039.833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9ED5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4884 </w:t>
            </w:r>
          </w:p>
        </w:tc>
      </w:tr>
      <w:tr w:rsidR="003A2935" w:rsidRPr="00A7618F" w14:paraId="42BF4966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404F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EACB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MAYOR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53C3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8.557.621.869.393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4630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11.360.031.396.135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8BC5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7533 </w:t>
            </w:r>
          </w:p>
        </w:tc>
      </w:tr>
      <w:tr w:rsidR="003A2935" w:rsidRPr="00A7618F" w14:paraId="6730CF99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FB36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379F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PANI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A23D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121.932.696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DAA4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419.809.01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B127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2904 </w:t>
            </w:r>
          </w:p>
        </w:tc>
      </w:tr>
      <w:tr w:rsidR="003A2935" w:rsidRPr="00A7618F" w14:paraId="5219314F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9156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6A45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PSDN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BD04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660.177.282.573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348B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487.175.023.12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911B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3551 </w:t>
            </w:r>
          </w:p>
        </w:tc>
      </w:tr>
      <w:tr w:rsidR="003A2935" w:rsidRPr="00A7618F" w14:paraId="0D32A32E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5746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F389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ROTI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A899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1.341.864.891.951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C468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.849.419.530.726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BAF5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4709 </w:t>
            </w:r>
          </w:p>
        </w:tc>
      </w:tr>
      <w:tr w:rsidR="003A2935" w:rsidRPr="00A7618F" w14:paraId="5E9B5596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AD7E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8A71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ULTJ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FA4E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2.268.730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51F0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5.138.126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55BB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4415 </w:t>
            </w:r>
          </w:p>
        </w:tc>
      </w:tr>
      <w:tr w:rsidR="003A2935" w:rsidRPr="00A7618F" w14:paraId="3F2AB3FB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F560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3172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STTP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C85F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6.183.950.612.19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B46A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3.300.848.622.529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2D8F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8734 </w:t>
            </w:r>
          </w:p>
        </w:tc>
      </w:tr>
      <w:tr w:rsidR="003A2935" w:rsidRPr="00A7618F" w14:paraId="5377C61E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770C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DB4B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SIPD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BB6F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1.868.100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5EDD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9.260.130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1B34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2017 </w:t>
            </w:r>
          </w:p>
        </w:tc>
      </w:tr>
      <w:tr w:rsidR="003A2935" w:rsidRPr="00A7618F" w14:paraId="19655A98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85B7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AD9F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SKL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9003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347.288.021.564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956B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541.837.229.228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1123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6409 </w:t>
            </w:r>
          </w:p>
        </w:tc>
      </w:tr>
      <w:tr w:rsidR="003A2935" w:rsidRPr="00A7618F" w14:paraId="72215283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1480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5AB2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SKBM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308B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977.942.627.046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2851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992.485.493.01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87BC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9853 </w:t>
            </w:r>
          </w:p>
        </w:tc>
      </w:tr>
      <w:tr w:rsidR="003A2935" w:rsidRPr="00A7618F" w14:paraId="1819142D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767E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9A33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TGKA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76BD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1.643.370.252.313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00DE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760.590.755.177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28D7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9334 </w:t>
            </w:r>
          </w:p>
        </w:tc>
      </w:tr>
      <w:tr w:rsidR="003A2935" w:rsidRPr="00A7618F" w14:paraId="53089D33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7B9F3" w14:textId="77777777" w:rsidR="003A2935" w:rsidRPr="00A7618F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2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54A3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ADES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CD68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310.746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EDBE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334.836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5EA4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2328 </w:t>
            </w:r>
          </w:p>
        </w:tc>
      </w:tr>
      <w:tr w:rsidR="003A2935" w:rsidRPr="00A7618F" w14:paraId="77A9CC4B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3825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C5B7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ALTO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E850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674.407.148.602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152D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348.916.160.333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446B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9329 </w:t>
            </w:r>
          </w:p>
        </w:tc>
      </w:tr>
      <w:tr w:rsidR="003A2935" w:rsidRPr="00A7618F" w14:paraId="6D798FF4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F562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lastRenderedPageBreak/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8E83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BUDI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15BD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1.728.614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D73D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445.037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0E68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1962 </w:t>
            </w:r>
          </w:p>
        </w:tc>
      </w:tr>
      <w:tr w:rsidR="003A2935" w:rsidRPr="00A7618F" w14:paraId="5D6177F5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4709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0088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CAMP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3FB6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1.333.234.293.97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FBE5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941.454.031.015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06AE8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4161 </w:t>
            </w:r>
          </w:p>
        </w:tc>
      </w:tr>
      <w:tr w:rsidR="003A2935" w:rsidRPr="00A7618F" w14:paraId="441F65AB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3DDD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1D01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CPRO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9575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3.651.905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9E73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3.181.832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85E8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1477 </w:t>
            </w:r>
          </w:p>
        </w:tc>
      </w:tr>
      <w:tr w:rsidR="003A2935" w:rsidRPr="00A7618F" w14:paraId="696A0082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C17E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ED1E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CLEO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6D5C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508.372.748.127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4AEE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185.150.863.287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6ABC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4290 </w:t>
            </w:r>
          </w:p>
        </w:tc>
      </w:tr>
      <w:tr w:rsidR="003A2935" w:rsidRPr="00A7618F" w14:paraId="6673BC51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2730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40B1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DPUM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B587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778.536.207.332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E7E0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576.241.661.68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61C2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3511 </w:t>
            </w:r>
          </w:p>
        </w:tc>
      </w:tr>
      <w:tr w:rsidR="003A2935" w:rsidRPr="00A7618F" w14:paraId="560AA9FC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C64B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F980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DELTA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8AB3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306.410.502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E7F9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000.775.865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2307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3062 </w:t>
            </w:r>
          </w:p>
        </w:tc>
      </w:tr>
      <w:tr w:rsidR="003A2935" w:rsidRPr="00A7618F" w14:paraId="2BFC9F92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8177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81D4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COCO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8BEF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280.761.324.746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2886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204.293.087.838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6E71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3743 </w:t>
            </w:r>
          </w:p>
        </w:tc>
      </w:tr>
      <w:tr w:rsidR="003A2935" w:rsidRPr="00A7618F" w14:paraId="2530A34A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276B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FFED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GOOD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FCA0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3.975.927.432.106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6658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3.351.444.502.184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1D6F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1863 </w:t>
            </w:r>
          </w:p>
        </w:tc>
      </w:tr>
      <w:tr w:rsidR="003A2935" w:rsidRPr="00A7618F" w14:paraId="0CF8AF3B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5148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1D6F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ICBP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16E1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57.832.529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A564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57.473.007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DCD4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0063 </w:t>
            </w:r>
          </w:p>
        </w:tc>
      </w:tr>
      <w:tr w:rsidR="003A2935" w:rsidRPr="00A7618F" w14:paraId="41845A92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711E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75A0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INDF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4DF5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86.810.262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7B8C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93.623.038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8BDC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9272 </w:t>
            </w:r>
          </w:p>
        </w:tc>
      </w:tr>
      <w:tr w:rsidR="003A2935" w:rsidRPr="00A7618F" w14:paraId="5F09F55A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37B7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557A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JPFA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09B6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19.036.110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784E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13.654.777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1955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3941 </w:t>
            </w:r>
          </w:p>
        </w:tc>
      </w:tr>
      <w:tr w:rsidR="003A2935" w:rsidRPr="00A7618F" w14:paraId="1379688E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66EF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CABF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MLBI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DE43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2.301.227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908B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10.732.750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1370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2144 </w:t>
            </w:r>
          </w:p>
        </w:tc>
      </w:tr>
      <w:tr w:rsidR="003A2935" w:rsidRPr="00A7618F" w14:paraId="4FE4C19B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CD4F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30F9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MAIN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9604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3.352.507.765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06B5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.075.138.47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40FF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6156 </w:t>
            </w:r>
          </w:p>
        </w:tc>
      </w:tr>
      <w:tr w:rsidR="003A2935" w:rsidRPr="00A7618F" w14:paraId="5E8D0C98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4398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041FD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MAYOR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0857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9.441.466.604.896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CF82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12.834.694.090.515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7D1E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7356 </w:t>
            </w:r>
          </w:p>
        </w:tc>
      </w:tr>
      <w:tr w:rsidR="003A2935" w:rsidRPr="00A7618F" w14:paraId="28281C28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91688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24E2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PANI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CF37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8.560.229.428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569D5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7.378.214.603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9FA6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1602 </w:t>
            </w:r>
          </w:p>
        </w:tc>
      </w:tr>
      <w:tr w:rsidR="003A2935" w:rsidRPr="00A7618F" w14:paraId="3426538C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D031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CA46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PSDN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B165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666.499.450.77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4360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391.207.166.94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8CBF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7037 </w:t>
            </w:r>
          </w:p>
        </w:tc>
      </w:tr>
      <w:tr w:rsidR="003A2935" w:rsidRPr="00A7618F" w14:paraId="1680EBB1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FE2E6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05E8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ROTI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6699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1.449.163.077.319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E4AF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.681.158.538.764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F59B2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5405 </w:t>
            </w:r>
          </w:p>
        </w:tc>
      </w:tr>
      <w:tr w:rsidR="003A2935" w:rsidRPr="00A7618F" w14:paraId="31DB234D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E999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77A8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ULTJ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4F8F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1.553.696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101A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5.822.679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9A4F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2668 </w:t>
            </w:r>
          </w:p>
        </w:tc>
      </w:tr>
      <w:tr w:rsidR="003A2935" w:rsidRPr="00A7618F" w14:paraId="4B900DBF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60CF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BA72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STTP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8A46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6.623.390.759.74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84C2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3.928.398.773.915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E3F5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6860 </w:t>
            </w:r>
          </w:p>
        </w:tc>
      </w:tr>
      <w:tr w:rsidR="003A2935" w:rsidRPr="00A7618F" w14:paraId="001144F1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C33D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EE9E7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SIPD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FE803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2.300.107.000.000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46B3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7.023.170.000.000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13F2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3275 </w:t>
            </w:r>
          </w:p>
        </w:tc>
      </w:tr>
      <w:tr w:rsidR="003A2935" w:rsidRPr="00A7618F" w14:paraId="632384F4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E8FB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D3CB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SKLT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F5E5E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442.535.947.408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4423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590.753.527.421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C505B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7491 </w:t>
            </w:r>
          </w:p>
        </w:tc>
      </w:tr>
      <w:tr w:rsidR="003A2935" w:rsidRPr="00A7618F" w14:paraId="41AD1A56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072EF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lastRenderedPageBreak/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6230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SKBM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B769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968.233.866.594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1B35C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073.965.710.489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A99D9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0,9016 </w:t>
            </w:r>
          </w:p>
        </w:tc>
      </w:tr>
      <w:tr w:rsidR="003A2935" w:rsidRPr="00A7618F" w14:paraId="224826A7" w14:textId="77777777" w:rsidTr="008C58F6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81C80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A2A61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TGKA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8707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2.136.471.733.079,00 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FDCBA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.045.289.129.558,00 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38E54" w14:textId="77777777" w:rsidR="003A2935" w:rsidRPr="00A7618F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A7618F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             1,0446 </w:t>
            </w:r>
          </w:p>
        </w:tc>
      </w:tr>
    </w:tbl>
    <w:p w14:paraId="44FF8B24" w14:textId="77777777" w:rsidR="003A2935" w:rsidRDefault="003A2935" w:rsidP="003A2935">
      <w:pPr>
        <w:autoSpaceDE w:val="0"/>
        <w:autoSpaceDN w:val="0"/>
        <w:adjustRightInd w:val="0"/>
        <w:spacing w:line="480" w:lineRule="auto"/>
        <w:ind w:firstLine="0"/>
        <w:rPr>
          <w:b/>
          <w:bCs/>
          <w:kern w:val="0"/>
        </w:rPr>
      </w:pPr>
    </w:p>
    <w:p w14:paraId="1A89BFF1" w14:textId="77777777" w:rsidR="003A2935" w:rsidRDefault="003A2935" w:rsidP="003A2935">
      <w:pPr>
        <w:autoSpaceDE w:val="0"/>
        <w:autoSpaceDN w:val="0"/>
        <w:adjustRightInd w:val="0"/>
        <w:spacing w:line="480" w:lineRule="auto"/>
        <w:ind w:firstLine="0"/>
        <w:jc w:val="center"/>
        <w:rPr>
          <w:b/>
          <w:bCs/>
          <w:kern w:val="0"/>
        </w:rPr>
      </w:pPr>
    </w:p>
    <w:p w14:paraId="31954E8D" w14:textId="77777777" w:rsidR="003A2935" w:rsidRDefault="003A2935" w:rsidP="003A2935">
      <w:pPr>
        <w:autoSpaceDE w:val="0"/>
        <w:autoSpaceDN w:val="0"/>
        <w:adjustRightInd w:val="0"/>
        <w:spacing w:line="480" w:lineRule="auto"/>
        <w:ind w:firstLine="0"/>
        <w:jc w:val="center"/>
        <w:rPr>
          <w:b/>
          <w:bCs/>
          <w:kern w:val="0"/>
        </w:rPr>
      </w:pPr>
    </w:p>
    <w:p w14:paraId="47F3546F" w14:textId="77777777" w:rsidR="003A2935" w:rsidRDefault="003A2935" w:rsidP="003A2935">
      <w:pPr>
        <w:autoSpaceDE w:val="0"/>
        <w:autoSpaceDN w:val="0"/>
        <w:adjustRightInd w:val="0"/>
        <w:spacing w:line="480" w:lineRule="auto"/>
        <w:ind w:firstLine="0"/>
        <w:jc w:val="center"/>
        <w:rPr>
          <w:b/>
          <w:bCs/>
          <w:kern w:val="0"/>
        </w:rPr>
      </w:pPr>
    </w:p>
    <w:p w14:paraId="5CFAFEAA" w14:textId="77777777" w:rsidR="003A2935" w:rsidRDefault="003A2935" w:rsidP="003A2935">
      <w:pPr>
        <w:ind w:firstLine="0"/>
        <w:rPr>
          <w:b/>
          <w:bCs/>
          <w:kern w:val="0"/>
        </w:rPr>
      </w:pPr>
      <w:r>
        <w:rPr>
          <w:b/>
          <w:bCs/>
          <w:kern w:val="0"/>
        </w:rPr>
        <w:br w:type="page"/>
      </w:r>
    </w:p>
    <w:p w14:paraId="24089F85" w14:textId="77777777" w:rsidR="003A2935" w:rsidRPr="00D5437D" w:rsidRDefault="003A2935" w:rsidP="003A2935">
      <w:pPr>
        <w:autoSpaceDE w:val="0"/>
        <w:autoSpaceDN w:val="0"/>
        <w:adjustRightInd w:val="0"/>
        <w:spacing w:line="480" w:lineRule="auto"/>
        <w:ind w:firstLine="0"/>
        <w:jc w:val="center"/>
        <w:rPr>
          <w:b/>
          <w:bCs/>
          <w:kern w:val="0"/>
        </w:rPr>
      </w:pPr>
      <w:r w:rsidRPr="00861A40">
        <w:rPr>
          <w:b/>
          <w:bCs/>
          <w:kern w:val="0"/>
        </w:rPr>
        <w:lastRenderedPageBreak/>
        <w:t>Lam</w:t>
      </w:r>
      <w:r>
        <w:rPr>
          <w:b/>
          <w:bCs/>
          <w:kern w:val="0"/>
        </w:rPr>
        <w:t>pi</w:t>
      </w:r>
      <w:r w:rsidRPr="00861A40">
        <w:rPr>
          <w:b/>
          <w:bCs/>
          <w:kern w:val="0"/>
        </w:rPr>
        <w:t>ran 1</w:t>
      </w:r>
      <w:r>
        <w:rPr>
          <w:b/>
          <w:bCs/>
          <w:kern w:val="0"/>
        </w:rPr>
        <w:t xml:space="preserve">1 Perhitungan </w:t>
      </w:r>
      <w:r w:rsidRPr="003F27EC">
        <w:rPr>
          <w:b/>
          <w:bCs/>
          <w:i/>
          <w:iCs/>
          <w:kern w:val="0"/>
        </w:rPr>
        <w:t>Operating Cycle</w:t>
      </w:r>
    </w:p>
    <w:tbl>
      <w:tblPr>
        <w:tblW w:w="11907" w:type="dxa"/>
        <w:tblInd w:w="-2273" w:type="dxa"/>
        <w:tblLook w:val="04A0" w:firstRow="1" w:lastRow="0" w:firstColumn="1" w:lastColumn="0" w:noHBand="0" w:noVBand="1"/>
      </w:tblPr>
      <w:tblGrid>
        <w:gridCol w:w="850"/>
        <w:gridCol w:w="1276"/>
        <w:gridCol w:w="1985"/>
        <w:gridCol w:w="1985"/>
        <w:gridCol w:w="425"/>
        <w:gridCol w:w="2000"/>
        <w:gridCol w:w="2252"/>
        <w:gridCol w:w="1134"/>
      </w:tblGrid>
      <w:tr w:rsidR="003A2935" w:rsidRPr="00E601BE" w14:paraId="4FAB4617" w14:textId="77777777" w:rsidTr="008C58F6">
        <w:trPr>
          <w:trHeight w:val="300"/>
        </w:trPr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79DC6A09" w14:textId="77777777" w:rsidR="003A2935" w:rsidRPr="00E601BE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Tahun 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7DCC85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Kode Perusahaan 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0BFF839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Rit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6468B9C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Rit-1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20AB294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615AA46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(ARit+Arit-1)/2</w:t>
            </w:r>
          </w:p>
        </w:tc>
        <w:tc>
          <w:tcPr>
            <w:tcW w:w="22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6D615AE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ALESit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4AE85FA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28F038F3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CBCD0" w14:textId="77777777" w:rsidR="003A2935" w:rsidRPr="00E601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1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47D5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DES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8226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4.112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BC58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2.437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64B5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4833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5.330.5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AF3E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04.302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BC8B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1F64E8A9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590A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B305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LTO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AFD2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2.323.245.30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EC92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6.540.112.32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81DB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9881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5.593.301.471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6E68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0.274.839.3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75CE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54A889CE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E58D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2E17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BUDI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1208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48.489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888C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65.038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4B9B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5D03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81.008.0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197F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647.193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E907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77EC3B2F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B919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DC51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AMP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FF99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5.648.635.55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82DE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2.001.749.65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64C3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79F0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1.649.510.383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C5B0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61.136.629.0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C2D8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739432CA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7666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109E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PRO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51C5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89.004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CE52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42.322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1230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98D3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10.165.0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AA63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390.580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7207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0AC23CC3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D61E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096D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LEO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735A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0.824.024.19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2446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5.836.399.608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7CDA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896F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3.742.223.998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571A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31.104.026.8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501C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76D32DB4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1B5E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CD13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PUM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3D4F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73.876.568.82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E16B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14.726.712.787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9740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4B6F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31.239.925.217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CD33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62.188.544.5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FAD9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73E79A7A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D46E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5F72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ELTA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6F72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2.632.921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422D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8.142.998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8F76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91DB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71.704.42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4C3E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93.006.35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C3C0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4AD9059B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E348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202C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OCO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136B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0.818.469.72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C6A0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.574.674.719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CC28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F4DB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0.105.807.087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4764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7.581.399.7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AB97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621CA8E8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8F82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5D3A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GOOD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495F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86.149.137.86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90FD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87.935.768.999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178C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2EEA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80.117.022.361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9D19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048.946.664.26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A305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35CA8AC7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8B47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ECC3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CBP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DDF5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271.356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D946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126.439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452B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73CE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334.575.5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9649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.413.407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5689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4E96F6EF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ABBE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83F7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NDF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6FC2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572.676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3B0F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852.885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9D7C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8403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.999.118.5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4640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3.394.728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E6FE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2C3D614A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8C13C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EA04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JPFA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8142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822.474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A94E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626.891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04A1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7808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635.919.5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DB17B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4.012.965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9520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2EED61FF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A1FE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7FBA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LBI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EEC4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05.643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A02E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72.397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E45D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A19F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91.841.5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27F1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649.615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3040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44A7DA8B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53FF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4AA4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I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4FF5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48.990.162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4AA7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2.096.662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D36E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F3BC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70.038.493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59D5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705.892.735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2984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2AC4B9BE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7D3A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04AC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YOR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146F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075.135.704.03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BBAF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102.729.334.50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02B4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A5B8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.126.500.371.287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61E1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4.060.802.395.7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E10B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330DAF17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6766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9391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ANI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001D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340.485.41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48BA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.049.469.589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F203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4035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.865.220.211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1429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4.974.459.8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4DC8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07B85090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2E31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ECC1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SD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9377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2.411.972.10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0F21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4.574.975.95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563B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EE58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9.699.460.086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75C0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34.070.483.0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2746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238CD3B1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7602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1A39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ROTI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CF03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54.076.170.25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8D94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37.950.521.397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379F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9D88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23.051.430.956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4CC4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766.545.866.68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D5E7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0813C99D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2017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E4B9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ULTJ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64C9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60.619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56FA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04.381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882D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FC4D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12.809.5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F9DC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472.882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40F1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1392CD61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A40D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713E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TTP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493C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4.351.997.61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574C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8.836.916.359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F024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7A9A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38.770.455.79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50EB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826.957.323.3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162A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0DFF4884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DCFD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C320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IPD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7B06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47.447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72DF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8.686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A5E2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BC64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91.790.0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27B2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120.459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AFCC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5E2CF218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D9F9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0EB3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LT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CFBD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3.077.933.67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5628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2.897.548.578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2D58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5694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4.526.707.963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4206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45.029.834.37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C134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541A6982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0785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61BA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BM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F41A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5.239.999.81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6DD7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9.202.810.307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BF03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BEFE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9.841.404.971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E92E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953.910.957.1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5C38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5F95E6D0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E6FC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3E19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TGKA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1463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554.546.519.61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EFA2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568.416.761.001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F8C0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BA48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338.754.900.115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4EEC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.940.108.219.3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7E55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410E92F7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499D9" w14:textId="77777777" w:rsidR="003A2935" w:rsidRPr="00E601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1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EDCF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DES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FE65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6.656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4860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4.112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7708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4895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3.712.0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4AA9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34.330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51253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4531EBDF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8E69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33F6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LTO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43C7E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7.245.344.85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9BED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2.323.245.309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A2B1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4296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3.406.967.51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4837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43.971.642.3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5726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2DF37EB5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2B4C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E56A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BUDI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EA05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71.461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98CA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48.489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D6EB1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4CEA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95.705.5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9CB7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003.768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E8CF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6C8A17C4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0B37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150D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AMP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730E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4.781.701.83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CF8B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5.648.635.556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E980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A9DE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2.606.019.616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7A51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28.952.947.8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45F5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656D1EE6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EBCE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0D53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PRO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F56E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25.538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6765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89.004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618C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1873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20.040.0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C818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175.764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0DA8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0A52AB3D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7491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B50D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LEO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93A5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3.419.188.07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1286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0.824.024.19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8B63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4176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8.831.200.171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3A59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88.679.619.9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34D8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60FC4711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FE79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37AE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PUM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E989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55.327.833.84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13DF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73.876.568.82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3D7E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F377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42.266.118.258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F11E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4.697.286.9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E2CE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66ECBA94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F522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EBEF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ELTA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0D0B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0.924.063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2CA4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2.340.144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7C80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2CA5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27.094.135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9D5E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27.136.727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FFEC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5F049E85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EADC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CDE3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OCO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4DB2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.332.173.52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89A2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0.818.469.727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F618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C4B5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6.741.408.391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2E1E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16.197.806.0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2507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173865A9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2393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lastRenderedPageBreak/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AF31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GOOD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B8A1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58.453.232.20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DC06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86.149.137.861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A97F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4BE3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01.527.801.137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1210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438.631.355.69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C474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5E66339B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0D49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7A62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CBP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DFA1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131.950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0089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271.356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75B2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0EB7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267.628.0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7121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2.296.703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D197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37A0CCF3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6B18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64BC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NDF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7190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964.410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79FF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572.676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0CE0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DA43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.250.748.0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17D2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.592.955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A998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527751FC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3584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D5E2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JPFA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1BBE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982.331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2A6E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372.728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9837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4879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168.695.0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2FAF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.872.084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264F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3F58B423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101B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AD8A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LBI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5D04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60.651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4700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05.643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A07B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6F58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63.472.5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569F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711.405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0397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40DA5B00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387F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3119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I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70DB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2.387.992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7393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48.990.162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A00B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A463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16.883.073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5A99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454.920.083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7E35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78866361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1DE4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90F7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YOR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3924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402.968.849.66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0DC7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075.135.704.03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7373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E45B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.440.536.701.684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49C2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.026.739.472.54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7398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6F95C796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F65B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D0F0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ANI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6E75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273.183.91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7013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340.485.416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5EBA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D3AC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943.426.627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3F1F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0.646.056.64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5F07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2BF8AB2F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6A99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51FD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SD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312A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1.979.503.30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EAC0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2.411.972.108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AD7A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FB0E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8.185.489.36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17CB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24.283.552.9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A04D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5C030B5C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C064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AF58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ROTI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A9E4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24.475.209.04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5E56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54.076.170.257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E665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8786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51.513.294.176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124F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337.022.314.6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343F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258A0284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79DD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F1DA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ULTJ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1030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52.067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D22D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06.619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D838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B45C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05.376.5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FDF0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241.419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C926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642E67E3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F4E2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623F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TTP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E362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00.492.717.42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099A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4.351.997.61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3CF4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372F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22.668.716.228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E52F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512.509.168.8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16A0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6423EF58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4505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B3AD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IPD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D92D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77.138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70D2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47.447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19E1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9AB6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50.861.5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21F6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105.991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AC1A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7106574C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1EE5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1649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LT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D88D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6.343.623.79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6931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3.077.933.67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5B90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88CC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72.882.590.628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C6C9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3.657.165.8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F3B6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576657C3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FF50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6B42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BM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AFE8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8.412.598.66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2AB1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5.239.999.817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AD12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75ED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16.032.598.575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D966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104.704.872.5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FA76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38BEEA24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1ADE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95D7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TGKA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49E2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03.036.805.23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4809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554.546.519.61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6A1D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C4FD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080.310.065.042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FE9EC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.372.043.554.34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E055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03B643FA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92845" w14:textId="77777777" w:rsidR="003A2935" w:rsidRPr="00E601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2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A939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DES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CEE5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1.769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1057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6.656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C133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A863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0.097.0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BC64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73.364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21A4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1ECADDE4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A73D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9A98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LTO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AB93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7.423.104.91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0D49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7.245.344.85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87B9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B69A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1.045.777.34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07B1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21.502.485.9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FECC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40685386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F40C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5010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BUDI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15A1F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43.407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2751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71.461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1D0D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57C6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29.137.5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2738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725.866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6E26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176F5080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907C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D58A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AMP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EF16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6.722.103.45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F19F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4.781.701.838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3D8A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B098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19.112.954.374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98D3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56.634.474.1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B0C3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642019D1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007C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74FD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PRO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F7A5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32.512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5707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25.538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9422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C9F3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95.281.0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5369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573.506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CBD8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269544F4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B5A1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C052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LEO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EE9C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9.841.600.36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C83F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3.419.188.07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F7C8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8890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1.551.194.406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CB5E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72.634.784.1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BC80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3440B284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3160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054F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PUM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88CC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7.895.118.89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E851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55.327.833.846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49D6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7F87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45.559.035.822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320E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7.116.418.7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12E0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46C26524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D4D4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AF9D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ELTA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F341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6.617.614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D929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0.924.063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EAFC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B6E2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2.079.645.5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D421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46.336.411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DD64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037C2229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EFFE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B208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OCO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A861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7.725.320.27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73E6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.332.173.527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0EC2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050A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5.891.407.034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2471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1.048.708.6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E414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1B2FC413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723A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0D18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GOOD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329E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58.135.955.48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B07C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58.453.232.206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6A2E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36B0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87.362.571.585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EBF5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711.334.590.1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F62D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062094F7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1CAF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368A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CBP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3889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746.755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CF21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131.950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003E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3249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812.730.0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0779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6.641.048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8026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5296F98C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F8B1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7D68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NDF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D1B4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451.670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4D76A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964.410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C923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1593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.433.875.0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9415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1.731.469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B974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2CBA7873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054C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1969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JPFA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9C93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982.331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9E21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372.728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4017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851D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168.695.0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9C19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.964.948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485B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47A23DBC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BABB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87B4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LBI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F2CA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36.773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13A9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60.651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2967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32F9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7.098.5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698E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985.009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42A2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1C1C3DDD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7432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7A0D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I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2D72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02.793.666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5256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2.387.992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97EC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2149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23.987.662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C3BA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000.570.412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9068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7AF2E573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E127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633A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YOR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81C6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632.222.984.14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7907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402.968.849.667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ECDC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9E26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833.707.408.977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F545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4.476.953.742.6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3A66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62D5A8AD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9638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C7B3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ANI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02E9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85.204.95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864D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273.183.919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1945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4168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021.796.917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14C3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0.460.605.1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536D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2556EA1D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4D52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1537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SD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CCFF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7.388.753.05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2B2E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1.979.503.306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6645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54E2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3.378.504.712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500F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95.456.045.99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3F8A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52620882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021B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A58C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ROTI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B8D7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10.268.924.99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F3EF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24.475.209.047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0364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EBE0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72.506.529.519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DA90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212.034.546.0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B37A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2B057866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D481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313D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ULTJ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CDA2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56.244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59C2B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52.067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0ABD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C64F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82.277.5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B259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967.362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EBA7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128CB7BA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8A7D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C95B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TTP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84B7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80.936.363.60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336A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00.492.717.42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436C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73A2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81.182.722.314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DCDC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846.300.254.8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CBB5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29A4453F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1255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2ABC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IPD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6144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33.928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550E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77.138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2D3E4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A0E2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72.497.0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E573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341.295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3EF6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2D03391A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13AE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lastRenderedPageBreak/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DB8E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LT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AB7C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8.707.243.61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A1D6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6.343.623.791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78BE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FFF2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1.879.055.512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D59C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53.700.810.59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93D5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0114863B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2761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8E31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BM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CACB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9.824.952.75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ACDA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8.412.598.666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FA1E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41EC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14.031.252.084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C7CD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165.530.224.7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D72A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3BEA0052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E27D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AB1C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TGKA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3FD3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83.684.376.69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72E1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03.036.805.23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F320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FB11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935.202.779.309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A1BD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.488.883.541.6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C035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1ABDC337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B1518" w14:textId="77777777" w:rsidR="003A2935" w:rsidRPr="00E601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2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5023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DES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4247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5.773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8EE7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1.769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1D66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BE34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6.657.5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9C4F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35.075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568A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45FDEA2F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6CCF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17A6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LTO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2235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9.145.546.62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219C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7.423.104.91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4572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FC41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7.857.099.077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363A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6.966.569.1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3C73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06D4272E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DF42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D39C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BUDI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ED33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51.982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B020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43.407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AE22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1B5F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73.685.5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DFA5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374.782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9343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12A88250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FB37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5A53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AMP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F957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2.356.745.00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5E91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6.722.103.45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C290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E5C7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5.717.796.735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EFFC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19.133.657.2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6488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0680D126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BFDC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4409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PRO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DE32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33.278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F246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32.512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4853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699B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99.534.0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3F77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028.078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A79D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48ACEB7F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4607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4AD6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LEO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C7CB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5.895.726.11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A4D5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9.841.600.369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5743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866F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5.816.526.303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36E7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03.519.743.57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1CFC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70F092EC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337B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C188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PUM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5D8B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9.900.807.41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7F75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7.895.118.899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489F0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A4C2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3.848.366.866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74D6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3.845.008.5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04F5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11069CEC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14B2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D659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ELTA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F622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0.119.37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5DF5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6.617.614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4FC2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9E97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8.428.177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F364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81.205.785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221C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51406115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EC41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6066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OCO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0083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4.235.811.60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7F04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7.725.320.27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AE7B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8D36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8.098.471.74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270B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4.437.956.14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B98C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516E3424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9403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152C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GOOD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24DA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73.799.210.88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8D41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58.135.955.48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D1C1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C99B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52.867.188.623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1F41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799.579.901.0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F1FA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08AC2CB2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3273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33BA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CBP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50A2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834.281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35DC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746.755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0519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6C23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.707.658.5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62A0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6.803.733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6104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40591FF2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B708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87F9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NDF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2FB6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464.306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35F7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451.670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1D87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9C8E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.190.141.0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C71C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9.345.618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5938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2987F322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B5D7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D237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JPFA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6CE3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428.541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21E7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982.331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6EF0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CC3C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419.706.5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05B4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.878.300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B6BE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26B925CA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7343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C270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LBI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1549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29.199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5F42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36.773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5305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CA39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97.585.5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DC3B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473.681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9D26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48D724CB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B79B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A532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I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5C76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05.103.864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097E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01.138.597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F998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1EDD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05.673.162.5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E3F7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.130.618.395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5F43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7302BCF3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B63C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F8F9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YOR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3E2C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079.369.030.83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FD29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632.222.984.14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E028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4E16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895.480.522.905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8ABE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7.904.558.322.1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865B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26A83E4C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79B3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A0D8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ANI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4F21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769.275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9441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85.205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5DC0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5EE4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461.877.5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3D4F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2.803.444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CFAA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76E4D8CA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A9F7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5228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SD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BA5DA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.436.451.18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7838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7.388.753.059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D537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7E76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3.130.827.712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4445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68.091.474.0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E77C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4BE7E6D8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DA7A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4BB3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ROTI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EB36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6.527.573.72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627E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10.268.924.99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5917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9BC0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91.662.036.226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F047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287.623.237.4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A9A8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61D79A3B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FBB3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E298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ULTJ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B5C1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86.952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8752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56.244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27B9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BE21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15.074.0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C5EF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16.642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4442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4FE4EAE2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4B24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76C3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TTP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026F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21.121.086.08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3C48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80.936.363.60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706A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6CA1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1.589.267.89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3F8F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241.856.914.0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344D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6D897237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3C6D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F8DF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IPD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69D4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60.104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D083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30.214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FC6E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F090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25.211.0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A1B5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439.581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7FBF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2BD1F5D6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F991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21EE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LT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7E87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1.129.401.78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F178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8.707.243.616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70D6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932E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40.483.023.589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3B57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56.846.112.54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6853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67FE6A03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D0DE9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759F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BM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3F54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58.794.744.43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6AC9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9.824.952.751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8155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7877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43.707.220.81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3D5E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847.887.478.5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2400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243A9160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5D46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228B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TGKA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FEDC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81.671.484.10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1153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76.584.250.536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72AA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D374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019.963.609.369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F092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.926.149.980.0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FA28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478117DF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7C72B" w14:textId="77777777" w:rsidR="003A2935" w:rsidRPr="00E601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2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0BEC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DES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3790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1.411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7369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5.773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552E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98BC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74.297.5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35B4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90.922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1AFC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11C5CF3E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D90C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879D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LTO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7DD0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4.117.066.92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6B21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9.145.546.621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B6C8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E81A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3.689.840.231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FE57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09.161.010.3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3CAB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2897C416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C266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B50E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BUDI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BB35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85.434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CE3E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51.982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F1A9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AC86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11.425.0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6D2D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382.326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3372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55EF0114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A4F9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B43C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AMP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3AB1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7.643.820.78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778F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2.356.745.007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9170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5BD0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3.822.193.293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108E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29.360.552.1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EBC6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1A905233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93C8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4B05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PRO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E89A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34.396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453A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33.278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9915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9C3D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01.035.0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B29D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242.343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0AD9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0B42E916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E27E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E67D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LEO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1AA0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9.621.583.11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46DA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5.895.726.118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EEEA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6D18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2.569.446.174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1768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58.708.497.8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DA36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063E9201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4A0B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C6A7B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PUM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D988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3.709.718.59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287C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9.900.807.41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0CC3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746C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58.660.122.301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3103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23.804.994.49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2ED1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6AC11262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3F38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145B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ELTA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D9ED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4.292.693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3212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0.119.37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CA65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6667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9.352.378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6D88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78.744.315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D63F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6D98C42D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B2C0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047D4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OCO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7E9B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9.010.299.05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EA75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4.235.811.60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595F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7A9E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6.128.204.856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EF0F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9.795.165.3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E337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43685F82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AE6C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4915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GOOD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8E57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10.862.801.39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8C47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73.799.210.88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55A0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B962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47.762.406.835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B7D2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.510.942.813.7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D231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048207B1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4C78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lastRenderedPageBreak/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6926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CBP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C556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228.164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47F2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834.281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D9F0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AB66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.645.304.5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50FD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4.797.516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DBDA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41539F8B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DB83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FEDB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NDF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E7A7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.000.849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DE96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484.306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0B02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35CF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.243.002.0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1D5B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0.830.272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E13FA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45782B0A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C78F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9F4B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JPFA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E383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496.061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096F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428.541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C3F8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EB21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710.331.5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2896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8.972.085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DE99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4DFBA89D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7F3E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4B38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LBI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7BD8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6.937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F819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29.199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B86F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5E7B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11.536.5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7D2B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114.907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B91F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07D5CC64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080D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C01A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I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8A1C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25.527.363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288D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05.103.864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943A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52E7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78.079.295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377B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.101.647.275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3CEE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3B4A57D9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EC29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BDF6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YOR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6C71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04.769.097.90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F9DA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079.369.030.83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1197E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BC53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.644.453.613.323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9FC5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.669.405.967.4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361C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4ED3703D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8E9C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DA89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ANI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8E01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60.280.618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A10F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83.704.83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9FDE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E011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60.972.470.418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C097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72.132.13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3489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6A81A198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5A94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BEFD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SD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C1BC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6.889.566.88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1E4D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.436.451.18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45C7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B93E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9.107.792.479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5D38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38.377.010.1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05D8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4A830FF7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126F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107B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ROTI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272A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92.829.811.20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4D20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6.527.593.728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9FED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2E6E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86.093.608.07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139E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935.182.048.66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75B3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40DC5C37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85F6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0E91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ULTJ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B7FD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86.527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4E69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86.952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F66F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D83A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30.003.0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0251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656.252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B962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3E4A3638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A821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DC3E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TTP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2934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09.703.950.27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8AA0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21.121.086.089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011A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2339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70.264.493.321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1443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931.533.771.4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2426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584720EC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EE32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D1CB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IPD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3989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25.958.000.0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2636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57.003.000.000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B376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89ED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04.459.500.00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1873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047.203.000.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C9043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2EAFD8F5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6DB9F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42D1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LT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2AC64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4.191.974.86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C346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1.129.401.781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3E0A2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D990B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64.756.675.76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50DF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539.310.803.1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4B35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1D0DA4E8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30120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F057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BM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15BB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57.011.392.61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8E31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58.794.744.43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C87C8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1AD6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86.408.764.834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5B5D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802.296.289.7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DAAC9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  <w:tr w:rsidR="003A2935" w:rsidRPr="00E601BE" w14:paraId="22A82ACE" w14:textId="77777777" w:rsidTr="008C58F6">
        <w:trPr>
          <w:trHeight w:val="300"/>
        </w:trPr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C217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D7DA5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TGKA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9F67D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596.876.358.28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1E131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81.671.484.101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8EF17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91A7A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287.712.100.340</w:t>
            </w:r>
          </w:p>
        </w:tc>
        <w:tc>
          <w:tcPr>
            <w:tcW w:w="22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97AFC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.977.529.294.0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FE606" w14:textId="77777777" w:rsidR="003A2935" w:rsidRPr="00E601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601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</w:tr>
    </w:tbl>
    <w:p w14:paraId="287EE446" w14:textId="77777777" w:rsidR="003A2935" w:rsidRDefault="003A2935" w:rsidP="003A2935">
      <w:pPr>
        <w:autoSpaceDE w:val="0"/>
        <w:autoSpaceDN w:val="0"/>
        <w:adjustRightInd w:val="0"/>
        <w:spacing w:line="480" w:lineRule="auto"/>
        <w:ind w:firstLine="0"/>
        <w:rPr>
          <w:b/>
          <w:bCs/>
          <w:kern w:val="0"/>
        </w:rPr>
      </w:pPr>
    </w:p>
    <w:p w14:paraId="270822B1" w14:textId="77777777" w:rsidR="003A2935" w:rsidRDefault="003A2935" w:rsidP="003A2935">
      <w:pPr>
        <w:rPr>
          <w:b/>
          <w:bCs/>
          <w:kern w:val="0"/>
        </w:rPr>
      </w:pPr>
      <w:r>
        <w:rPr>
          <w:b/>
          <w:bCs/>
          <w:kern w:val="0"/>
        </w:rPr>
        <w:br w:type="page"/>
      </w:r>
    </w:p>
    <w:p w14:paraId="7E27A68B" w14:textId="77777777" w:rsidR="003A2935" w:rsidRDefault="003A2935" w:rsidP="003A2935">
      <w:pPr>
        <w:autoSpaceDE w:val="0"/>
        <w:autoSpaceDN w:val="0"/>
        <w:adjustRightInd w:val="0"/>
        <w:spacing w:line="480" w:lineRule="auto"/>
        <w:ind w:firstLine="0"/>
        <w:rPr>
          <w:b/>
          <w:bCs/>
          <w:kern w:val="0"/>
        </w:rPr>
      </w:pPr>
    </w:p>
    <w:tbl>
      <w:tblPr>
        <w:tblW w:w="10740" w:type="dxa"/>
        <w:tblInd w:w="-1139" w:type="dxa"/>
        <w:tblLook w:val="04A0" w:firstRow="1" w:lastRow="0" w:firstColumn="1" w:lastColumn="0" w:noHBand="0" w:noVBand="1"/>
      </w:tblPr>
      <w:tblGrid>
        <w:gridCol w:w="2127"/>
        <w:gridCol w:w="2193"/>
        <w:gridCol w:w="2000"/>
        <w:gridCol w:w="2000"/>
        <w:gridCol w:w="400"/>
        <w:gridCol w:w="2020"/>
      </w:tblGrid>
      <w:tr w:rsidR="003A2935" w:rsidRPr="00851878" w14:paraId="4BB9CF54" w14:textId="77777777" w:rsidTr="008C58F6">
        <w:trPr>
          <w:trHeight w:val="300"/>
        </w:trPr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522D1A9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ALESit/360</w:t>
            </w:r>
          </w:p>
        </w:tc>
        <w:tc>
          <w:tcPr>
            <w:tcW w:w="21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27611CD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HASIL PERHIT 1</w:t>
            </w:r>
          </w:p>
        </w:tc>
        <w:tc>
          <w:tcPr>
            <w:tcW w:w="20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539C611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NVit</w:t>
            </w:r>
          </w:p>
        </w:tc>
        <w:tc>
          <w:tcPr>
            <w:tcW w:w="20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314561E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NVit-1</w:t>
            </w:r>
          </w:p>
        </w:tc>
        <w:tc>
          <w:tcPr>
            <w:tcW w:w="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4DCAD89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79E4706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(INVit+INVit-1)/2</w:t>
            </w:r>
          </w:p>
        </w:tc>
      </w:tr>
      <w:tr w:rsidR="003A2935" w:rsidRPr="00851878" w14:paraId="09F8D748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3992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234.172.222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7BD5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6BD3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9.137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4E8C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7.977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3DEC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778F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3.125.500.000</w:t>
            </w:r>
          </w:p>
        </w:tc>
      </w:tr>
      <w:tr w:rsidR="003A2935" w:rsidRPr="00851878" w14:paraId="5A72B41C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78B1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06.318.998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F07E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4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01FD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1.306.183.449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03121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5.753.902.33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8D32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9ECE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4.183.134.616</w:t>
            </w:r>
          </w:p>
        </w:tc>
      </w:tr>
      <w:tr w:rsidR="003A2935" w:rsidRPr="00851878" w14:paraId="4AB96289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46D9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353.313.889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DF8E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279E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75.596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A7CF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2.334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9BDF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A891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96.763.000.000</w:t>
            </w:r>
          </w:p>
        </w:tc>
      </w:tr>
      <w:tr w:rsidR="003A2935" w:rsidRPr="00851878" w14:paraId="09C678C2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60A4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669.823.969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5C80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5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658E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6.906.099.156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E6D6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1.777.634.348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7616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FAE1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42.794.916.330</w:t>
            </w:r>
          </w:p>
        </w:tc>
      </w:tr>
      <w:tr w:rsidR="003A2935" w:rsidRPr="00851878" w14:paraId="12AF2D33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35A2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.529.388.889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591E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9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B5D0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41.027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CB70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79.883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6471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1CBA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30.968.500.000</w:t>
            </w:r>
          </w:p>
        </w:tc>
      </w:tr>
      <w:tr w:rsidR="003A2935" w:rsidRPr="00851878" w14:paraId="4D499687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5BB5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308.622.297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0F33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4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E589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4.918.120.811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8B49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4.177.396.909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5507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BA01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7.006.819.266</w:t>
            </w:r>
          </w:p>
        </w:tc>
      </w:tr>
      <w:tr w:rsidR="003A2935" w:rsidRPr="00851878" w14:paraId="63101DBF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0A2C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672.745.957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129D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9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E375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18.163.430.224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E5E4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70.774.609.279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3707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E07D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53.550.734.864</w:t>
            </w:r>
          </w:p>
        </w:tc>
      </w:tr>
      <w:tr w:rsidR="003A2935" w:rsidRPr="00851878" w14:paraId="10353247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2034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480.573.194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47AE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CE8E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5.396.087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EF9A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8.863.917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C1D1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4AF4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4.828.045.500</w:t>
            </w:r>
          </w:p>
        </w:tc>
      </w:tr>
      <w:tr w:rsidR="003A2935" w:rsidRPr="00851878" w14:paraId="77EAD32A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68E7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37.726.110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3EEF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4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3C9C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3.904.281.544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1CDA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9.852.721.941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AABF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44D6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3.830.642.515</w:t>
            </w:r>
          </w:p>
        </w:tc>
      </w:tr>
      <w:tr w:rsidR="003A2935" w:rsidRPr="00851878" w14:paraId="01815F2B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3F59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.358.185.179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2252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5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948C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10.645.851.791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ABA4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25.577.285.56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A60B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DE5A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73.434.494.573</w:t>
            </w:r>
          </w:p>
        </w:tc>
      </w:tr>
      <w:tr w:rsidR="003A2935" w:rsidRPr="00851878" w14:paraId="2FA45D2E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C9A0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6.703.908.333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D311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9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0458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001.277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7F22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261.635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2BA0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6BCC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632.094.500.000</w:t>
            </w:r>
          </w:p>
        </w:tc>
      </w:tr>
      <w:tr w:rsidR="003A2935" w:rsidRPr="00851878" w14:paraId="4E7EE15F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78D8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3.874.244.444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DF38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9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52AD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.644.156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9199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.792.768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7015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AE70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.540.540.000.000</w:t>
            </w:r>
          </w:p>
        </w:tc>
      </w:tr>
      <w:tr w:rsidR="003A2935" w:rsidRPr="00851878" w14:paraId="5FC66EAD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8D8D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4.480.458.333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2CBE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622A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779.175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B6B0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413.912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5E50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F1BB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.986.131.000.000</w:t>
            </w:r>
          </w:p>
        </w:tc>
      </w:tr>
      <w:tr w:rsidR="003A2935" w:rsidRPr="00851878" w14:paraId="0D7F35C8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0DC1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.137.819.444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7E76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8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5F34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2.217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1AFF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1.620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9C0F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DA49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8.027.000.000</w:t>
            </w:r>
          </w:p>
        </w:tc>
      </w:tr>
      <w:tr w:rsidR="003A2935" w:rsidRPr="00851878" w14:paraId="7EB5CB9F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EEAB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.627.479.819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0072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1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F9A1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01.120.366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666C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20.959.761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1A9A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6187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11.600.246.500</w:t>
            </w:r>
          </w:p>
        </w:tc>
      </w:tr>
      <w:tr w:rsidR="003A2935" w:rsidRPr="00851878" w14:paraId="20CCAEB0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181A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6.835.562.210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7DD4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7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0BF1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351.796.321.991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EB39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825.267.160.976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C551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A084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264.429.902.479</w:t>
            </w:r>
          </w:p>
        </w:tc>
      </w:tr>
      <w:tr w:rsidR="003A2935" w:rsidRPr="00851878" w14:paraId="451169EC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66B6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19.373.500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43E7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D3D7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.686.795.75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BB6C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7.066.002.70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0B5A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4D58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5.219.797.105</w:t>
            </w:r>
          </w:p>
        </w:tc>
      </w:tr>
      <w:tr w:rsidR="003A2935" w:rsidRPr="00851878" w14:paraId="3619A17F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96B8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705.751.342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02B3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67D6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13.814.837.421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68B0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7.836.194.381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0498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0E26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32.732.934.612</w:t>
            </w:r>
          </w:p>
        </w:tc>
      </w:tr>
      <w:tr w:rsidR="003A2935" w:rsidRPr="00851878" w14:paraId="34BC62FC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5521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684.849.630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AA8B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1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7AAC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5.127.735.601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F91E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0.264.253.248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C025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26D6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0.259.862.225</w:t>
            </w:r>
          </w:p>
        </w:tc>
      </w:tr>
      <w:tr w:rsidR="003A2935" w:rsidRPr="00851878" w14:paraId="165E94B7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E317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.202.450.000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2C8CD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3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4733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08.773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5E88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82.624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5E56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D4A0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50.085.000.000</w:t>
            </w:r>
          </w:p>
        </w:tc>
      </w:tr>
      <w:tr w:rsidR="003A2935" w:rsidRPr="00851878" w14:paraId="73FFB887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BE89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852.659.232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737A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1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F0E7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13.291.338.82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A83F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9.078.174.64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525B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5DEC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62.830.426.143</w:t>
            </w:r>
          </w:p>
        </w:tc>
      </w:tr>
      <w:tr w:rsidR="003A2935" w:rsidRPr="00851878" w14:paraId="66C8ABD5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6FD2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667.941.667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A2FB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7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5269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96.783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6680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94.641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1304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5F0E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94.103.500.000</w:t>
            </w:r>
          </w:p>
        </w:tc>
      </w:tr>
      <w:tr w:rsidR="003A2935" w:rsidRPr="00851878" w14:paraId="119F666A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4EE4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902.860.651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538B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1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C823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4.839.960.751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B6BD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0.795.774.14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5E3D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3624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15.237.847.823</w:t>
            </w:r>
          </w:p>
        </w:tc>
      </w:tr>
      <w:tr w:rsidR="003A2935" w:rsidRPr="00851878" w14:paraId="60DDE846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8B1C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427.530.437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38B46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8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E759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2.148.568.29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2F4D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3.162.796.95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75F5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0EC1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8.729.966.768</w:t>
            </w:r>
          </w:p>
        </w:tc>
      </w:tr>
      <w:tr w:rsidR="003A2935" w:rsidRPr="00851878" w14:paraId="03988645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4AEE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5.944.745.054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7B0B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5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2FE3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53.686.343.24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EBA5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49.021.676.85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EED2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CB35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878.197.181.669</w:t>
            </w:r>
          </w:p>
        </w:tc>
      </w:tr>
      <w:tr w:rsidR="003A2935" w:rsidRPr="00851878" w14:paraId="4BF67891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3B5F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317.583.333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9C29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8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A00B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8.755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AC76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9.137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14AA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8FED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3.323.500.000</w:t>
            </w:r>
          </w:p>
        </w:tc>
      </w:tr>
      <w:tr w:rsidR="003A2935" w:rsidRPr="00851878" w14:paraId="64587017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C3E6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55.476.784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396B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7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9D06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5.601.575.304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C1AA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1.306.183.449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6D3B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571B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6.254.667.029</w:t>
            </w:r>
          </w:p>
        </w:tc>
      </w:tr>
      <w:tr w:rsidR="003A2935" w:rsidRPr="00851878" w14:paraId="72EE7030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110E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343.800.000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1382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7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3A3F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95.570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5B08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75.596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29A5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B8C1C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33.368.000.000</w:t>
            </w:r>
          </w:p>
        </w:tc>
      </w:tr>
      <w:tr w:rsidR="003A2935" w:rsidRPr="00851878" w14:paraId="394FA261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2E88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858.202.633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F966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9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AB87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1.000.649.858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3005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6.906.099.156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137B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42C9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4.453.699.436</w:t>
            </w:r>
          </w:p>
        </w:tc>
      </w:tr>
      <w:tr w:rsidR="003A2935" w:rsidRPr="00851878" w14:paraId="5EC8A62D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530F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.932.677.778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34EE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6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6434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70.264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04C2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41.027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5EE4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1D9A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90.777.500.000</w:t>
            </w:r>
          </w:p>
        </w:tc>
      </w:tr>
      <w:tr w:rsidR="003A2935" w:rsidRPr="00851878" w14:paraId="1D02D415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BEE8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024.110.055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9A2C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6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5A26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0.220.176.995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5010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4.918.120.811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5EDD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2520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7.679.237.401</w:t>
            </w:r>
          </w:p>
        </w:tc>
      </w:tr>
      <w:tr w:rsidR="003A2935" w:rsidRPr="00851878" w14:paraId="18E28917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8ED9D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68.603.575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6AC2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07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7E2E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71.664.967.685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7DC3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18.163.430.22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7AA8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4FB1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30.746.682.797</w:t>
            </w:r>
          </w:p>
        </w:tc>
      </w:tr>
      <w:tr w:rsidR="003A2935" w:rsidRPr="00851878" w14:paraId="3702CB87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1ED0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297.602.019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E1B4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A2DF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7.460.611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14FA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5.396.087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91F4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25C7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10.158.654.500</w:t>
            </w:r>
          </w:p>
        </w:tc>
      </w:tr>
      <w:tr w:rsidR="003A2935" w:rsidRPr="00851878" w14:paraId="68F8D805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6C2C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00.549.461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BF44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1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6743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7.820.845.43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68C4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3.904.281.54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0A42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78CF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4.772.986.204</w:t>
            </w:r>
          </w:p>
        </w:tc>
      </w:tr>
      <w:tr w:rsidR="003A2935" w:rsidRPr="00851878" w14:paraId="5F2AA530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4194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.440.642.655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B5E8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5A2A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04.886.752.999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CC89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10.645.851.791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720A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C15B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10.209.678.895</w:t>
            </w:r>
          </w:p>
        </w:tc>
      </w:tr>
      <w:tr w:rsidR="003A2935" w:rsidRPr="00851878" w14:paraId="51F78720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FFED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lastRenderedPageBreak/>
              <w:t>117.490.841.667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FBD1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3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51BE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840.690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C5EE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001.277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0E88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49CF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841.328.500.000</w:t>
            </w:r>
          </w:p>
        </w:tc>
      </w:tr>
      <w:tr w:rsidR="003A2935" w:rsidRPr="00851878" w14:paraId="09D3582B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7C21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12.758.208.333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D188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3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2299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.658.705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3459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.644.156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0F49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3223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.480.783.000.000</w:t>
            </w:r>
          </w:p>
        </w:tc>
      </w:tr>
      <w:tr w:rsidR="003A2935" w:rsidRPr="00851878" w14:paraId="17512FB1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A1D1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7.978.011.111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B19C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7DA8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860.500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6551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918.679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B1F1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5412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.819.839.500.000</w:t>
            </w:r>
          </w:p>
        </w:tc>
      </w:tr>
      <w:tr w:rsidR="003A2935" w:rsidRPr="00851878" w14:paraId="1979ACDF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F478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.309.458.333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8090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3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ECBC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5.633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C454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2.217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B2A5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3E1C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1.741.500.000</w:t>
            </w:r>
          </w:p>
        </w:tc>
      </w:tr>
      <w:tr w:rsidR="003A2935" w:rsidRPr="00851878" w14:paraId="09C72513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99A2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.708.111.342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CFF9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67A9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73.515.549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A670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01.120.366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00FE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FDC6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74.075.732.000</w:t>
            </w:r>
          </w:p>
        </w:tc>
      </w:tr>
      <w:tr w:rsidR="003A2935" w:rsidRPr="00851878" w14:paraId="7E7D026D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6129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9.518.720.757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3BF5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6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F2A1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790.633.951.514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E9FE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351.796.321.991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8475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4BA5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466.532.112.510</w:t>
            </w:r>
          </w:p>
        </w:tc>
      </w:tr>
      <w:tr w:rsidR="003A2935" w:rsidRPr="00851878" w14:paraId="21E163B4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30E9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40.683.491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3FF4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58F7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8.800.965.974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D194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.686.795.752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E8A5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ECAA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7.144.363.850</w:t>
            </w:r>
          </w:p>
        </w:tc>
      </w:tr>
      <w:tr w:rsidR="003A2935" w:rsidRPr="00851878" w14:paraId="1C10FD02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AAD9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400.787.647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2FC8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5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DE1F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7.177.342.163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2994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13.814.837.421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FC6E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EAB5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74.084.760.874</w:t>
            </w:r>
          </w:p>
        </w:tc>
      </w:tr>
      <w:tr w:rsidR="003A2935" w:rsidRPr="00851878" w14:paraId="0FC45DB1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6F09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.269.506.430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9D4C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1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3FDE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3.599.374.391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F6DB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5.127.735.601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FE7A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7E9E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6.163.242.192</w:t>
            </w:r>
          </w:p>
        </w:tc>
      </w:tr>
      <w:tr w:rsidR="003A2935" w:rsidRPr="00851878" w14:paraId="447AA4A5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B19E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.337.275.000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E960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D766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87.927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4700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08.773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A031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4BD9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42.313.500.000</w:t>
            </w:r>
          </w:p>
        </w:tc>
      </w:tr>
      <w:tr w:rsidR="003A2935" w:rsidRPr="00851878" w14:paraId="205A89AC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B36C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.756.969.913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0DB7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4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02B0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16.826.909.348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FEB0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13.291.338.82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982C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AEE7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73.472.578.758</w:t>
            </w:r>
          </w:p>
        </w:tc>
      </w:tr>
      <w:tr w:rsidR="003A2935" w:rsidRPr="00851878" w14:paraId="6FDBD370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0416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.405.530.556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B10C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7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F406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95.306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6FD1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53.359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872B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586A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71.985.500.000</w:t>
            </w:r>
          </w:p>
        </w:tc>
      </w:tr>
      <w:tr w:rsidR="003A2935" w:rsidRPr="00851878" w14:paraId="20EDFD70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B6BE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99.047.683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7F68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84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88E6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1.904.003.569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CC43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4.839.960.751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12D8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B836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9.323.983.945</w:t>
            </w:r>
          </w:p>
        </w:tc>
      </w:tr>
      <w:tr w:rsidR="003A2935" w:rsidRPr="00851878" w14:paraId="4E590E56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0696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846.402.424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9A68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1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7909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10.800.635.623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3E0F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2.148.568.29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AC00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5660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61.874.919.768</w:t>
            </w:r>
          </w:p>
        </w:tc>
      </w:tr>
      <w:tr w:rsidR="003A2935" w:rsidRPr="00851878" w14:paraId="29489D4A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7DE9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7.144.565.429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44A6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6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67C8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52.559.027.509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4024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53.686.343.242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9848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E74E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429.402.199.130</w:t>
            </w:r>
          </w:p>
        </w:tc>
      </w:tr>
      <w:tr w:rsidR="003A2935" w:rsidRPr="00851878" w14:paraId="0A557308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6D6A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870.455.556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5BC6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99F4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0.118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1055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8.755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5E50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0B10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9.495.500.000</w:t>
            </w:r>
          </w:p>
        </w:tc>
      </w:tr>
      <w:tr w:rsidR="003A2935" w:rsidRPr="00851878" w14:paraId="6B83DCCF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AA09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93.062.461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ED06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8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D4D8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2.134.962.507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39BF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5.601.575.30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42D5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C938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9.935.750.159</w:t>
            </w:r>
          </w:p>
        </w:tc>
      </w:tr>
      <w:tr w:rsidR="003A2935" w:rsidRPr="00851878" w14:paraId="7E704C19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AD15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571.850.000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D858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3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7F86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11.382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1BDB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95.570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8130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010C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59.167.000.000</w:t>
            </w:r>
          </w:p>
        </w:tc>
      </w:tr>
      <w:tr w:rsidR="003A2935" w:rsidRPr="00851878" w14:paraId="489F2164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468E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657.317.984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9F9B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E462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8.318.505.104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67AD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1.000.649.858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2A1A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07BE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3.818.830.033</w:t>
            </w:r>
          </w:p>
        </w:tc>
      </w:tr>
      <w:tr w:rsidR="003A2935" w:rsidRPr="00851878" w14:paraId="57B1B519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0E18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1.037.516.667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9D17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583A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77.216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81A6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70.264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888A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F35D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62.348.000.000</w:t>
            </w:r>
          </w:p>
        </w:tc>
      </w:tr>
      <w:tr w:rsidR="003A2935" w:rsidRPr="00851878" w14:paraId="57BC9DF5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D762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701.763.289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B33A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7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953F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1.777.866.019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679A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0.220.176.99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5ED7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4848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1.887.954.517</w:t>
            </w:r>
          </w:p>
        </w:tc>
      </w:tr>
      <w:tr w:rsidR="003A2935" w:rsidRPr="00851878" w14:paraId="2A106B6B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4B05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0.878.941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D1E5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07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1E6D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6.327.728.6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0B96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71.664.967.68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5068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80A4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12.160.212.443</w:t>
            </w:r>
          </w:p>
        </w:tc>
      </w:tr>
      <w:tr w:rsidR="003A2935" w:rsidRPr="00851878" w14:paraId="09288B5B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59EF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517.601.142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F70C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6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7158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5.922.488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0D61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7.460.611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1531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CADE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9.652.793.500</w:t>
            </w:r>
          </w:p>
        </w:tc>
      </w:tr>
      <w:tr w:rsidR="003A2935" w:rsidRPr="00851878" w14:paraId="4EADBC8E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6CF0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75.135.302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0A5B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3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15E0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.910.896.783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10D8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7.820.845.432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FFB5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9D42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5.821.319.499</w:t>
            </w:r>
          </w:p>
        </w:tc>
      </w:tr>
      <w:tr w:rsidR="003A2935" w:rsidRPr="00851878" w14:paraId="5A75737E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7773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1.420.373.862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64F5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1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E203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61.818.731.958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56712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04.886.752.999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01EE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EDBD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64.262.108.458</w:t>
            </w:r>
          </w:p>
        </w:tc>
      </w:tr>
      <w:tr w:rsidR="003A2935" w:rsidRPr="00851878" w14:paraId="568572F0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C8A2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9.558.466.667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DE5A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FCA1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586.940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9152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840.690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D143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D71D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507.285.000.000</w:t>
            </w:r>
          </w:p>
        </w:tc>
      </w:tr>
      <w:tr w:rsidR="003A2935" w:rsidRPr="00851878" w14:paraId="720C9C0E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74A9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7.031.858.333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6325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6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519A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.150.432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504E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.658.705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A4D2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F1B0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.979.784.500.000</w:t>
            </w:r>
          </w:p>
        </w:tc>
      </w:tr>
      <w:tr w:rsidR="003A2935" w:rsidRPr="00851878" w14:paraId="6941FC6F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BADF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2.680.411.111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E81C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1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571F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860.500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276F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918.679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B825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4AA9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.819.839.500.000</w:t>
            </w:r>
          </w:p>
        </w:tc>
      </w:tr>
      <w:tr w:rsidR="003A2935" w:rsidRPr="00851878" w14:paraId="40E024B0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E1F8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513.913.889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CDC9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9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705B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1.037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3F3A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5.633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85A1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5E6B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3.853.500.000</w:t>
            </w:r>
          </w:p>
        </w:tc>
      </w:tr>
      <w:tr w:rsidR="003A2935" w:rsidRPr="00851878" w14:paraId="180069C0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C4E9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.446.028.922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03B8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915F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85.721.47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D8A9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73.515.549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A8A1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14A6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22.479.244.500</w:t>
            </w:r>
          </w:p>
        </w:tc>
      </w:tr>
      <w:tr w:rsidR="003A2935" w:rsidRPr="00851878" w14:paraId="09A4DB95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5A8C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7.991.538.174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9368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CECF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805.111.592.211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CCF5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790.633.951.51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A712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3C26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200.428.567.968</w:t>
            </w:r>
          </w:p>
        </w:tc>
      </w:tr>
      <w:tr w:rsidR="003A2935" w:rsidRPr="00851878" w14:paraId="6575F995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89C8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01.279.459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99FC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2E8F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9.794.488.691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F04A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8.800.965.97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2166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1DC1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4.194.971.678</w:t>
            </w:r>
          </w:p>
        </w:tc>
      </w:tr>
      <w:tr w:rsidR="003A2935" w:rsidRPr="00851878" w14:paraId="463150C6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4BA0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487.377.906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22DE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6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9001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2.218.448.859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468A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7.177.342.16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F149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6143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65.807.119.941</w:t>
            </w:r>
          </w:p>
        </w:tc>
      </w:tr>
      <w:tr w:rsidR="003A2935" w:rsidRPr="00851878" w14:paraId="5909BF15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4A5E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922.318.183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C7C7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5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E841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3.693.623.334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F4BE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3.599.374.391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02D4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505B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5.493.310.530</w:t>
            </w:r>
          </w:p>
        </w:tc>
      </w:tr>
      <w:tr w:rsidR="003A2935" w:rsidRPr="00851878" w14:paraId="26B7065D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4750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.576.005.556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B473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9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709F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24.639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69A4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87.927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A7E1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558A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418.602.500.000</w:t>
            </w:r>
          </w:p>
        </w:tc>
      </w:tr>
      <w:tr w:rsidR="003A2935" w:rsidRPr="00851878" w14:paraId="78397302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BF5C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.684.167.375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FAA0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3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AC23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1.378.253.517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A3CA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16.826.909.348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5D01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D2B7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9.791.708.191</w:t>
            </w:r>
          </w:p>
        </w:tc>
      </w:tr>
      <w:tr w:rsidR="003A2935" w:rsidRPr="00851878" w14:paraId="6AF39CEF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DFA7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.059.152.778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E0F2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4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925C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58.288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B743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95.306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5A85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8B77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55.941.000.000</w:t>
            </w:r>
          </w:p>
        </w:tc>
      </w:tr>
      <w:tr w:rsidR="003A2935" w:rsidRPr="00851878" w14:paraId="60BB954F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85FF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482.502.252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5F97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044A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6.698.971.577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7001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1.904.003.569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BD73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B1BF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7.650.973.362</w:t>
            </w:r>
          </w:p>
        </w:tc>
      </w:tr>
      <w:tr w:rsidR="003A2935" w:rsidRPr="00851878" w14:paraId="6474DEF9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BF0B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lastRenderedPageBreak/>
              <w:t>8.793.139.513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E370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8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106B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8.035.141.921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C77A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10.800.635.62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6DFD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702D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93.435.459.733</w:t>
            </w:r>
          </w:p>
        </w:tc>
      </w:tr>
      <w:tr w:rsidR="003A2935" w:rsidRPr="00851878" w14:paraId="5DA30018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AF3B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4.691.343.171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5681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6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7DAE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43.852.616.236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5BCD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52.559.027.509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B482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C8A5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20.132.129.991</w:t>
            </w:r>
          </w:p>
        </w:tc>
      </w:tr>
      <w:tr w:rsidR="003A2935" w:rsidRPr="00851878" w14:paraId="6B7EB9F8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77B2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597.430.556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D3AC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7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3A39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8.316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737B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0.118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11DE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415A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8.375.000.000</w:t>
            </w:r>
          </w:p>
        </w:tc>
      </w:tr>
      <w:tr w:rsidR="003A2935" w:rsidRPr="00851878" w14:paraId="19A08754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1624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19.351.581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4B32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7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AE71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4.346.121.02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14A0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2.134.962.507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1F07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3041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0.413.602.274</w:t>
            </w:r>
          </w:p>
        </w:tc>
      </w:tr>
      <w:tr w:rsidR="003A2935" w:rsidRPr="00851878" w14:paraId="1EF5AEE0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451F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.374.394.444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A6B1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5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C42A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3.666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6CC7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11.382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E3D4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2B7E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19.357.000.000</w:t>
            </w:r>
          </w:p>
        </w:tc>
      </w:tr>
      <w:tr w:rsidR="003A2935" w:rsidRPr="00851878" w14:paraId="178CF8FE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2835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830.926.826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4A04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4B1B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0.967.227.625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158C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8.318.505.10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7615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F514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0.126.480.177</w:t>
            </w:r>
          </w:p>
        </w:tc>
      </w:tr>
      <w:tr w:rsidR="003A2935" w:rsidRPr="00851878" w14:paraId="3E82FDB0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8DB9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.300.216.667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D66A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902D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82.599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EE5F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77.216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847B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3DFF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471.207.000.000</w:t>
            </w:r>
          </w:p>
        </w:tc>
      </w:tr>
      <w:tr w:rsidR="003A2935" w:rsidRPr="00851878" w14:paraId="02A54C4E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B1A4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065.332.621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D2C9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1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4087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1.734.019.328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5FA9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1.777.866.019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AB37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3C2C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2.622.952.338</w:t>
            </w:r>
          </w:p>
        </w:tc>
      </w:tr>
      <w:tr w:rsidR="003A2935" w:rsidRPr="00851878" w14:paraId="517419A8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CFC4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82.902.802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7865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09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89D5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8.946.941.306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8796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6.327.728.6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7499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F6E3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2.110.805.606</w:t>
            </w:r>
          </w:p>
        </w:tc>
      </w:tr>
      <w:tr w:rsidR="003A2935" w:rsidRPr="00851878" w14:paraId="4152FF0E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92E8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892.238.292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ACB7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4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D10D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3.367.092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AE16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5.922.488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58D6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E544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66.328.336.000</w:t>
            </w:r>
          </w:p>
        </w:tc>
      </w:tr>
      <w:tr w:rsidR="003A2935" w:rsidRPr="00851878" w14:paraId="0C518846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F93D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23.438.767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6FA6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5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0A80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9.881.572.808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A8BA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.910.896.78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B61B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0E5E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8.337.021.200</w:t>
            </w:r>
          </w:p>
        </w:tc>
      </w:tr>
      <w:tr w:rsidR="003A2935" w:rsidRPr="00851878" w14:paraId="4D73593F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58A8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4.443.277.503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FE6C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9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5780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05.419.097.716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A513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61.818.731.958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9F54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2B5B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436.328.463.695</w:t>
            </w:r>
          </w:p>
        </w:tc>
      </w:tr>
      <w:tr w:rsidR="003A2935" w:rsidRPr="00851878" w14:paraId="08CA407D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39F4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7.788.147.222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2350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8CC9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857.217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CC90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586.940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87F5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9DAC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150.687.000.000</w:t>
            </w:r>
          </w:p>
        </w:tc>
      </w:tr>
      <w:tr w:rsidR="003A2935" w:rsidRPr="00851878" w14:paraId="47516DBA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8A02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75.960.050.000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3C59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0F7A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.683.836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9461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.150.432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2AF5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D14B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.259.052.000.000</w:t>
            </w:r>
          </w:p>
        </w:tc>
      </w:tr>
      <w:tr w:rsidR="003A2935" w:rsidRPr="00851878" w14:paraId="3F63F9B2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B54F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4.661.944.444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7136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7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0D69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.068.314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5869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860.500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A4FD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5A91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.498.564.000.000</w:t>
            </w:r>
          </w:p>
        </w:tc>
      </w:tr>
      <w:tr w:rsidR="003A2935" w:rsidRPr="00851878" w14:paraId="29EEC3B3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EF98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871.336.111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898E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E810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8.324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7C7D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1.037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AAA6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8BBF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3.842.500.000</w:t>
            </w:r>
          </w:p>
        </w:tc>
      </w:tr>
      <w:tr w:rsidR="003A2935" w:rsidRPr="00851878" w14:paraId="78483036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677E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.362.828.875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1C20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CCDA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20.824.957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B1E7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85.721.47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DADE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5408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663.685.692.000</w:t>
            </w:r>
          </w:p>
        </w:tc>
      </w:tr>
      <w:tr w:rsidR="003A2935" w:rsidRPr="00851878" w14:paraId="36F97461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E6CE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7.512.662.006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5636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5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2BC0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034.214.212.009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379E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805.111.592.211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8A9A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2170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436.770.008.115</w:t>
            </w:r>
          </w:p>
        </w:tc>
      </w:tr>
      <w:tr w:rsidR="003A2935" w:rsidRPr="00851878" w14:paraId="421CAAD6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2801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85.565.122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987F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1E7B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3.895.951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45C2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9.794.49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F64B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7643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8.793.196.000</w:t>
            </w:r>
          </w:p>
        </w:tc>
      </w:tr>
      <w:tr w:rsidR="003A2935" w:rsidRPr="00851878" w14:paraId="7227E4A5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29C3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411.365.206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F284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4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8AD7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7.232.728.603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2A1B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2.218.448.859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3B9C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A291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8.341.953.033</w:t>
            </w:r>
          </w:p>
        </w:tc>
      </w:tr>
      <w:tr w:rsidR="003A2935" w:rsidRPr="00851878" w14:paraId="7506657C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B871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.132.286.771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ABF5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5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B772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9.581.372.896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6C10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3.693.623.33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7E35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84FB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1.428.184.563</w:t>
            </w:r>
          </w:p>
        </w:tc>
      </w:tr>
      <w:tr w:rsidR="003A2935" w:rsidRPr="00851878" w14:paraId="1C4FE2A6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02FA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.379.561.111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FBE0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5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AEA0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81.983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0678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24.639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FA7C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4C7C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44.302.500.000</w:t>
            </w:r>
          </w:p>
        </w:tc>
      </w:tr>
      <w:tr w:rsidR="003A2935" w:rsidRPr="00851878" w14:paraId="3BE56AF2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6C23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16.642.000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6600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5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E930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39.743.039.394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C67D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1.378.253.517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952B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7109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85.432.166.153</w:t>
            </w:r>
          </w:p>
        </w:tc>
      </w:tr>
      <w:tr w:rsidR="003A2935" w:rsidRPr="00851878" w14:paraId="0A46CF31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48ED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.109.947.222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7DE0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1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CFD1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43.536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7548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68.036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340D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C85D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77.554.000.000</w:t>
            </w:r>
          </w:p>
        </w:tc>
      </w:tr>
      <w:tr w:rsidR="003A2935" w:rsidRPr="00851878" w14:paraId="3F93ECE6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72E9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769.016.979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4367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4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B6A7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5.057.215.504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0709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6.698.971.577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CE38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2214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8.406.701.293</w:t>
            </w:r>
          </w:p>
        </w:tc>
      </w:tr>
      <w:tr w:rsidR="003A2935" w:rsidRPr="00851878" w14:paraId="7B42566D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4054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.688.576.329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C3B5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CF5F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38.730.784.018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590A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8.035.141.921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C054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44D9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32.748.354.979</w:t>
            </w:r>
          </w:p>
        </w:tc>
      </w:tr>
      <w:tr w:rsidR="003A2935" w:rsidRPr="00851878" w14:paraId="434C9A51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A7DF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3.128.194.389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076C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1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993A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05.217.754.055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21B9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43.852.616.236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9A3A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9480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27.144.062.173</w:t>
            </w:r>
          </w:p>
        </w:tc>
      </w:tr>
      <w:tr w:rsidR="003A2935" w:rsidRPr="00851878" w14:paraId="5F2597C2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8FF9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585.894.444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2792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FC96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8.141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F543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8.316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E478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ACA7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7.299.000.000</w:t>
            </w:r>
          </w:p>
        </w:tc>
      </w:tr>
      <w:tr w:rsidR="003A2935" w:rsidRPr="00851878" w14:paraId="1E318761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BE29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36.558.362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0910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7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868A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0.959.005.793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471F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4.346.121.02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5D92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818F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8.132.066.303</w:t>
            </w:r>
          </w:p>
        </w:tc>
      </w:tr>
      <w:tr w:rsidR="003A2935" w:rsidRPr="00851878" w14:paraId="11828B7A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3660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.395.350.000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F34C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87C5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18.767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75C2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3.666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7B57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85F0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00.600.000.000</w:t>
            </w:r>
          </w:p>
        </w:tc>
      </w:tr>
      <w:tr w:rsidR="003A2935" w:rsidRPr="00851878" w14:paraId="54046875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D8B6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137.112.645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AD91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9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666C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5.459.113.293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18E9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0.967.227.62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8672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A791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5.942.727.106</w:t>
            </w:r>
          </w:p>
        </w:tc>
      </w:tr>
      <w:tr w:rsidR="003A2935" w:rsidRPr="00851878" w14:paraId="48958850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8292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.895.397.222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F45B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9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225B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39.589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DCC1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82.599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AD2A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F9A0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880.888.500.000</w:t>
            </w:r>
          </w:p>
        </w:tc>
      </w:tr>
      <w:tr w:rsidR="003A2935" w:rsidRPr="00851878" w14:paraId="13B7F2A3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B499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774.190.272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4031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7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7A19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8.177.657.051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FBB1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1.734.019.328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9E80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834A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9.044.666.715</w:t>
            </w:r>
          </w:p>
        </w:tc>
      </w:tr>
      <w:tr w:rsidR="003A2935" w:rsidRPr="00851878" w14:paraId="49396475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40B2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010.569.429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C393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8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B1A3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4.795.394.426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89A4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8.946.941.30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34C6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7684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4.268.865.079</w:t>
            </w:r>
          </w:p>
        </w:tc>
      </w:tr>
      <w:tr w:rsidR="003A2935" w:rsidRPr="00851878" w14:paraId="62709F55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FBA7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163.178.653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1388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8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26FF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4.145.863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DC67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3.367.092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3D9D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8C45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0.829.409.000</w:t>
            </w:r>
          </w:p>
        </w:tc>
      </w:tr>
      <w:tr w:rsidR="003A2935" w:rsidRPr="00851878" w14:paraId="4B4B7C06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D716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04.986.570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410A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1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F8BC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4.138.505.136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2BC4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9.881.572.808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D6E8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5BAC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4.079.291.540</w:t>
            </w:r>
          </w:p>
        </w:tc>
      </w:tr>
      <w:tr w:rsidR="003A2935" w:rsidRPr="00851878" w14:paraId="4A7E4A9D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E1C54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.197.063.371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9F92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9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733A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73.691.356.964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4ED7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05.419.097.716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62AB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1BBC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776.400.905.822</w:t>
            </w:r>
          </w:p>
        </w:tc>
      </w:tr>
      <w:tr w:rsidR="003A2935" w:rsidRPr="00851878" w14:paraId="4526F30B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14A3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9.993.100.000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9105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9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5F80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132.321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93DD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857.217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679E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EBAF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.060.929.500.000</w:t>
            </w:r>
          </w:p>
        </w:tc>
      </w:tr>
      <w:tr w:rsidR="003A2935" w:rsidRPr="00851878" w14:paraId="1B3C59DB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6B3A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lastRenderedPageBreak/>
              <w:t>307.861.866.667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6F28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3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2C4E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.517.373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830E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.683.836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7D73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9458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.859.291.000.000</w:t>
            </w:r>
          </w:p>
        </w:tc>
      </w:tr>
      <w:tr w:rsidR="003A2935" w:rsidRPr="00851878" w14:paraId="3D2A6013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FE0E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6.033.569.444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4D10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7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4710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.976.349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1182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.068.314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928C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E172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.510.506.000.000</w:t>
            </w:r>
          </w:p>
        </w:tc>
      </w:tr>
      <w:tr w:rsidR="003A2935" w:rsidRPr="00851878" w14:paraId="412E99CA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481E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652.519.444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791C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1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0F8A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67.023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00BB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8.324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D43C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E891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71.185.000.000</w:t>
            </w:r>
          </w:p>
        </w:tc>
      </w:tr>
      <w:tr w:rsidR="003A2935" w:rsidRPr="00851878" w14:paraId="09A68268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EB11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.837.909.097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C05D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7C33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59.592.758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9203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20.824.957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50AB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9AFB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570.005.236.500</w:t>
            </w:r>
          </w:p>
        </w:tc>
      </w:tr>
      <w:tr w:rsidR="003A2935" w:rsidRPr="00851878" w14:paraId="4DA8C055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5867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5.192.794.354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4E71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3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21EF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870.496.137.257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BD49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034.214.212.009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8327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42E1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387.603.243.262</w:t>
            </w:r>
          </w:p>
        </w:tc>
      </w:tr>
      <w:tr w:rsidR="003A2935" w:rsidRPr="00851878" w14:paraId="40A80A40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75B8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422.589.250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E9A3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FF45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072.643.26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DBA2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754.134.738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BFA8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7175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449.710.631</w:t>
            </w:r>
          </w:p>
        </w:tc>
      </w:tr>
      <w:tr w:rsidR="003A2935" w:rsidRPr="00851878" w14:paraId="408F89C1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E0D6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773.269.473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4B4D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9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B153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0.828.618.3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AC3A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7.232.728.60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0356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EA86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4.444.982.602</w:t>
            </w:r>
          </w:p>
        </w:tc>
      </w:tr>
      <w:tr w:rsidR="003A2935" w:rsidRPr="00851878" w14:paraId="26F085D7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4812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.931.061.246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AF54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3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F9AC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6.630.445.701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187C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9.581.372.896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3B69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F8C2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6.421.132.149</w:t>
            </w:r>
          </w:p>
        </w:tc>
      </w:tr>
      <w:tr w:rsidR="003A2935" w:rsidRPr="00851878" w14:paraId="24D1D0F4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B627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1.267.366.667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E705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8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96B8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637.361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F591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81.983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A680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6B59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978.352.500.000</w:t>
            </w:r>
          </w:p>
        </w:tc>
      </w:tr>
      <w:tr w:rsidR="003A2935" w:rsidRPr="00851878" w14:paraId="5D854F92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9EBB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.698.704.921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4CBD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6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C89F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95.533.790.407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6800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39.743.039.39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B8E6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3B07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65.405.310.104</w:t>
            </w:r>
          </w:p>
        </w:tc>
      </w:tr>
      <w:tr w:rsidR="003A2935" w:rsidRPr="00851878" w14:paraId="15051879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A706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.797.786.111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7DE0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4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CFFD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13.817.000.000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ECFE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43.536.000.000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A24F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7CD2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85.585.000.000</w:t>
            </w:r>
          </w:p>
        </w:tc>
      </w:tr>
      <w:tr w:rsidR="003A2935" w:rsidRPr="00851878" w14:paraId="04001390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8973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275.863.342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F3C0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2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FBBC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8.556.605.259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3A13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5.057.215.50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C0E8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6F5C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6.085.213.011</w:t>
            </w:r>
          </w:p>
        </w:tc>
      </w:tr>
      <w:tr w:rsidR="003A2935" w:rsidRPr="00851878" w14:paraId="6B579147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B323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.561.934.138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3071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5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4727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57.088.997.518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75EF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38.730.784.018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25A7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50D9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76.454.389.527</w:t>
            </w:r>
          </w:p>
        </w:tc>
      </w:tr>
      <w:tr w:rsidR="003A2935" w:rsidRPr="00851878" w14:paraId="79764833" w14:textId="77777777" w:rsidTr="008C58F6">
        <w:trPr>
          <w:trHeight w:val="300"/>
        </w:trPr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D43D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.048.692.483</w:t>
            </w:r>
          </w:p>
        </w:tc>
        <w:tc>
          <w:tcPr>
            <w:tcW w:w="2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F3AB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3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B274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10.532.628.845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F01F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05.217.754.05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A865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19BE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463.141.505.873</w:t>
            </w:r>
          </w:p>
        </w:tc>
      </w:tr>
    </w:tbl>
    <w:p w14:paraId="49BCCC94" w14:textId="77777777" w:rsidR="003A2935" w:rsidRDefault="003A2935" w:rsidP="003A2935">
      <w:pPr>
        <w:autoSpaceDE w:val="0"/>
        <w:autoSpaceDN w:val="0"/>
        <w:adjustRightInd w:val="0"/>
        <w:spacing w:line="480" w:lineRule="auto"/>
        <w:ind w:firstLine="0"/>
        <w:rPr>
          <w:b/>
          <w:bCs/>
          <w:kern w:val="0"/>
        </w:rPr>
      </w:pPr>
    </w:p>
    <w:p w14:paraId="6B0133F0" w14:textId="77777777" w:rsidR="003A2935" w:rsidRDefault="003A2935" w:rsidP="003A2935">
      <w:pPr>
        <w:rPr>
          <w:b/>
          <w:bCs/>
          <w:kern w:val="0"/>
        </w:rPr>
      </w:pPr>
      <w:r>
        <w:rPr>
          <w:b/>
          <w:bCs/>
          <w:kern w:val="0"/>
        </w:rPr>
        <w:br w:type="page"/>
      </w:r>
    </w:p>
    <w:p w14:paraId="283266CA" w14:textId="77777777" w:rsidR="003A2935" w:rsidRDefault="003A2935" w:rsidP="003A2935">
      <w:pPr>
        <w:autoSpaceDE w:val="0"/>
        <w:autoSpaceDN w:val="0"/>
        <w:adjustRightInd w:val="0"/>
        <w:spacing w:line="480" w:lineRule="auto"/>
        <w:ind w:firstLine="0"/>
        <w:rPr>
          <w:b/>
          <w:bCs/>
          <w:kern w:val="0"/>
        </w:rPr>
      </w:pPr>
    </w:p>
    <w:tbl>
      <w:tblPr>
        <w:tblW w:w="7820" w:type="dxa"/>
        <w:tblLook w:val="04A0" w:firstRow="1" w:lastRow="0" w:firstColumn="1" w:lastColumn="0" w:noHBand="0" w:noVBand="1"/>
      </w:tblPr>
      <w:tblGrid>
        <w:gridCol w:w="2200"/>
        <w:gridCol w:w="620"/>
        <w:gridCol w:w="2000"/>
        <w:gridCol w:w="1540"/>
        <w:gridCol w:w="1540"/>
      </w:tblGrid>
      <w:tr w:rsidR="003A2935" w:rsidRPr="00851878" w14:paraId="06DE2F70" w14:textId="77777777" w:rsidTr="008C58F6">
        <w:trPr>
          <w:trHeight w:val="300"/>
        </w:trPr>
        <w:tc>
          <w:tcPr>
            <w:tcW w:w="22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309E1CB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OGSit</w:t>
            </w:r>
          </w:p>
        </w:tc>
        <w:tc>
          <w:tcPr>
            <w:tcW w:w="6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3CC151D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5F6D23A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OGSit/360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78FEB91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HASIL PERHIT 2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5F10140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SIKLUS OPERASI </w:t>
            </w:r>
          </w:p>
        </w:tc>
      </w:tr>
      <w:tr w:rsidR="003A2935" w:rsidRPr="00851878" w14:paraId="352CE5F2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E80B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15.212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C48E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521F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153.366.66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24604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4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EB7C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9,53</w:t>
            </w:r>
          </w:p>
        </w:tc>
      </w:tr>
      <w:tr w:rsidR="003A2935" w:rsidRPr="00851878" w14:paraId="312C7430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E458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61.497.951.567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E83B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EFED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26.383.19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4046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AC6E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47,31</w:t>
            </w:r>
          </w:p>
        </w:tc>
      </w:tr>
      <w:tr w:rsidR="003A2935" w:rsidRPr="00851878" w14:paraId="0CCBE922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2362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297.120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4FC9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A249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380.888.88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972A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FDE9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60,35</w:t>
            </w:r>
          </w:p>
        </w:tc>
      </w:tr>
      <w:tr w:rsidR="003A2935" w:rsidRPr="00851878" w14:paraId="6640F2F3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B646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80.496.768.468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71C2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FFD7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056.935.46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C0E1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3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51C0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24,22</w:t>
            </w:r>
          </w:p>
        </w:tc>
      </w:tr>
      <w:tr w:rsidR="003A2935" w:rsidRPr="00851878" w14:paraId="57537191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5317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.155.948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860C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4858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7.099.855.55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2AB4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2E2C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3,04</w:t>
            </w:r>
          </w:p>
        </w:tc>
      </w:tr>
      <w:tr w:rsidR="003A2935" w:rsidRPr="00851878" w14:paraId="0503631E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8B02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62.460.279.77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99D6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87A3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562.389.66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49AB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8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0546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7,69</w:t>
            </w:r>
          </w:p>
        </w:tc>
      </w:tr>
      <w:tr w:rsidR="003A2935" w:rsidRPr="00851878" w14:paraId="409238CF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E2BF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39.913.080.031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AB50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F638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333.091.88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8E17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2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D91E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21,75</w:t>
            </w:r>
          </w:p>
        </w:tc>
      </w:tr>
      <w:tr w:rsidR="003A2935" w:rsidRPr="00851878" w14:paraId="3A9998CE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A2F6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41.721.111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9197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3F4E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71.447.53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62A1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3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A743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29,56</w:t>
            </w:r>
          </w:p>
        </w:tc>
      </w:tr>
      <w:tr w:rsidR="003A2935" w:rsidRPr="00851878" w14:paraId="7915FF6E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7F87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33.757.529.93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3E11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E425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71.548.69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3AC1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4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CE55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0,41</w:t>
            </w:r>
          </w:p>
        </w:tc>
      </w:tr>
      <w:tr w:rsidR="003A2935" w:rsidRPr="00851878" w14:paraId="46E083DF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5293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.495.794.976.776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A8EA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0541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5.266.097.15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60C7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9B1A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1,97</w:t>
            </w:r>
          </w:p>
        </w:tc>
      </w:tr>
      <w:tr w:rsidR="003A2935" w:rsidRPr="00851878" w14:paraId="49D0BC40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FCAB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6.147.857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FC97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1641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2.632.936.11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9186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ADA2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6,91</w:t>
            </w:r>
          </w:p>
        </w:tc>
      </w:tr>
      <w:tr w:rsidR="003A2935" w:rsidRPr="00851878" w14:paraId="597AE1A9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2BD2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3.182.723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FD85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C350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7.729.786.11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B7E8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1B5D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1,01</w:t>
            </w:r>
          </w:p>
        </w:tc>
      </w:tr>
      <w:tr w:rsidR="003A2935" w:rsidRPr="00851878" w14:paraId="5A957637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FEC5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6.804.578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A64D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BCF3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4.457.161.11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970E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4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C6A4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19,65</w:t>
            </w:r>
          </w:p>
        </w:tc>
      </w:tr>
      <w:tr w:rsidR="003A2935" w:rsidRPr="00851878" w14:paraId="5B504011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4FFB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18.690.8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2B9E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2325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29.696.66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1737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8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789D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94,65</w:t>
            </w:r>
          </w:p>
        </w:tc>
      </w:tr>
      <w:tr w:rsidR="003A2935" w:rsidRPr="00851878" w14:paraId="71FD2878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6BE2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.763.691.018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94F7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B0AD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6.010.252.82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A7B0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F38A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8,83</w:t>
            </w:r>
          </w:p>
        </w:tc>
      </w:tr>
      <w:tr w:rsidR="003A2935" w:rsidRPr="00851878" w14:paraId="1BA88BE4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6809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.664.148.865.078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F605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FDAB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9.067.080.18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7B5D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8CF6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3,46</w:t>
            </w:r>
          </w:p>
        </w:tc>
      </w:tr>
      <w:tr w:rsidR="003A2935" w:rsidRPr="00851878" w14:paraId="5E9ABB10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B608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80.921.903.141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2E57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92E6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80.338.62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676D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2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A0A5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07,54</w:t>
            </w:r>
          </w:p>
        </w:tc>
      </w:tr>
      <w:tr w:rsidR="003A2935" w:rsidRPr="00851878" w14:paraId="57BA4F30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7356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87.091.634.641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842B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3B32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297.476.76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CCF1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24D3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8,60</w:t>
            </w:r>
          </w:p>
        </w:tc>
      </w:tr>
      <w:tr w:rsidR="003A2935" w:rsidRPr="00851878" w14:paraId="0B139D1F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CD47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274.332.759.46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F552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3CD4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.539.813.22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6270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33CE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5,58</w:t>
            </w:r>
          </w:p>
        </w:tc>
      </w:tr>
      <w:tr w:rsidR="003A2935" w:rsidRPr="00851878" w14:paraId="3F5FEEAE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F5AC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.516.606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A0D5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F5B7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9.768.350.00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3A96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0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7E7A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4,03</w:t>
            </w:r>
          </w:p>
        </w:tc>
      </w:tr>
      <w:tr w:rsidR="003A2935" w:rsidRPr="00851878" w14:paraId="08F5602A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4555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.207.268.926.068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AB30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4391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.131.302.57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EFDB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972C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,86</w:t>
            </w:r>
          </w:p>
        </w:tc>
      </w:tr>
      <w:tr w:rsidR="003A2935" w:rsidRPr="00851878" w14:paraId="11E3AD14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6E85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616.017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B936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32C7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266.713.88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E8F3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9796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8,49</w:t>
            </w:r>
          </w:p>
        </w:tc>
      </w:tr>
      <w:tr w:rsidR="003A2935" w:rsidRPr="00851878" w14:paraId="010C4B07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39C6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77.714.919.22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2ECF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A5EC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160.319.22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2F36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07A9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0,42</w:t>
            </w:r>
          </w:p>
        </w:tc>
      </w:tr>
      <w:tr w:rsidR="003A2935" w:rsidRPr="00851878" w14:paraId="200A1912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7004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728.304.112.50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3124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18C6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.800.844.75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43E5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9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91B5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5,33</w:t>
            </w:r>
          </w:p>
        </w:tc>
      </w:tr>
      <w:tr w:rsidR="003A2935" w:rsidRPr="00851878" w14:paraId="0578D3E0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090C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1.524.839.503.101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0388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503E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2.013.443.06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3C11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4233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,40</w:t>
            </w:r>
          </w:p>
        </w:tc>
      </w:tr>
      <w:tr w:rsidR="003A2935" w:rsidRPr="00851878" w14:paraId="6611F508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4DD6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17.281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E14D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1D82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159.113.88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DAFB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1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B337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7,12</w:t>
            </w:r>
          </w:p>
        </w:tc>
      </w:tr>
      <w:tr w:rsidR="003A2935" w:rsidRPr="00851878" w14:paraId="0C8769F0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2127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02.040.144.58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B41E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C69F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839.000.40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9751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1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E60E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33,25</w:t>
            </w:r>
          </w:p>
        </w:tc>
      </w:tr>
      <w:tr w:rsidR="003A2935" w:rsidRPr="00851878" w14:paraId="58F4CFF1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7D9A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622.892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4CD3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21ED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285.811.11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4C4E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2229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1,73</w:t>
            </w:r>
          </w:p>
        </w:tc>
      </w:tr>
      <w:tr w:rsidR="003A2935" w:rsidRPr="00851878" w14:paraId="4F0E33FD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A446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26.417.881.00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E832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9317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184.494.11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AE5E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1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3137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15,95</w:t>
            </w:r>
          </w:p>
        </w:tc>
      </w:tr>
      <w:tr w:rsidR="003A2935" w:rsidRPr="00851878" w14:paraId="34738590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D4B7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.834.064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6382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4208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6.205.733.33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0D36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9FF4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7,32</w:t>
            </w:r>
          </w:p>
        </w:tc>
      </w:tr>
      <w:tr w:rsidR="003A2935" w:rsidRPr="00851878" w14:paraId="7FEDE81E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7AA5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92.217.433.141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DF0C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B6FE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922.826.20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056F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62DF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0,97</w:t>
            </w:r>
          </w:p>
        </w:tc>
      </w:tr>
      <w:tr w:rsidR="003A2935" w:rsidRPr="00851878" w14:paraId="0D09F229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EB81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8.545.896.697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A1C0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3380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134.849.71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9307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45F5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02,91</w:t>
            </w:r>
          </w:p>
        </w:tc>
      </w:tr>
      <w:tr w:rsidR="003A2935" w:rsidRPr="00851878" w14:paraId="4880C533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BBDC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30.440.697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D301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A112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40.113.04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0231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8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EE5C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42,17</w:t>
            </w:r>
          </w:p>
        </w:tc>
      </w:tr>
      <w:tr w:rsidR="003A2935" w:rsidRPr="00851878" w14:paraId="0805DF63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A163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80.574.517.56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1EF0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CA7B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01.595.88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B7AE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4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63B1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,02</w:t>
            </w:r>
          </w:p>
        </w:tc>
      </w:tr>
      <w:tr w:rsidR="003A2935" w:rsidRPr="00851878" w14:paraId="6D9B7ABB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7A05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lastRenderedPageBreak/>
              <w:t>-5.910.489.349.236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03A5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A458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6.418.025.97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997B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F361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5,25</w:t>
            </w:r>
          </w:p>
        </w:tc>
      </w:tr>
      <w:tr w:rsidR="003A2935" w:rsidRPr="00851878" w14:paraId="204891B8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0385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7.892.690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F3F4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C159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7.479.694.44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4EBA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1C03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8,74</w:t>
            </w:r>
          </w:p>
        </w:tc>
      </w:tr>
      <w:tr w:rsidR="003A2935" w:rsidRPr="00851878" w14:paraId="7E65FAF5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B041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3.876.594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9457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BC9C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9.657.205.55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D8399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7654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6,92</w:t>
            </w:r>
          </w:p>
        </w:tc>
      </w:tr>
      <w:tr w:rsidR="003A2935" w:rsidRPr="00851878" w14:paraId="2C6DF2A4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98DD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1.000.234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3BFF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8ED9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6.111.761.11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F281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21F0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4,99</w:t>
            </w:r>
          </w:p>
        </w:tc>
      </w:tr>
      <w:tr w:rsidR="003A2935" w:rsidRPr="00851878" w14:paraId="2FBDD1B0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24AE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426.351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06B2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B1B2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.962.086.11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D36D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D3B6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9,32</w:t>
            </w:r>
          </w:p>
        </w:tc>
      </w:tr>
      <w:tr w:rsidR="003A2935" w:rsidRPr="00851878" w14:paraId="51B3EAD5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227E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.553.235.568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1900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F1E7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8.203.432.13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1288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CA6B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0,20</w:t>
            </w:r>
          </w:p>
        </w:tc>
      </w:tr>
      <w:tr w:rsidR="003A2935" w:rsidRPr="00851878" w14:paraId="3F8A56D1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4C3F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.109.498.526.032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FE69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D869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7.526.384.79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246D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4B89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9,78</w:t>
            </w:r>
          </w:p>
        </w:tc>
      </w:tr>
      <w:tr w:rsidR="003A2935" w:rsidRPr="00851878" w14:paraId="14418A04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1616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14.744.883.946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1645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3F80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96.513.56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E55B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8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B4A6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71,90</w:t>
            </w:r>
          </w:p>
        </w:tc>
      </w:tr>
      <w:tr w:rsidR="003A2935" w:rsidRPr="00851878" w14:paraId="544C752B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586AF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61.531.948.922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C18F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76F8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61.531.948.92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EBB8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C0A8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5,01</w:t>
            </w:r>
          </w:p>
        </w:tc>
      </w:tr>
      <w:tr w:rsidR="003A2935" w:rsidRPr="00851878" w14:paraId="3141FC99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7DF3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487.586.425.468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A3C3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49C2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.132.184.51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8BC9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8076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2,96</w:t>
            </w:r>
          </w:p>
        </w:tc>
      </w:tr>
      <w:tr w:rsidR="003A2935" w:rsidRPr="00851878" w14:paraId="0781C550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45A2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.891.419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3DC4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602D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0.809.497.22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76EF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2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8953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1,96</w:t>
            </w:r>
          </w:p>
        </w:tc>
      </w:tr>
      <w:tr w:rsidR="003A2935" w:rsidRPr="00851878" w14:paraId="3BB19670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B4F7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.559.476.265.55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4C4C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CD3E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.109.656.29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9990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FD0F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,72</w:t>
            </w:r>
          </w:p>
        </w:tc>
      </w:tr>
      <w:tr w:rsidR="003A2935" w:rsidRPr="00851878" w14:paraId="4580421C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50B6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459.707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3112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71CB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.610.297.22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4FD0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CF00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6,58</w:t>
            </w:r>
          </w:p>
        </w:tc>
      </w:tr>
      <w:tr w:rsidR="003A2935" w:rsidRPr="00851878" w14:paraId="6E2BCC21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50DA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57.200.088.00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9A59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1AD1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658.889.13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9A66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21BA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73,84</w:t>
            </w:r>
          </w:p>
        </w:tc>
      </w:tr>
      <w:tr w:rsidR="003A2935" w:rsidRPr="00851878" w14:paraId="5C3186F1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2EE8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837.650.335.55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4562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AE69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57.200.088.00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D44C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4BE9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1,75</w:t>
            </w:r>
          </w:p>
        </w:tc>
      </w:tr>
      <w:tr w:rsidR="003A2935" w:rsidRPr="00851878" w14:paraId="0C99A66F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2B9B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1.691.107.341.759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ABBF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954D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1.691.107.341.75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85D6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2F83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5,88</w:t>
            </w:r>
          </w:p>
        </w:tc>
      </w:tr>
      <w:tr w:rsidR="003A2935" w:rsidRPr="00851878" w14:paraId="1153F227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2B03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30.799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FEBA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12BA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918.886.11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5985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3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20B3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8,41</w:t>
            </w:r>
          </w:p>
        </w:tc>
      </w:tr>
      <w:tr w:rsidR="003A2935" w:rsidRPr="00851878" w14:paraId="402DE751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D811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84.121.002.771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ED8D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105B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89.225.00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45ED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1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774F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46,96</w:t>
            </w:r>
          </w:p>
        </w:tc>
      </w:tr>
      <w:tr w:rsidR="003A2935" w:rsidRPr="00851878" w14:paraId="2C3349AA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FD6E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371.651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3686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827A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587.919.44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535E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11C9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7,95</w:t>
            </w:r>
          </w:p>
        </w:tc>
      </w:tr>
      <w:tr w:rsidR="003A2935" w:rsidRPr="00851878" w14:paraId="4BFC7F92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DD30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39.655.714.828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680D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8F61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221.265.87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5CF9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8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9714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00,81</w:t>
            </w:r>
          </w:p>
        </w:tc>
      </w:tr>
      <w:tr w:rsidR="003A2935" w:rsidRPr="00851878" w14:paraId="347154E1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6F3C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.228.003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22CA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7A79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7.300.008.33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5D44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D820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9,38</w:t>
            </w:r>
          </w:p>
        </w:tc>
      </w:tr>
      <w:tr w:rsidR="003A2935" w:rsidRPr="00851878" w14:paraId="23577E97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2008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62.235.507.989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AE4C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786E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561.765.30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E1E6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9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07BB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0,06</w:t>
            </w:r>
          </w:p>
        </w:tc>
      </w:tr>
      <w:tr w:rsidR="003A2935" w:rsidRPr="00851878" w14:paraId="2DBB9B9B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02F9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9.204.089.92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F5BD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273B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9.204.089.92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DE09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DC1A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08,86</w:t>
            </w:r>
          </w:p>
        </w:tc>
      </w:tr>
      <w:tr w:rsidR="003A2935" w:rsidRPr="00851878" w14:paraId="1B0D3292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4D651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79.156.903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C371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B34D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97.658.06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8009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8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C6A7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15,93</w:t>
            </w:r>
          </w:p>
        </w:tc>
      </w:tr>
      <w:tr w:rsidR="003A2935" w:rsidRPr="00851878" w14:paraId="7BF47617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9CE9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43.396.373.62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8A3D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1850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98.323.26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86FC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6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4D4C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2,80</w:t>
            </w:r>
          </w:p>
        </w:tc>
      </w:tr>
      <w:tr w:rsidR="003A2935" w:rsidRPr="00851878" w14:paraId="1EDE0397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3445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.568.907.814.506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1C4B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3F40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5.469.188.37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6553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8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FE55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0,30</w:t>
            </w:r>
          </w:p>
        </w:tc>
      </w:tr>
      <w:tr w:rsidR="003A2935" w:rsidRPr="00851878" w14:paraId="6A1CC4A0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C682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.416.673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5B2F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0343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1.712.980.55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F93B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3CC9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9,94</w:t>
            </w:r>
          </w:p>
        </w:tc>
      </w:tr>
      <w:tr w:rsidR="003A2935" w:rsidRPr="00851878" w14:paraId="24D11EB8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00D0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4.979.425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1D79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9498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2.720.625.00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668F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5393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0,59</w:t>
            </w:r>
          </w:p>
        </w:tc>
      </w:tr>
      <w:tr w:rsidR="003A2935" w:rsidRPr="00851878" w14:paraId="38D8512B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4442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9.535.739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72E5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96C7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82.043.719.44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3C9A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3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D02F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01,02</w:t>
            </w:r>
          </w:p>
        </w:tc>
      </w:tr>
      <w:tr w:rsidR="003A2935" w:rsidRPr="00851878" w14:paraId="62A8B418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EAD5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044.783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DEBA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747B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.902.175.00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6A7E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8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3DE6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1,65</w:t>
            </w:r>
          </w:p>
        </w:tc>
      </w:tr>
      <w:tr w:rsidR="003A2935" w:rsidRPr="00851878" w14:paraId="4343C169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1D50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.347.056.473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7803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E507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7.630.712.42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2A01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402F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2,92</w:t>
            </w:r>
          </w:p>
        </w:tc>
      </w:tr>
      <w:tr w:rsidR="003A2935" w:rsidRPr="00851878" w14:paraId="53A61828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FB71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.177.830.782.966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0581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0E0B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7.716.196.61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9D5A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717B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17,95</w:t>
            </w:r>
          </w:p>
        </w:tc>
      </w:tr>
      <w:tr w:rsidR="003A2935" w:rsidRPr="00851878" w14:paraId="74C7B200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98B5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64.844.653.179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3C6D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053C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57.901.81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B480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8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6C74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77,84</w:t>
            </w:r>
          </w:p>
        </w:tc>
      </w:tr>
      <w:tr w:rsidR="003A2935" w:rsidRPr="00851878" w14:paraId="570FABB2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4A7A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8.310.868.739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0A30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B634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134.196.85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CF19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DE4C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0,13</w:t>
            </w:r>
          </w:p>
        </w:tc>
      </w:tr>
      <w:tr w:rsidR="003A2935" w:rsidRPr="00851878" w14:paraId="4C141516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AA4F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409.870.836.152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7F87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2D6E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.916.307.87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C0DB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6706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,22</w:t>
            </w:r>
          </w:p>
        </w:tc>
      </w:tr>
      <w:tr w:rsidR="003A2935" w:rsidRPr="00851878" w14:paraId="45704ECC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9C0C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.738.835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4EC8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2E24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0.385.652.77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F21C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3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F5F1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7,33</w:t>
            </w:r>
          </w:p>
        </w:tc>
      </w:tr>
      <w:tr w:rsidR="003A2935" w:rsidRPr="00851878" w14:paraId="2F53A963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BC69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.776.101.376.25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E90E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AE0E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.711.392.71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2556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3D01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,79</w:t>
            </w:r>
          </w:p>
        </w:tc>
      </w:tr>
      <w:tr w:rsidR="003A2935" w:rsidRPr="00851878" w14:paraId="59138EA8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609A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lastRenderedPageBreak/>
              <w:t>3.805.701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CA7C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D56E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.571.391.66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BE56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CD2E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5,57</w:t>
            </w:r>
          </w:p>
        </w:tc>
      </w:tr>
      <w:tr w:rsidR="003A2935" w:rsidRPr="00851878" w14:paraId="253D7EC9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4995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20.111.473.686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BCEC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7EA1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555.865.20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CCA9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44F2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1,40</w:t>
            </w:r>
          </w:p>
        </w:tc>
      </w:tr>
      <w:tr w:rsidR="003A2935" w:rsidRPr="00851878" w14:paraId="26CFBABA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5A2E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.850.011.161.45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79FD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7B8A6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.916.697.67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8FA4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5D7A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6,50</w:t>
            </w:r>
          </w:p>
        </w:tc>
      </w:tr>
      <w:tr w:rsidR="003A2935" w:rsidRPr="00851878" w14:paraId="5BC8C21D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B31D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0.806.684.751.70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498E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B3A9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0.018.568.75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3E78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53D9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1,80</w:t>
            </w:r>
          </w:p>
        </w:tc>
      </w:tr>
      <w:tr w:rsidR="003A2935" w:rsidRPr="00851878" w14:paraId="0634A640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BC0E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35.507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44D1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F1A4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209.741.66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0710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1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D2C2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7,12</w:t>
            </w:r>
          </w:p>
        </w:tc>
      </w:tr>
      <w:tr w:rsidR="003A2935" w:rsidRPr="00851878" w14:paraId="1AD56629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A87F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30.905.451.30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E063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1216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919.181.80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B59D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8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161E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28,64</w:t>
            </w:r>
          </w:p>
        </w:tc>
      </w:tr>
      <w:tr w:rsidR="003A2935" w:rsidRPr="00851878" w14:paraId="0498570F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CEFD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932.579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48CBE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2AEA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146.052.77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46D1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97BA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1,23</w:t>
            </w:r>
          </w:p>
        </w:tc>
      </w:tr>
      <w:tr w:rsidR="003A2935" w:rsidRPr="00851878" w14:paraId="29F3A7DB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09B2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64.038.494.499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E57E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E2B9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288.995.81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B9D1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4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7708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85,43</w:t>
            </w:r>
          </w:p>
        </w:tc>
      </w:tr>
      <w:tr w:rsidR="003A2935" w:rsidRPr="00851878" w14:paraId="1DC496C3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B4FB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.533.173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E843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3E0B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8.147.702.77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FB98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8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E022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5,22</w:t>
            </w:r>
          </w:p>
        </w:tc>
      </w:tr>
      <w:tr w:rsidR="003A2935" w:rsidRPr="00851878" w14:paraId="6035FCDB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88A7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42.038.152.501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49F9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C469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783.439.31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BFE2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9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29B2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6,17</w:t>
            </w:r>
          </w:p>
        </w:tc>
      </w:tr>
      <w:tr w:rsidR="003A2935" w:rsidRPr="00851878" w14:paraId="5F05EC12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23C7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45.397.746.247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78CE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67A8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81.660.40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74E6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7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6C81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8,66</w:t>
            </w:r>
          </w:p>
        </w:tc>
      </w:tr>
      <w:tr w:rsidR="003A2935" w:rsidRPr="00851878" w14:paraId="733EE9F0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E5BB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04.614.85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1218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0B5D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68.374.58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C4D4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6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D464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74,28</w:t>
            </w:r>
          </w:p>
        </w:tc>
      </w:tr>
      <w:tr w:rsidR="003A2935" w:rsidRPr="00851878" w14:paraId="0C0AAFAB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1809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86.111.621.56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F09F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EB5F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16.976.72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72E5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2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9317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3,43</w:t>
            </w:r>
          </w:p>
        </w:tc>
      </w:tr>
      <w:tr w:rsidR="003A2935" w:rsidRPr="00851878" w14:paraId="65FB2C25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1F10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.379.825.025.746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7DB4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40EC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7.721.736.18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8D0C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8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E10E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2,07</w:t>
            </w:r>
          </w:p>
        </w:tc>
      </w:tr>
      <w:tr w:rsidR="003A2935" w:rsidRPr="00851878" w14:paraId="279582EE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96ED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.526.493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E216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D4F4B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1.462.480.55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BF69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F622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1,86</w:t>
            </w:r>
          </w:p>
        </w:tc>
      </w:tr>
      <w:tr w:rsidR="003A2935" w:rsidRPr="00851878" w14:paraId="569D45A8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CCBB9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6.881.557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5E64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0EC4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5.782.102.77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4D3C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E5D4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2,46</w:t>
            </w:r>
          </w:p>
        </w:tc>
      </w:tr>
      <w:tr w:rsidR="003A2935" w:rsidRPr="00851878" w14:paraId="74AECC0E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6283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6.858.209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13B7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41A2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02.383.913.88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B372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2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FEB3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94,64</w:t>
            </w:r>
          </w:p>
        </w:tc>
      </w:tr>
      <w:tr w:rsidR="003A2935" w:rsidRPr="00851878" w14:paraId="08CCCA52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72EB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111.984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7350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97F8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.088.844.44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ECDF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9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047B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2,72</w:t>
            </w:r>
          </w:p>
        </w:tc>
      </w:tr>
      <w:tr w:rsidR="003A2935" w:rsidRPr="00851878" w14:paraId="2AD50080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A692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8.572.738.205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0F44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926D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3.813.161.68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392C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25DC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2,04</w:t>
            </w:r>
          </w:p>
        </w:tc>
      </w:tr>
      <w:tr w:rsidR="003A2935" w:rsidRPr="00851878" w14:paraId="2F2C37DB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0FA7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.981.574.813.78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5FB3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2CE6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8.282.152.26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567C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B7B7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0,89</w:t>
            </w:r>
          </w:p>
        </w:tc>
      </w:tr>
      <w:tr w:rsidR="003A2935" w:rsidRPr="00851878" w14:paraId="3426DD03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7AC2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65.191.588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4BEC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75A8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36.643.30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94B5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6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CB92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58,13</w:t>
            </w:r>
          </w:p>
        </w:tc>
      </w:tr>
      <w:tr w:rsidR="003A2935" w:rsidRPr="00851878" w14:paraId="5E4066E6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9948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14.178.328.44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2FF9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41ED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261.606.46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F258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03BB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9,86</w:t>
            </w:r>
          </w:p>
        </w:tc>
      </w:tr>
      <w:tr w:rsidR="003A2935" w:rsidRPr="00851878" w14:paraId="6D798E38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86A0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501.277.071.348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8A50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EC0A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.170.214.08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17D5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3498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,68</w:t>
            </w:r>
          </w:p>
        </w:tc>
      </w:tr>
      <w:tr w:rsidR="003A2935" w:rsidRPr="00851878" w14:paraId="454C8E92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1FF0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.241.696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216D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3522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1.782.488.88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4964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9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5633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1,89</w:t>
            </w:r>
          </w:p>
        </w:tc>
      </w:tr>
      <w:tr w:rsidR="003A2935" w:rsidRPr="00851878" w14:paraId="06521E4B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6637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.209.530.695.002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2795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5BF6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8.915.363.04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D4A4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78C6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0,65</w:t>
            </w:r>
          </w:p>
        </w:tc>
      </w:tr>
      <w:tr w:rsidR="003A2935" w:rsidRPr="00851878" w14:paraId="43F16D08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0D2D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.899.483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84CF9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D36D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3.609.675.00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CAAB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F2B6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7,94</w:t>
            </w:r>
          </w:p>
        </w:tc>
      </w:tr>
      <w:tr w:rsidR="003A2935" w:rsidRPr="00851878" w14:paraId="40FB6864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0987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79.016.594.096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698F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67C3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719.490.53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73C7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6905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0,44</w:t>
            </w:r>
          </w:p>
        </w:tc>
      </w:tr>
      <w:tr w:rsidR="003A2935" w:rsidRPr="00851878" w14:paraId="5B36CEB4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08CA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.316.793.099.791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0078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EB13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9.213.314.16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19AF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3E07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8,45</w:t>
            </w:r>
          </w:p>
        </w:tc>
      </w:tr>
      <w:tr w:rsidR="003A2935" w:rsidRPr="00851878" w14:paraId="7E2B5C52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4C64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0.410.532.187.39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85BE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B78C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8.918.144.96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5306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FA00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,54</w:t>
            </w:r>
          </w:p>
        </w:tc>
      </w:tr>
      <w:tr w:rsidR="003A2935" w:rsidRPr="00851878" w14:paraId="58BA1059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1BAE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20.240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D5A7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523F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722.888.88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150D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1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6EB9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8,02</w:t>
            </w:r>
          </w:p>
        </w:tc>
      </w:tr>
      <w:tr w:rsidR="003A2935" w:rsidRPr="00851878" w14:paraId="51973B36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1FB2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75.416.556.467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CD25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D74D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042.823.76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77EC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5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632C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04,40</w:t>
            </w:r>
          </w:p>
        </w:tc>
      </w:tr>
      <w:tr w:rsidR="003A2935" w:rsidRPr="00851878" w14:paraId="1D8C21EE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7599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968.749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3C61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29BC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246.525.00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FB33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BBB4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6,67</w:t>
            </w:r>
          </w:p>
        </w:tc>
      </w:tr>
      <w:tr w:rsidR="003A2935" w:rsidRPr="00851878" w14:paraId="456D53F6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E757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00.329.164.288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D0D1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B909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389.803.23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76A2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3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FCD2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5,19</w:t>
            </w:r>
          </w:p>
        </w:tc>
      </w:tr>
      <w:tr w:rsidR="003A2935" w:rsidRPr="00851878" w14:paraId="0BEEA027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AF09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.597.640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BA93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87CB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8.326.777.77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4BC5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0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9286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3,28</w:t>
            </w:r>
          </w:p>
        </w:tc>
      </w:tr>
      <w:tr w:rsidR="003A2935" w:rsidRPr="00851878" w14:paraId="3D7DA2BE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2B14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836.416.488.396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740E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2283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.323.379.13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DFD0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0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0EC1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5,97</w:t>
            </w:r>
          </w:p>
        </w:tc>
      </w:tr>
      <w:tr w:rsidR="003A2935" w:rsidRPr="00851878" w14:paraId="33BD601B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926F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49.586.646.829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7D62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0420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.082.185.13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203E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C6F7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9,49</w:t>
            </w:r>
          </w:p>
        </w:tc>
      </w:tr>
      <w:tr w:rsidR="003A2935" w:rsidRPr="00851878" w14:paraId="4F4C588F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CBBE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35.763.528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193C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F846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54.898.68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8247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2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C58E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41,28</w:t>
            </w:r>
          </w:p>
        </w:tc>
      </w:tr>
      <w:tr w:rsidR="003A2935" w:rsidRPr="00851878" w14:paraId="3A6D37E7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E457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33.269.281.31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C703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A342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47.970.22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019F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0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098A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4,30</w:t>
            </w:r>
          </w:p>
        </w:tc>
      </w:tr>
      <w:tr w:rsidR="003A2935" w:rsidRPr="00851878" w14:paraId="4AE48DA8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66EB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lastRenderedPageBreak/>
              <w:t>-7.853.878.614.261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2152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18B1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1.816.329.48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21E7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8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69F2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2,11</w:t>
            </w:r>
          </w:p>
        </w:tc>
      </w:tr>
      <w:tr w:rsidR="003A2935" w:rsidRPr="00851878" w14:paraId="2AE90842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B54D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3.005.230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2FB7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6275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9.458.972.22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06BB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1BC1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3,36</w:t>
            </w:r>
          </w:p>
        </w:tc>
      </w:tr>
      <w:tr w:rsidR="003A2935" w:rsidRPr="00851878" w14:paraId="7B8F9C6A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EA04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.858.593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75E2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46F1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13.496.091.66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591A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2840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0,09</w:t>
            </w:r>
          </w:p>
        </w:tc>
      </w:tr>
      <w:tr w:rsidR="003A2935" w:rsidRPr="00851878" w14:paraId="596BDF58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07E3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1.288.929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7581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BBFE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14.691.469.44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DCE5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3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0EB9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07,96</w:t>
            </w:r>
          </w:p>
        </w:tc>
      </w:tr>
      <w:tr w:rsidR="003A2935" w:rsidRPr="00851878" w14:paraId="10AA05FF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40FB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191.216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C4DD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2902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.308.933.33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606B8D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1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ADC1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1,50</w:t>
            </w:r>
          </w:p>
        </w:tc>
      </w:tr>
      <w:tr w:rsidR="003A2935" w:rsidRPr="00851878" w14:paraId="03C63DA5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4BE7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0.407.768.312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C736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37CB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8.910.467.53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4A44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F97F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9,07</w:t>
            </w:r>
          </w:p>
        </w:tc>
      </w:tr>
      <w:tr w:rsidR="003A2935" w:rsidRPr="00851878" w14:paraId="4BE7C0D2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7A507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.829.982.628.48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2DF5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E4E9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6.194.396.19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8DB3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F360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4,60</w:t>
            </w:r>
          </w:p>
        </w:tc>
      </w:tr>
      <w:tr w:rsidR="003A2935" w:rsidRPr="00851878" w14:paraId="62FF569D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D06D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56.331.019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B412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0B04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267.586.164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80FC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219A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4,89</w:t>
            </w:r>
          </w:p>
        </w:tc>
      </w:tr>
      <w:tr w:rsidR="003A2935" w:rsidRPr="00851878" w14:paraId="3F15BA52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AA64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41.582.803.162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A5C3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19E0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504.396.67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739E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3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5D6F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96,93</w:t>
            </w:r>
          </w:p>
        </w:tc>
      </w:tr>
      <w:tr w:rsidR="003A2935" w:rsidRPr="00851878" w14:paraId="354B68B0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9B2C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849.122.162.97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C781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74D7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.136.450.45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2A80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5661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,58</w:t>
            </w:r>
          </w:p>
        </w:tc>
      </w:tr>
      <w:tr w:rsidR="003A2935" w:rsidRPr="00851878" w14:paraId="1FF624B9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BEEF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.199.164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B816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10A9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4.442.122.22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F199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3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5A98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88,55</w:t>
            </w:r>
          </w:p>
        </w:tc>
      </w:tr>
      <w:tr w:rsidR="003A2935" w:rsidRPr="00851878" w14:paraId="590CEF7A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B7DE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.901.792.259.23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A3008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17B5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0.838.311.83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4DF84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FA5E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,06</w:t>
            </w:r>
          </w:p>
        </w:tc>
      </w:tr>
      <w:tr w:rsidR="003A2935" w:rsidRPr="00851878" w14:paraId="6BAE78E7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C039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.565.971.000.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3BE9B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423F6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5.461.030.55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4848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D526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2,84</w:t>
            </w:r>
          </w:p>
        </w:tc>
      </w:tr>
      <w:tr w:rsidR="003A2935" w:rsidRPr="00851878" w14:paraId="07AFCE08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12710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31.872.232.462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44F13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A89EF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144.089.53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A5D6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D3DFC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9,27</w:t>
            </w:r>
          </w:p>
        </w:tc>
      </w:tr>
      <w:tr w:rsidR="003A2935" w:rsidRPr="00851878" w14:paraId="402DB7DF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FC87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.189.017.199.391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99875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A684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8.858.381.10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FCA0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66501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1,37</w:t>
            </w:r>
          </w:p>
        </w:tc>
      </w:tr>
      <w:tr w:rsidR="003A2935" w:rsidRPr="00851878" w14:paraId="5A7E6412" w14:textId="77777777" w:rsidTr="008C58F6">
        <w:trPr>
          <w:trHeight w:val="30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3BE0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1.567.909.794.351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EE2FA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633A9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2.133.082.76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8C5FE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074D2" w14:textId="77777777" w:rsidR="003A2935" w:rsidRPr="00851878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851878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,93</w:t>
            </w:r>
          </w:p>
        </w:tc>
      </w:tr>
    </w:tbl>
    <w:p w14:paraId="3DD1E0D4" w14:textId="77777777" w:rsidR="003A2935" w:rsidRPr="0074211D" w:rsidRDefault="003A2935" w:rsidP="003A2935">
      <w:pPr>
        <w:autoSpaceDE w:val="0"/>
        <w:autoSpaceDN w:val="0"/>
        <w:adjustRightInd w:val="0"/>
        <w:spacing w:line="480" w:lineRule="auto"/>
        <w:ind w:firstLine="0"/>
        <w:rPr>
          <w:b/>
          <w:bCs/>
          <w:kern w:val="0"/>
        </w:rPr>
      </w:pPr>
    </w:p>
    <w:p w14:paraId="37AAFA23" w14:textId="77777777" w:rsidR="003A2935" w:rsidRDefault="003A2935" w:rsidP="003A2935">
      <w:pPr>
        <w:autoSpaceDE w:val="0"/>
        <w:autoSpaceDN w:val="0"/>
        <w:adjustRightInd w:val="0"/>
        <w:spacing w:line="480" w:lineRule="auto"/>
        <w:ind w:firstLine="0"/>
        <w:rPr>
          <w:b/>
          <w:bCs/>
          <w:kern w:val="0"/>
        </w:rPr>
      </w:pPr>
    </w:p>
    <w:p w14:paraId="354AD161" w14:textId="77777777" w:rsidR="003A2935" w:rsidRDefault="003A2935" w:rsidP="003A2935">
      <w:pPr>
        <w:rPr>
          <w:b/>
          <w:bCs/>
          <w:kern w:val="0"/>
        </w:rPr>
      </w:pPr>
      <w:r>
        <w:rPr>
          <w:b/>
          <w:bCs/>
          <w:kern w:val="0"/>
        </w:rPr>
        <w:br w:type="page"/>
      </w:r>
    </w:p>
    <w:p w14:paraId="124F46B7" w14:textId="77777777" w:rsidR="003A2935" w:rsidRDefault="003A2935" w:rsidP="003A2935">
      <w:pPr>
        <w:autoSpaceDE w:val="0"/>
        <w:autoSpaceDN w:val="0"/>
        <w:adjustRightInd w:val="0"/>
        <w:spacing w:line="480" w:lineRule="auto"/>
        <w:ind w:firstLine="0"/>
        <w:jc w:val="center"/>
        <w:rPr>
          <w:b/>
          <w:bCs/>
          <w:kern w:val="0"/>
        </w:rPr>
      </w:pPr>
      <w:r>
        <w:rPr>
          <w:b/>
          <w:bCs/>
          <w:kern w:val="0"/>
        </w:rPr>
        <w:lastRenderedPageBreak/>
        <w:t xml:space="preserve">Lampiran 12 Perhitungan </w:t>
      </w:r>
      <w:r w:rsidRPr="00E601BE">
        <w:rPr>
          <w:b/>
          <w:bCs/>
          <w:i/>
          <w:iCs/>
          <w:kern w:val="0"/>
        </w:rPr>
        <w:t>Investment Opportunity Set</w:t>
      </w:r>
    </w:p>
    <w:tbl>
      <w:tblPr>
        <w:tblW w:w="10736" w:type="dxa"/>
        <w:tblInd w:w="-1848" w:type="dxa"/>
        <w:tblLook w:val="04A0" w:firstRow="1" w:lastRow="0" w:firstColumn="1" w:lastColumn="0" w:noHBand="0" w:noVBand="1"/>
      </w:tblPr>
      <w:tblGrid>
        <w:gridCol w:w="776"/>
        <w:gridCol w:w="1209"/>
        <w:gridCol w:w="2111"/>
        <w:gridCol w:w="2425"/>
        <w:gridCol w:w="1701"/>
        <w:gridCol w:w="856"/>
        <w:gridCol w:w="901"/>
        <w:gridCol w:w="757"/>
      </w:tblGrid>
      <w:tr w:rsidR="003A2935" w:rsidRPr="0023223D" w14:paraId="352F25C1" w14:textId="77777777" w:rsidTr="008C58F6">
        <w:trPr>
          <w:trHeight w:val="375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0658911B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Tahun 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0EC37C3F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kode 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7C8242A4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Total Aset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2C4391E7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Total Ekuitas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37411C5E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aham Beredar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57EA06A2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losing Prince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480D4F7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VBVA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41AD6CAE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BVE</w:t>
            </w:r>
          </w:p>
        </w:tc>
      </w:tr>
      <w:tr w:rsidR="003A2935" w:rsidRPr="0023223D" w14:paraId="46AE8731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82F1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18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32DE4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DES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4680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81.275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6E8F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481.914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36C0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89.896.800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4E3E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92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8AD5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6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0112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126</w:t>
            </w:r>
          </w:p>
        </w:tc>
      </w:tr>
      <w:tr w:rsidR="003A2935" w:rsidRPr="0023223D" w14:paraId="171E91C1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538F8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75797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LTO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7F90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1.109.843.522.344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830D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387.126.677.545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7AA8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191.870.558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532B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0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7692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2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8D7E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699</w:t>
            </w:r>
          </w:p>
        </w:tc>
      </w:tr>
      <w:tr w:rsidR="003A2935" w:rsidRPr="0023223D" w14:paraId="44D2F0A3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A69BD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73C39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BUDI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E11E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392.980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1916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226.484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4D98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4.496.997.362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96B6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6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A2F2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6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FB1C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52</w:t>
            </w:r>
          </w:p>
        </w:tc>
      </w:tr>
      <w:tr w:rsidR="003A2935" w:rsidRPr="0023223D" w14:paraId="4BC7442E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6678B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F2087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AMP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FBD9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04.275.813.783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884C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885.422.598.655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A67A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885.000.000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6AB8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8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F800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5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EB37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85</w:t>
            </w:r>
          </w:p>
        </w:tc>
      </w:tr>
      <w:tr w:rsidR="003A2935" w:rsidRPr="0023223D" w14:paraId="42933910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F66CA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71133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PRO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BA5C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572.440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2708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6.743.430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379E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9.572.382.787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7856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5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4AF8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2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DDCF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42</w:t>
            </w:r>
          </w:p>
        </w:tc>
      </w:tr>
      <w:tr w:rsidR="003A2935" w:rsidRPr="0023223D" w14:paraId="2474CBBF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0F747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B17D1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LEO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D692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33.933.861.594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871F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635.478.469.892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8AE0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12.000.00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91D3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5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24BD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2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4BC9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39</w:t>
            </w:r>
          </w:p>
        </w:tc>
      </w:tr>
      <w:tr w:rsidR="003A2935" w:rsidRPr="0023223D" w14:paraId="2CFFBD57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93544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D4FD9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PUM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D2DB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106.989.925.386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044C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406.253.168.419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AC0E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4.175.00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77CD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28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D27E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0ED6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80</w:t>
            </w:r>
          </w:p>
        </w:tc>
      </w:tr>
      <w:tr w:rsidR="003A2935" w:rsidRPr="0023223D" w14:paraId="45D361BB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F8C4B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61A58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ELTA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DA0E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523.517.17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2660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128.416.381.4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0150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800.659.05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346C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5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FBBC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2A51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559</w:t>
            </w:r>
          </w:p>
        </w:tc>
      </w:tr>
      <w:tr w:rsidR="003A2935" w:rsidRPr="0023223D" w14:paraId="2DED699D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913A1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2F961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OCO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5DBA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2.749.739.566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942B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502.164.654.3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1D35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89.863.981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51DB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68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224B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62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83B0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75</w:t>
            </w:r>
          </w:p>
        </w:tc>
      </w:tr>
      <w:tr w:rsidR="003A2935" w:rsidRPr="0023223D" w14:paraId="5E7AE57B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97F5C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7AACE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GOOD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0496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212.408.305.683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D158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2.489.408.476.68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0A09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16.739.001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DCBA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7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97BE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2873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11</w:t>
            </w:r>
          </w:p>
        </w:tc>
      </w:tr>
      <w:tr w:rsidR="003A2935" w:rsidRPr="0023223D" w14:paraId="1B912055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293F9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38DB3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CBP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FE87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4.367.153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6E2C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22.707.150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7685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11.661.908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B200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.04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8BCD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9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1F14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37</w:t>
            </w:r>
          </w:p>
        </w:tc>
      </w:tr>
      <w:tr w:rsidR="003A2935" w:rsidRPr="0023223D" w14:paraId="5965132B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22EED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F0FF7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NDF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456B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6.537.796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F781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49.916.800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F848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8.780.426.5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C8F1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7.45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9D02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16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3327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310</w:t>
            </w:r>
          </w:p>
        </w:tc>
      </w:tr>
      <w:tr w:rsidR="003A2935" w:rsidRPr="0023223D" w14:paraId="6F3C4B62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D3B14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03BAB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JPFA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DDAF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.038.028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56F3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10.214.809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8BA7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11.726.575.201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6627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31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D278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2693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62</w:t>
            </w:r>
          </w:p>
        </w:tc>
      </w:tr>
      <w:tr w:rsidR="003A2935" w:rsidRPr="0023223D" w14:paraId="6E3578CC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4E31D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9BAC2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LBI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E7B9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889.501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93FC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167.536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FA36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107.000.000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CB3F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80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09C6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1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D634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47</w:t>
            </w:r>
          </w:p>
        </w:tc>
      </w:tr>
      <w:tr w:rsidR="003A2935" w:rsidRPr="0023223D" w14:paraId="537F7B3A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80F31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B7F9F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IN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BF92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335.844.455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18FA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896.646.094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0CEB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2.238.75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6FC2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.39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52A6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28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8AC8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647</w:t>
            </w:r>
          </w:p>
        </w:tc>
      </w:tr>
      <w:tr w:rsidR="003A2935" w:rsidRPr="0023223D" w14:paraId="1C3F192D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7454C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A5DA9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YOR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7E93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.591.706.426.634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A03F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8.542.544.481.694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7350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22.358.699.725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9677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52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4177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83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580E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60</w:t>
            </w:r>
          </w:p>
        </w:tc>
      </w:tr>
      <w:tr w:rsidR="003A2935" w:rsidRPr="0023223D" w14:paraId="7DBCBA6F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5A578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9C96E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ANI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15CD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9.593.161.546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E2D8A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398.641.285.47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E5BE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41.00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79F1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3.77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EA20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6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A9F4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88</w:t>
            </w:r>
          </w:p>
        </w:tc>
      </w:tr>
      <w:tr w:rsidR="003A2935" w:rsidRPr="0023223D" w14:paraId="3752109C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92025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313F8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SDN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1D37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97.657.400.651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AECF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242.897.129.653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1FDD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1.440.00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35AA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92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A5C3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4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07AC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138</w:t>
            </w:r>
          </w:p>
        </w:tc>
      </w:tr>
      <w:tr w:rsidR="003A2935" w:rsidRPr="0023223D" w14:paraId="0E6577C0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409FC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FF62B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ROTI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39F7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393.810.380.883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A96B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2.916.901.120.111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5B52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6.186.488.888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2EFD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31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6A7D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8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20CE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68</w:t>
            </w:r>
          </w:p>
        </w:tc>
      </w:tr>
      <w:tr w:rsidR="003A2935" w:rsidRPr="0023223D" w14:paraId="4CAFE9F8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FA9F5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lastRenderedPageBreak/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81876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ULTJ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F356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555.871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024F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477.495.6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6869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1.155.352.8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5786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5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856A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9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0A1E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27</w:t>
            </w:r>
          </w:p>
        </w:tc>
      </w:tr>
      <w:tr w:rsidR="003A2935" w:rsidRPr="0023223D" w14:paraId="2A6E0D3E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F9AC6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162F0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TTP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D763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631.189.810.03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3C09F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646.387.946.952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6621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1.310.00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D791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47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B9A3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1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7D33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78</w:t>
            </w:r>
          </w:p>
        </w:tc>
      </w:tr>
      <w:tr w:rsidR="003A2935" w:rsidRPr="0023223D" w14:paraId="51F5B84E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EC276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718E2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IPD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2852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187.879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ABDC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840.488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F2CE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1.339.102.579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A307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.02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25F4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2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E386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633</w:t>
            </w:r>
          </w:p>
        </w:tc>
      </w:tr>
      <w:tr w:rsidR="003A2935" w:rsidRPr="0023223D" w14:paraId="3845FFDA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C64B9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0E5A0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LT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5EB7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47.293.725.435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7F56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339.236.007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D2AF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690.740.5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6C77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5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FB3E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5157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05</w:t>
            </w:r>
          </w:p>
        </w:tc>
      </w:tr>
      <w:tr w:rsidR="003A2935" w:rsidRPr="0023223D" w14:paraId="6A680122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524CF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21880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BM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2D7B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771.365.972.009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A72E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040.576.552.571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7DA1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1.730.103.217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5B4A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69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FB1B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1DE3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156</w:t>
            </w:r>
          </w:p>
        </w:tc>
      </w:tr>
      <w:tr w:rsidR="003A2935" w:rsidRPr="0023223D" w14:paraId="54533B9C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064EC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C76F8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TGKA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CDBA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485.510.411.961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2EA5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247.852.502.884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5A5B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918.492.75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30C3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2.35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940D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26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8AF2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730</w:t>
            </w:r>
          </w:p>
        </w:tc>
      </w:tr>
      <w:tr w:rsidR="003A2935" w:rsidRPr="0023223D" w14:paraId="6BB41ABF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2B97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19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21CB8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DES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4767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22.375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09E5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567.937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7993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89.896.800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EC25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45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42E6F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262C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85</w:t>
            </w:r>
          </w:p>
        </w:tc>
      </w:tr>
      <w:tr w:rsidR="003A2935" w:rsidRPr="0023223D" w14:paraId="29C3B918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302E6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338F4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LTO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CA4C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03.450.087.164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B6D9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380.730.523.614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741B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191.870.558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20FB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8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16BF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2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8D5E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716</w:t>
            </w:r>
          </w:p>
        </w:tc>
      </w:tr>
      <w:tr w:rsidR="003A2935" w:rsidRPr="0023223D" w14:paraId="4FC5A894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09905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B43B6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BUDI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1705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999.767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0720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285.318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46DD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4.496.997.362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7648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3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8F73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2020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60</w:t>
            </w:r>
          </w:p>
        </w:tc>
      </w:tr>
      <w:tr w:rsidR="003A2935" w:rsidRPr="0023223D" w14:paraId="4087E8FB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11945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34E4D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AMP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F988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57.529.235.985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BEBA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935.392.483.85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C59B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885.000.000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B42A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74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829A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6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3B01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724</w:t>
            </w:r>
          </w:p>
        </w:tc>
      </w:tr>
      <w:tr w:rsidR="003A2935" w:rsidRPr="0023223D" w14:paraId="73D20F0D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1B1B0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A71E0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PRO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F560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000.259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4E2A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3.294.920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6ECE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9.572.382.787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BB03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5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3F45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9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176A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904</w:t>
            </w:r>
          </w:p>
        </w:tc>
      </w:tr>
      <w:tr w:rsidR="003A2935" w:rsidRPr="0023223D" w14:paraId="2D67B183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867DF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5C37B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LEO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92DF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45.144.303.719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5F06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766.299.436.026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4100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12.000.00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8E03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0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EBD3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39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5D4D3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644</w:t>
            </w:r>
          </w:p>
        </w:tc>
      </w:tr>
      <w:tr w:rsidR="003A2935" w:rsidRPr="0023223D" w14:paraId="0B65FEA7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1BE76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4A6D6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PUM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11DD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820.802.086.894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34AA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072.754.408.559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3B85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4.175.00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2D87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50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7FDD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56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0FC9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965</w:t>
            </w:r>
          </w:p>
        </w:tc>
      </w:tr>
      <w:tr w:rsidR="003A2935" w:rsidRPr="0023223D" w14:paraId="70C4FFB3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6F414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E91EF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ELTA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1628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425.983.722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DB3A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213.563.332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2DD8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800.659.05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8465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2.80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E5F5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7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B660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847</w:t>
            </w:r>
          </w:p>
        </w:tc>
      </w:tr>
      <w:tr w:rsidR="003A2935" w:rsidRPr="0023223D" w14:paraId="4554BCC3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27B8D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A9E13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OCO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F0E2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0.442.587.742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FB4E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109.361.193.193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CED7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89.863.981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EFAB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1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554C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28B4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709</w:t>
            </w:r>
          </w:p>
        </w:tc>
      </w:tr>
      <w:tr w:rsidR="003A2935" w:rsidRPr="0023223D" w14:paraId="619E6F7C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A6C9D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5BE4A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GOOD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2155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063.067.672.414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A93F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2.765.520.764.915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C066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16.739.001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EB82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51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B40A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C1F0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61</w:t>
            </w:r>
          </w:p>
        </w:tc>
      </w:tr>
      <w:tr w:rsidR="003A2935" w:rsidRPr="0023223D" w14:paraId="76F51208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7C722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F2A16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CBP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E537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.709.314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44B3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26.671.104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A6D1D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11.661.908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D739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.11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8F23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16AA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88</w:t>
            </w:r>
          </w:p>
        </w:tc>
      </w:tr>
      <w:tr w:rsidR="003A2935" w:rsidRPr="0023223D" w14:paraId="03A93175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1B1CC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EA05F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NDF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B3E5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6.198.559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47E8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54.202.488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6EDD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8.780.426.5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F210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7.92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3E8B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1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4353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284</w:t>
            </w:r>
          </w:p>
        </w:tc>
      </w:tr>
      <w:tr w:rsidR="003A2935" w:rsidRPr="0023223D" w14:paraId="1A8071AA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B0B45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C02E9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JPFA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8869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6.650.895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10EA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11.896.814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BD97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11.726.575.201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15D1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.53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C955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22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B0D7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513</w:t>
            </w:r>
          </w:p>
        </w:tc>
      </w:tr>
      <w:tr w:rsidR="003A2935" w:rsidRPr="0023223D" w14:paraId="5CB539E3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53BA8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E7F04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LBI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B6DE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896.950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4329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146.007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6F9C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107.000.000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8C5B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35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604C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86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307F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53</w:t>
            </w:r>
          </w:p>
        </w:tc>
      </w:tr>
      <w:tr w:rsidR="003A2935" w:rsidRPr="0023223D" w14:paraId="52A877C9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AAB48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9BFA0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IN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9282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648.577.041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54D0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2.028.641.621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8297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2.238.75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B3E4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.00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0FC4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4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B7C3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109</w:t>
            </w:r>
          </w:p>
        </w:tc>
      </w:tr>
      <w:tr w:rsidR="003A2935" w:rsidRPr="0023223D" w14:paraId="7474088F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829E5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lastRenderedPageBreak/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C01CB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YOR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DAD2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.037.918.806.473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873E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9.899.940.195.318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4453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22.358.699.725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0C51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0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7044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B5B8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63</w:t>
            </w:r>
          </w:p>
        </w:tc>
      </w:tr>
      <w:tr w:rsidR="003A2935" w:rsidRPr="0023223D" w14:paraId="55B2CB36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95C13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E092A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ANI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255F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9.708.955.785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7D58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39.964.399.79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80AE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41.00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78F8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.13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AADD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C3C5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159</w:t>
            </w:r>
          </w:p>
        </w:tc>
      </w:tr>
      <w:tr w:rsidR="003A2935" w:rsidRPr="0023223D" w14:paraId="0F29BF3E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AC403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E886C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SDN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46F3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3.492.320.252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1ADAC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759.634.888.06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9048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1.440.00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F73E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.53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E3BF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58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00EE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252</w:t>
            </w:r>
          </w:p>
        </w:tc>
      </w:tr>
      <w:tr w:rsidR="003A2935" w:rsidRPr="0023223D" w14:paraId="1FD02D60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A6DE3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6786D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ROTI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6DB1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682.083.844.951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F038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3.092.597.379.097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78130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6.186.488.888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F1FC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3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3EC0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228B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60</w:t>
            </w:r>
          </w:p>
        </w:tc>
      </w:tr>
      <w:tr w:rsidR="003A2935" w:rsidRPr="0023223D" w14:paraId="46B6FB55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98755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977FC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ULTJ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CC98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08.422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CF93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5.655.139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2A34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1.155.352.8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DC56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.68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A397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3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B3D2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43</w:t>
            </w:r>
          </w:p>
        </w:tc>
      </w:tr>
      <w:tr w:rsidR="003A2935" w:rsidRPr="0023223D" w14:paraId="23048DF8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4BBC0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3A6B8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TTP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8F9EF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881.563.083.954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20D1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2.148.007.007.98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D47B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1.310.00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5ADF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2.50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0DA3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3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F596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525</w:t>
            </w:r>
          </w:p>
        </w:tc>
      </w:tr>
      <w:tr w:rsidR="003A2935" w:rsidRPr="0023223D" w14:paraId="5F9C8B8E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7319F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76205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IPD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8620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470.793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5E13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916.213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CDA3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1.339.102.579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B1EB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85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5D33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9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5683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242</w:t>
            </w:r>
          </w:p>
        </w:tc>
      </w:tr>
      <w:tr w:rsidR="003A2935" w:rsidRPr="0023223D" w14:paraId="21CE69C0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2A48D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F6028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LT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8BB7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90.845.543.826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BC0E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380.381.947.966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367F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690.740.5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8E5C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61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38B7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9FFF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74</w:t>
            </w:r>
          </w:p>
        </w:tc>
      </w:tr>
      <w:tr w:rsidR="003A2935" w:rsidRPr="0023223D" w14:paraId="29DD593E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BA054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2651E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BM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E2F5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820.383.352.811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B686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035.820.381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01606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1.730.103.217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B5A1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41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BA03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8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EF80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85</w:t>
            </w:r>
          </w:p>
        </w:tc>
      </w:tr>
      <w:tr w:rsidR="003A2935" w:rsidRPr="0023223D" w14:paraId="46902A17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5644F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5FACC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TGKA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3449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995.872.438.975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C397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391.999.046.712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4680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918.492.75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70B4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2.85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7F0D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4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E55D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881</w:t>
            </w:r>
          </w:p>
        </w:tc>
      </w:tr>
      <w:tr w:rsidR="003A2935" w:rsidRPr="0023223D" w14:paraId="3A7982BE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BA06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20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5666A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DES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69F9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58.791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433D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700.508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5F23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89.896.800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8D38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460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8F0A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1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569D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229</w:t>
            </w:r>
          </w:p>
        </w:tc>
      </w:tr>
      <w:tr w:rsidR="003A2935" w:rsidRPr="0023223D" w14:paraId="6068E5A0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98A9D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78FD6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LTO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5E6A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05.874.415.256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F3DD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372.883.080.34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3FD0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191.870.558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FD26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308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7D53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2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AAAD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810</w:t>
            </w:r>
          </w:p>
        </w:tc>
      </w:tr>
      <w:tr w:rsidR="003A2935" w:rsidRPr="0023223D" w14:paraId="00AC020A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E1E11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43E13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BUDI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E5F2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963.007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6405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322.156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F91F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4.496.997.362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F7F5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99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4A81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0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217E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37</w:t>
            </w:r>
          </w:p>
        </w:tc>
      </w:tr>
      <w:tr w:rsidR="003A2935" w:rsidRPr="0023223D" w14:paraId="7BE3109C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6FCB1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901F3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AMP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C789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86.873.666.641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AB38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961.711.929.701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66C9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885.000.000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0537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2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FC79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75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7C16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848</w:t>
            </w:r>
          </w:p>
        </w:tc>
      </w:tr>
      <w:tr w:rsidR="003A2935" w:rsidRPr="0023223D" w14:paraId="29E62C6F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13778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9C7BE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PRO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0930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326.293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42BB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7.075.840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DAE4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9.572.382.787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28B8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5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F1E9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6812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21</w:t>
            </w:r>
          </w:p>
        </w:tc>
      </w:tr>
      <w:tr w:rsidR="003A2935" w:rsidRPr="0023223D" w14:paraId="406FA899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361AE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75BB9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LEO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56D0C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10.940.121.622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5276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894.746.110.68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59FF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12.000.00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5AE4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0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AB50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23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F96F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341</w:t>
            </w:r>
          </w:p>
        </w:tc>
      </w:tr>
      <w:tr w:rsidR="003A2935" w:rsidRPr="0023223D" w14:paraId="78A0B97B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3BCD7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053FB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PUM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28FC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468.546.602.99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2F66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698.477.768.12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34765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4.175.00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D7B3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52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BE37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3005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11</w:t>
            </w:r>
          </w:p>
        </w:tc>
      </w:tr>
      <w:tr w:rsidR="003A2935" w:rsidRPr="0023223D" w14:paraId="0512DA33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8A682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8A8C4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ELTA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F0B0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25.580.913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691E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019.898.963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8826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800.659.05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0167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2.40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BAE8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73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320E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884</w:t>
            </w:r>
          </w:p>
        </w:tc>
      </w:tr>
      <w:tr w:rsidR="003A2935" w:rsidRPr="0023223D" w14:paraId="6BF1B3F6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98F8C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4D078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OCO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E409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263.754.414.443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FE4A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112.068.982.561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2A1D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89.863.981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6CB0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0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6DDC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25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6CAE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588</w:t>
            </w:r>
          </w:p>
        </w:tc>
      </w:tr>
      <w:tr w:rsidR="003A2935" w:rsidRPr="0023223D" w14:paraId="055CB13F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1D43C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7E2FB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GOOD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B813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570.969.641.033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8E02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2.894.436.789.153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B91A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16.739.001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FA5F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327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D9BB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88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C7A4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48</w:t>
            </w:r>
          </w:p>
        </w:tc>
      </w:tr>
      <w:tr w:rsidR="003A2935" w:rsidRPr="0023223D" w14:paraId="114D2526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8661F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2A1DA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CBP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82C4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3.588.325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81C1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50.318.053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9F52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11.661.908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E6A0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7.57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6635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36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EB1F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756</w:t>
            </w:r>
          </w:p>
        </w:tc>
      </w:tr>
      <w:tr w:rsidR="003A2935" w:rsidRPr="0023223D" w14:paraId="17B80743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6D7EE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lastRenderedPageBreak/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696FB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NDF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B0D0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3.136.516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E8F7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79.138.044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2B99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8.780.426.5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6F59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6.85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8F8A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8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8D59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60</w:t>
            </w:r>
          </w:p>
        </w:tc>
      </w:tr>
      <w:tr w:rsidR="003A2935" w:rsidRPr="0023223D" w14:paraId="2FA29F48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B484B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12C82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JPFA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520B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.951.760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5BE4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11.411.970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0F4B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11.726.575.201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A062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.46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AB39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22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7EB1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505</w:t>
            </w:r>
          </w:p>
        </w:tc>
      </w:tr>
      <w:tr w:rsidR="003A2935" w:rsidRPr="0023223D" w14:paraId="26C614E0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56367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31C85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LBI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9D35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907.425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D6CD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433.406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59C2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107.000.000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5079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97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03FB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21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9FC0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426</w:t>
            </w:r>
          </w:p>
        </w:tc>
      </w:tr>
      <w:tr w:rsidR="003A2935" w:rsidRPr="0023223D" w14:paraId="310CB4CA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B8CAD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07E45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IN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90A7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674.206.873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3323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983.915.706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9A69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2.238.75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7F30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74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2172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9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FDA7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835</w:t>
            </w:r>
          </w:p>
        </w:tc>
      </w:tr>
      <w:tr w:rsidR="003A2935" w:rsidRPr="0023223D" w14:paraId="79E3DD7E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06DA4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B18A1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YOR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C891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.777.500.514.55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5195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11.271.468.049.958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914F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22.358.699.725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607B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71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2FC5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3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6FE3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38</w:t>
            </w:r>
          </w:p>
        </w:tc>
      </w:tr>
      <w:tr w:rsidR="003A2935" w:rsidRPr="0023223D" w14:paraId="28735FBC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53697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C169A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ANI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BB9F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8.191.210.595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9C5B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39.964.889.056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2017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41.00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F67A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.16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7822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7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9C76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190</w:t>
            </w:r>
          </w:p>
        </w:tc>
      </w:tr>
      <w:tr w:rsidR="003A2935" w:rsidRPr="0023223D" w14:paraId="200BFFCB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C744E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6B956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SDN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112C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5.375.539.783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928E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201.515.408.97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378B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1.440.00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9F66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.30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F31B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87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371A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558</w:t>
            </w:r>
          </w:p>
        </w:tc>
      </w:tr>
      <w:tr w:rsidR="003A2935" w:rsidRPr="0023223D" w14:paraId="5E8B6127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0C659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5EF45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ROTI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8E09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452.166.671.985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DC9D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3.227.671.047.731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6138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6.186.488.888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7FFA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36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6984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DD9D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52</w:t>
            </w:r>
          </w:p>
        </w:tc>
      </w:tr>
      <w:tr w:rsidR="003A2935" w:rsidRPr="0023223D" w14:paraId="4D9ED483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AF0A8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F2E8E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ULTJ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9C90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754.116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A25B1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4.781.737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DBF7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1.155.352.8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671E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.60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B62B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6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6ACC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87</w:t>
            </w:r>
          </w:p>
        </w:tc>
      </w:tr>
      <w:tr w:rsidR="003A2935" w:rsidRPr="0023223D" w14:paraId="2E1371F6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B8259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48B97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TTP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BF1F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448.995.059.882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EE0A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2.673.298.199.144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D68F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1.310.00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0C70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95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189E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43BB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66</w:t>
            </w:r>
          </w:p>
        </w:tc>
      </w:tr>
      <w:tr w:rsidR="003A2935" w:rsidRPr="0023223D" w14:paraId="7E8D89C8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7B0BA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3988D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IPD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02FE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592.850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B03E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930.675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2150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1.339.102.579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D926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5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76194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400B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60</w:t>
            </w:r>
          </w:p>
        </w:tc>
      </w:tr>
      <w:tr w:rsidR="003A2935" w:rsidRPr="0023223D" w14:paraId="54C6ADCC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BBB2A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7F752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LT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8066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73.863.042.44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AF3A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406.954.570.727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199F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690.740.5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C8C3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5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B307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9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FC21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24</w:t>
            </w:r>
          </w:p>
        </w:tc>
      </w:tr>
      <w:tr w:rsidR="003A2935" w:rsidRPr="0023223D" w14:paraId="4635FCC9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64E16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EA02C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BM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838D5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768.660.546.754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1A51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961.981.659.335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7011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1.730.103.217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220A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324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AA6B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9A4D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83</w:t>
            </w:r>
          </w:p>
        </w:tc>
      </w:tr>
      <w:tr w:rsidR="003A2935" w:rsidRPr="0023223D" w14:paraId="2525170C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F90B3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EE929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TGKA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3A45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361.956.197.96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433E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598.672.228.267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9369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918.492.75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0CFF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727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73A0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2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91B3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18</w:t>
            </w:r>
          </w:p>
        </w:tc>
      </w:tr>
      <w:tr w:rsidR="003A2935" w:rsidRPr="0023223D" w14:paraId="3154D6E7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1DE9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21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4CEF3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DES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40B6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04.108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75BE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969.817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FE21D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89.896.800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5C67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290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ACED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2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EF11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393</w:t>
            </w:r>
          </w:p>
        </w:tc>
      </w:tr>
      <w:tr w:rsidR="003A2935" w:rsidRPr="0023223D" w14:paraId="32D993D5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52EF1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690EC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LTO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2582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89.208.965.375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C55F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363.835.661.084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9B18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191.870.558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B691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0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C9A2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22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1FC5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687</w:t>
            </w:r>
          </w:p>
        </w:tc>
      </w:tr>
      <w:tr w:rsidR="003A2935" w:rsidRPr="0023223D" w14:paraId="34940B26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91524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CE83C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BUDI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61DA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993.218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DC54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387.697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4F9B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4.496.997.362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C0C8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79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8D82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80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A275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80</w:t>
            </w:r>
          </w:p>
        </w:tc>
      </w:tr>
      <w:tr w:rsidR="003A2935" w:rsidRPr="0023223D" w14:paraId="6F9BED7F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C82C7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1DB30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AMP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2CAE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47.260.611.703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EF38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026.449.179.891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18CA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885.000.000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E0A9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0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8D22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5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28B0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663</w:t>
            </w:r>
          </w:p>
        </w:tc>
      </w:tr>
      <w:tr w:rsidR="003A2935" w:rsidRPr="0023223D" w14:paraId="38C566B8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30132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1AFE8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PRO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641D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448.014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8471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2.861.207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C3ED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9.572.382.787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3466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9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17D4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43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07AD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978</w:t>
            </w:r>
          </w:p>
        </w:tc>
      </w:tr>
      <w:tr w:rsidR="003A2935" w:rsidRPr="0023223D" w14:paraId="5397A8B4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267CE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4FDD6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LEO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AD6D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48.181.576.913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065E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001.579.893.307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2DF9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12.000.00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8309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5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D17E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9D25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99</w:t>
            </w:r>
          </w:p>
        </w:tc>
      </w:tr>
      <w:tr w:rsidR="003A2935" w:rsidRPr="0023223D" w14:paraId="5487F8E2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FD9BA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0BAB1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PUM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6F78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88.166.745.32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3177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620.454.942.165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7074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4.175.00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EA4E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5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90CA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7619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36</w:t>
            </w:r>
          </w:p>
        </w:tc>
      </w:tr>
      <w:tr w:rsidR="003A2935" w:rsidRPr="0023223D" w14:paraId="3AEA0B17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3C8D2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lastRenderedPageBreak/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C0E82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ELTA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5728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08.722.065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8AFE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010.174.017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B1877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800.659.05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5AEF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574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5834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952C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55</w:t>
            </w:r>
          </w:p>
        </w:tc>
      </w:tr>
      <w:tr w:rsidR="003A2935" w:rsidRPr="0023223D" w14:paraId="7A09D777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8554F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D9D61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OCO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B585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70.684.311.428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A0EF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218.832.136.935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C635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89.863.981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B92A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88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6550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1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9D70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171</w:t>
            </w:r>
          </w:p>
        </w:tc>
      </w:tr>
      <w:tr w:rsidR="003A2935" w:rsidRPr="0023223D" w14:paraId="6165C924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BE079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F5FB2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GOOD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6EC0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766.602.280.143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ABE5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3.030.658.030.412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5B12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16.739.001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9136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52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B57F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6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BC73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146</w:t>
            </w:r>
          </w:p>
        </w:tc>
      </w:tr>
      <w:tr w:rsidR="003A2935" w:rsidRPr="0023223D" w14:paraId="5C5AF204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24D36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8D002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CBP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0A9D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8.066.628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0005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54.723.863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9A04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11.661.908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7D1F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8.70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EAD5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3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D073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854</w:t>
            </w:r>
          </w:p>
        </w:tc>
      </w:tr>
      <w:tr w:rsidR="003A2935" w:rsidRPr="0023223D" w14:paraId="041CA799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37B44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CA430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NDF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3A00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9.356.193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EF72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86.986.509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D298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8.780.426.5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EF20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6.32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7525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8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F2AE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38</w:t>
            </w:r>
          </w:p>
        </w:tc>
      </w:tr>
      <w:tr w:rsidR="003A2935" w:rsidRPr="0023223D" w14:paraId="527BF927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6525A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22242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JPFA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9167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.589.656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FC0E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13.102.710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91AF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11.726.575.201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DB571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.72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9928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2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8331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539</w:t>
            </w:r>
          </w:p>
        </w:tc>
      </w:tr>
      <w:tr w:rsidR="003A2935" w:rsidRPr="0023223D" w14:paraId="0BB394CE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22F2C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89B4D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LBI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ABD9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922.017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8949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099.157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A127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107.000.000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256D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78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B1FA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1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9E21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495</w:t>
            </w:r>
          </w:p>
        </w:tc>
      </w:tr>
      <w:tr w:rsidR="003A2935" w:rsidRPr="0023223D" w14:paraId="4D72A098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04D79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8DBFF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IN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C929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436.745.21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40733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2.048.039.833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1B07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2.238.75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BC61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67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BE3D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89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03D0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32</w:t>
            </w:r>
          </w:p>
        </w:tc>
      </w:tr>
      <w:tr w:rsidR="003A2935" w:rsidRPr="0023223D" w14:paraId="3299F8E0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7B9A4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99AED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YOR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9417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.917.653.265.528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1B4D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11.360.031.396.135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2AB6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22.358.699.725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6D42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04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5C36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6C54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02</w:t>
            </w:r>
          </w:p>
        </w:tc>
      </w:tr>
      <w:tr w:rsidR="003A2935" w:rsidRPr="0023223D" w14:paraId="6130C36E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D6DEF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F4B61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ANI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BB51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3.913.597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FCA1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419.809.01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8A2C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41.00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A997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3.90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F5CC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5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613C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81</w:t>
            </w:r>
          </w:p>
        </w:tc>
      </w:tr>
      <w:tr w:rsidR="003A2935" w:rsidRPr="0023223D" w14:paraId="65019FAC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63785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C9F1E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SDN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1056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08.894.784.885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B959D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487.175.023.12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999D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1.440.00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011D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53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A4B0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D8CD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52</w:t>
            </w:r>
          </w:p>
        </w:tc>
      </w:tr>
      <w:tr w:rsidR="003A2935" w:rsidRPr="0023223D" w14:paraId="5E52CB83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77BD4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62E89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ROTI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4124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191.284.422.677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E768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2.849.419.530.726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5E42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6.186.488.888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D534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36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F9DD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6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7D21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12</w:t>
            </w:r>
          </w:p>
        </w:tc>
      </w:tr>
      <w:tr w:rsidR="003A2935" w:rsidRPr="0023223D" w14:paraId="4F075DA7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64BAA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19046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ULTJ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8AD4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406.856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BC97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5.138.126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CCA2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1.155.352.8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4E23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.57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6FE7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E0F8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53</w:t>
            </w:r>
          </w:p>
        </w:tc>
      </w:tr>
      <w:tr w:rsidR="003A2935" w:rsidRPr="0023223D" w14:paraId="0E70330B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0A9CE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F3161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TTP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6458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919.243.683.748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55C0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3.300.848.622.529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83D2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1.310.00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FCFD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2.55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686D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1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F9E1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12</w:t>
            </w:r>
          </w:p>
        </w:tc>
      </w:tr>
      <w:tr w:rsidR="003A2935" w:rsidRPr="0023223D" w14:paraId="25B09101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2F54E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96FAD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IPD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E1E7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794.113.000.00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449C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9.260.130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FED4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1.339.102.579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E924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2.50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EDE0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,11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86E6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62</w:t>
            </w:r>
          </w:p>
        </w:tc>
      </w:tr>
      <w:tr w:rsidR="003A2935" w:rsidRPr="0023223D" w14:paraId="3C783751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7AB8F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D3867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LT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9D51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89.125.250.792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61702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541.837.229.228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8985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690.740.5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8BAA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42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CDD2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DE64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09</w:t>
            </w:r>
          </w:p>
        </w:tc>
      </w:tr>
      <w:tr w:rsidR="003A2935" w:rsidRPr="0023223D" w14:paraId="1C3FA9DF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EEC20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56F53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BM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CABF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970.428.120.056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E742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992.485.493.01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AF06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1.730.103.217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4AED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36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5A81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8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F00D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28</w:t>
            </w:r>
          </w:p>
        </w:tc>
      </w:tr>
      <w:tr w:rsidR="003A2935" w:rsidRPr="0023223D" w14:paraId="3942945C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64A1C2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E6FD6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TGKA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52ED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403.961.007.490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306F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760.590.755.177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ED3D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918.492.75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111E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70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9ADD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F6E9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65</w:t>
            </w:r>
          </w:p>
        </w:tc>
      </w:tr>
      <w:tr w:rsidR="003A2935" w:rsidRPr="0023223D" w14:paraId="424F3DF6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270C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22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D5696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DES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F9F9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1.645.582.000.000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A61A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334.836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1694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89.896.800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FF32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175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FE16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96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71C2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961</w:t>
            </w:r>
          </w:p>
        </w:tc>
      </w:tr>
      <w:tr w:rsidR="003A2935" w:rsidRPr="0023223D" w14:paraId="0A1396FC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8D8A3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BCFFC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LTO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6F09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1.023.323.308.935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9401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348.916.160.333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CFE7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191.870.558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AC69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0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2556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6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2CDF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14</w:t>
            </w:r>
          </w:p>
        </w:tc>
      </w:tr>
      <w:tr w:rsidR="003A2935" w:rsidRPr="0023223D" w14:paraId="7A946838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3F27A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9FD40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BUDI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54C4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3.173.651.000.000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D0DD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445.037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8280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4.496.997.362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550B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26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7509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86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B298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03</w:t>
            </w:r>
          </w:p>
        </w:tc>
      </w:tr>
      <w:tr w:rsidR="003A2935" w:rsidRPr="0023223D" w14:paraId="3E77312D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F202F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lastRenderedPageBreak/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327E06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AMP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9629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1.074.777.460.412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79CA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941.454.031.015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1D18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885.000.000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F91C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6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8CE3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8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D14E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913</w:t>
            </w:r>
          </w:p>
        </w:tc>
      </w:tr>
      <w:tr w:rsidR="003A2935" w:rsidRPr="0023223D" w14:paraId="552EA73E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6725F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E9D58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PRO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73C7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6.833.737.000.000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7990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3.181.832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6FF7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9.572.382.787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3EC4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53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C040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9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489F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992</w:t>
            </w:r>
          </w:p>
        </w:tc>
      </w:tr>
      <w:tr w:rsidR="003A2935" w:rsidRPr="0023223D" w14:paraId="43EACC06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2EAEF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BC4DE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LEO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C3DC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1.693.523.611.414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BFAC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185.150.863.287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0703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12.000.00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D082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72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E9FC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81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4667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29</w:t>
            </w:r>
          </w:p>
        </w:tc>
      </w:tr>
      <w:tr w:rsidR="003A2935" w:rsidRPr="0023223D" w14:paraId="25FA2146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1ED41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79FBE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PUM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820A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1.354.777.869.012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97E5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576.241.661.68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070A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4.175.00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E6E3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53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6182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3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88B0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84</w:t>
            </w:r>
          </w:p>
        </w:tc>
      </w:tr>
      <w:tr w:rsidR="003A2935" w:rsidRPr="0023223D" w14:paraId="3BB73FA9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B47D6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F8236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ELTA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2FE3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1.307.186.367.000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EC74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000.775.865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04DC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800.659.05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4BAB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383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BB5C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6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96F1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06</w:t>
            </w:r>
          </w:p>
        </w:tc>
      </w:tr>
      <w:tr w:rsidR="003A2935" w:rsidRPr="0023223D" w14:paraId="203F3F1E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217BB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51289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OCO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4F50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485.054.412.584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9CEA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204.293.087.838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AFD0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89.863.981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A776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68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2525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D19B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167</w:t>
            </w:r>
          </w:p>
        </w:tc>
      </w:tr>
      <w:tr w:rsidR="003A2935" w:rsidRPr="0023223D" w14:paraId="116AB339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534FF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EDEFA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GOOD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CC31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7.327.371.934.290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5DC0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3.351.444.502.184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767F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16.739.001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B492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52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1B39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33C3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37</w:t>
            </w:r>
          </w:p>
        </w:tc>
      </w:tr>
      <w:tr w:rsidR="003A2935" w:rsidRPr="0023223D" w14:paraId="30302627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A5AFD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1681D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CBP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3EFF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115.305.536.000.000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9788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57.473.007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1837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11.661.908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C934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2.00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B66C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0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2EBE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06</w:t>
            </w:r>
          </w:p>
        </w:tc>
      </w:tr>
      <w:tr w:rsidR="003A2935" w:rsidRPr="0023223D" w14:paraId="19AA04B1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472F8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B74E6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NDF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08F7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180.433.300.000.000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CC87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93.623.038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21BF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8.780.426.5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8DF0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6.72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0E96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80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6265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31</w:t>
            </w:r>
          </w:p>
        </w:tc>
      </w:tr>
      <w:tr w:rsidR="003A2935" w:rsidRPr="0023223D" w14:paraId="644CBA51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2C468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595E8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JPFA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4D41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32.690.887.000.000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9B5C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13.654.777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0307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11.726.575.201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051D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.29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1AF9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A8DB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112</w:t>
            </w:r>
          </w:p>
        </w:tc>
      </w:tr>
      <w:tr w:rsidR="003A2935" w:rsidRPr="0023223D" w14:paraId="5D1370E1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49ED9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EDA79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LBI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046A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3.374.502.000.000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411D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10.732.750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D71B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107.000.000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183E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8.95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E2BC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,40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1681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757</w:t>
            </w:r>
          </w:p>
        </w:tc>
      </w:tr>
      <w:tr w:rsidR="003A2935" w:rsidRPr="0023223D" w14:paraId="5F25E92C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E53DC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3FCE1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IN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93B6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5.746.998.087.000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894F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2.075.138.47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7AA8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2.238.75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7203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49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AD56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8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90BC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29</w:t>
            </w:r>
          </w:p>
        </w:tc>
      </w:tr>
      <w:tr w:rsidR="003A2935" w:rsidRPr="0023223D" w14:paraId="489F4549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F1DF1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C8209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YOR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58B2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22.276.160.695.411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848F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12.834.694.090.515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4C21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22.358.699.725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6BE5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5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06B6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7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5A59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36</w:t>
            </w:r>
          </w:p>
        </w:tc>
      </w:tr>
      <w:tr w:rsidR="003A2935" w:rsidRPr="0023223D" w14:paraId="194504FC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1E5DA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B97FE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ANI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29CC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15.938.444.031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640C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7.378.214.603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0307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41.00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0301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9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149D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8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B212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28</w:t>
            </w:r>
          </w:p>
        </w:tc>
      </w:tr>
      <w:tr w:rsidR="003A2935" w:rsidRPr="0023223D" w14:paraId="6EAAF682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CFA29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5BCBA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SDN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6108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7.056.201.674.640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3CBA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391.207.166.94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9892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1.440.00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EBCA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83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87B0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96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4C15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06</w:t>
            </w:r>
          </w:p>
        </w:tc>
      </w:tr>
      <w:tr w:rsidR="003A2935" w:rsidRPr="0023223D" w14:paraId="79849F6E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FBE62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77178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ROTI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8E77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4.130.321.616.083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4255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2.681.158.538.764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8FFB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6.186.488.888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65D5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32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8320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49C7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05</w:t>
            </w:r>
          </w:p>
        </w:tc>
      </w:tr>
      <w:tr w:rsidR="003A2935" w:rsidRPr="0023223D" w14:paraId="5517CDD8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5435B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5F8C3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ULTJ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530AD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7.376.375.000.000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91C8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5.822.679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89CC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1.155.352.8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22839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2.47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DEE9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9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6250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91</w:t>
            </w:r>
          </w:p>
        </w:tc>
      </w:tr>
      <w:tr w:rsidR="003A2935" w:rsidRPr="0023223D" w14:paraId="31EF11F4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0AFD1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58EF7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TTP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A496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4.590.737.849.889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E228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3.928.398.773.915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F341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1.310.000.0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D2B7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2.650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881E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9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BDAA0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884</w:t>
            </w:r>
          </w:p>
        </w:tc>
      </w:tr>
      <w:tr w:rsidR="003A2935" w:rsidRPr="0023223D" w14:paraId="1E9BB259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091B6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2C551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IPD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871D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3.002.424.000.000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52964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7.023.170.000.000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1AFB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1.339.102.579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E6615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3.42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EF75E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8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48C6B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53</w:t>
            </w:r>
          </w:p>
        </w:tc>
      </w:tr>
      <w:tr w:rsidR="003A2935" w:rsidRPr="0023223D" w14:paraId="3D1098F9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5D320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167D1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LT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873B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1.033.289.474.829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B6B66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590.753.527.421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40BE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690.740.50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AAE8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455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68807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D285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32</w:t>
            </w:r>
          </w:p>
        </w:tc>
      </w:tr>
      <w:tr w:rsidR="003A2935" w:rsidRPr="0023223D" w14:paraId="760DB7C8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9515D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32C83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BM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F5B4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2.042.199.577.083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CB94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1.073.965.710.489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C015A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1.730.103.217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CB482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378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5BEC3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9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4091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09</w:t>
            </w:r>
          </w:p>
        </w:tc>
      </w:tr>
      <w:tr w:rsidR="003A2935" w:rsidRPr="0023223D" w14:paraId="13D5EFDA" w14:textId="77777777" w:rsidTr="008C58F6">
        <w:trPr>
          <w:trHeight w:val="300"/>
        </w:trPr>
        <w:tc>
          <w:tcPr>
            <w:tcW w:w="7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505A3D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lastRenderedPageBreak/>
              <w:t> 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27CE6" w14:textId="77777777" w:rsidR="003A2935" w:rsidRPr="0023223D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TGKA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E59DF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4.181.760.862.637 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EAA37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2.045.289.129.558,00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D015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918.492.750 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83D0C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836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AA6D1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9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E4EE8" w14:textId="77777777" w:rsidR="003A2935" w:rsidRPr="0023223D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23223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75</w:t>
            </w:r>
          </w:p>
        </w:tc>
      </w:tr>
    </w:tbl>
    <w:p w14:paraId="115F424F" w14:textId="77777777" w:rsidR="003A2935" w:rsidRDefault="003A2935" w:rsidP="003A2935">
      <w:pPr>
        <w:autoSpaceDE w:val="0"/>
        <w:autoSpaceDN w:val="0"/>
        <w:adjustRightInd w:val="0"/>
        <w:spacing w:line="480" w:lineRule="auto"/>
        <w:ind w:firstLine="0"/>
        <w:rPr>
          <w:b/>
          <w:bCs/>
          <w:kern w:val="0"/>
        </w:rPr>
      </w:pPr>
    </w:p>
    <w:p w14:paraId="0E7F8873" w14:textId="77777777" w:rsidR="003A2935" w:rsidRDefault="003A2935" w:rsidP="003A2935">
      <w:pPr>
        <w:rPr>
          <w:b/>
          <w:bCs/>
          <w:kern w:val="0"/>
        </w:rPr>
      </w:pPr>
      <w:r>
        <w:rPr>
          <w:b/>
          <w:bCs/>
          <w:kern w:val="0"/>
        </w:rPr>
        <w:br w:type="page"/>
      </w:r>
    </w:p>
    <w:p w14:paraId="4DA25CA6" w14:textId="77777777" w:rsidR="003A2935" w:rsidRDefault="003A2935" w:rsidP="003A2935">
      <w:pPr>
        <w:autoSpaceDE w:val="0"/>
        <w:autoSpaceDN w:val="0"/>
        <w:adjustRightInd w:val="0"/>
        <w:spacing w:line="480" w:lineRule="auto"/>
        <w:ind w:firstLine="0"/>
        <w:rPr>
          <w:b/>
          <w:bCs/>
          <w:kern w:val="0"/>
        </w:rPr>
      </w:pPr>
    </w:p>
    <w:p w14:paraId="68C920F9" w14:textId="77777777" w:rsidR="003A2935" w:rsidRPr="00D5437D" w:rsidRDefault="003A2935" w:rsidP="003A2935">
      <w:pPr>
        <w:autoSpaceDE w:val="0"/>
        <w:autoSpaceDN w:val="0"/>
        <w:adjustRightInd w:val="0"/>
        <w:spacing w:line="480" w:lineRule="auto"/>
        <w:ind w:firstLine="0"/>
        <w:jc w:val="center"/>
        <w:rPr>
          <w:b/>
          <w:bCs/>
          <w:kern w:val="0"/>
        </w:rPr>
      </w:pPr>
      <w:r>
        <w:rPr>
          <w:b/>
          <w:bCs/>
          <w:kern w:val="0"/>
        </w:rPr>
        <w:t xml:space="preserve">Lampiran 13 Perhitungan </w:t>
      </w:r>
      <w:r>
        <w:rPr>
          <w:b/>
          <w:bCs/>
          <w:i/>
          <w:iCs/>
          <w:kern w:val="0"/>
        </w:rPr>
        <w:t>Earning Management</w:t>
      </w:r>
    </w:p>
    <w:tbl>
      <w:tblPr>
        <w:tblW w:w="10871" w:type="dxa"/>
        <w:tblInd w:w="-1595" w:type="dxa"/>
        <w:tblLook w:val="04A0" w:firstRow="1" w:lastRow="0" w:firstColumn="1" w:lastColumn="0" w:noHBand="0" w:noVBand="1"/>
      </w:tblPr>
      <w:tblGrid>
        <w:gridCol w:w="960"/>
        <w:gridCol w:w="1840"/>
        <w:gridCol w:w="2020"/>
        <w:gridCol w:w="2000"/>
        <w:gridCol w:w="1940"/>
        <w:gridCol w:w="2111"/>
      </w:tblGrid>
      <w:tr w:rsidR="003A2935" w:rsidRPr="005F05BE" w14:paraId="497C1DBF" w14:textId="77777777" w:rsidTr="008C58F6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0702D40A" w14:textId="77777777" w:rsidR="003A2935" w:rsidRPr="005F05BE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Tahun 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28D4679" w14:textId="77777777" w:rsidR="003A2935" w:rsidRPr="005F05BE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Kode Perusahaan </w:t>
            </w:r>
          </w:p>
        </w:tc>
        <w:tc>
          <w:tcPr>
            <w:tcW w:w="20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50D54455" w14:textId="77777777" w:rsidR="003A2935" w:rsidRPr="005F05BE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NI</w:t>
            </w:r>
          </w:p>
        </w:tc>
        <w:tc>
          <w:tcPr>
            <w:tcW w:w="20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20AB4972" w14:textId="77777777" w:rsidR="003A2935" w:rsidRPr="005F05BE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FO</w:t>
            </w:r>
          </w:p>
        </w:tc>
        <w:tc>
          <w:tcPr>
            <w:tcW w:w="19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662D68B6" w14:textId="77777777" w:rsidR="003A2935" w:rsidRPr="005F05BE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TAC</w:t>
            </w:r>
          </w:p>
        </w:tc>
        <w:tc>
          <w:tcPr>
            <w:tcW w:w="21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77170733" w14:textId="77777777" w:rsidR="003A2935" w:rsidRPr="005F05BE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it-1</w:t>
            </w:r>
          </w:p>
        </w:tc>
      </w:tr>
      <w:tr w:rsidR="003A2935" w:rsidRPr="005F05BE" w14:paraId="20BD6F5C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E09B8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18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7AFD0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DES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07B7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52.958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DEB0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6.588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D96F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93.630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4BF5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40.236.000.000</w:t>
            </w:r>
          </w:p>
        </w:tc>
      </w:tr>
      <w:tr w:rsidR="003A2935" w:rsidRPr="005F05BE" w14:paraId="7FB7B2EC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5CE8D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1BE8E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LTO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8246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33.021.220.862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A577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723.486.943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96ED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0.744.707.805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DA09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09.383.971.111</w:t>
            </w:r>
          </w:p>
        </w:tc>
      </w:tr>
      <w:tr w:rsidR="003A2935" w:rsidRPr="005F05BE" w14:paraId="32769E3A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80CA8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A6BDC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BUDI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8C72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50.467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D73D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6.016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1FA4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4.451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BB40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939.456.000.000</w:t>
            </w:r>
          </w:p>
        </w:tc>
      </w:tr>
      <w:tr w:rsidR="003A2935" w:rsidRPr="005F05BE" w14:paraId="7B1D6265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0F290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62979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AMP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1D26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61.947.295.689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1DC9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3.821.716.191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93E0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1.874.420.502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DD8A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11.184.522.659</w:t>
            </w:r>
          </w:p>
        </w:tc>
      </w:tr>
      <w:tr w:rsidR="003A2935" w:rsidRPr="005F05BE" w14:paraId="0C38BB0F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54B3E7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67E76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PRO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E2AA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1.722.704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7A5A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9.828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A049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612.876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E7B9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008.719.000.000</w:t>
            </w:r>
          </w:p>
        </w:tc>
      </w:tr>
      <w:tr w:rsidR="003A2935" w:rsidRPr="005F05BE" w14:paraId="63D4CD32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CE871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E2785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LEO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EE58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63.261.752.474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7EEB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1.839.301.387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EB72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8.577.548.913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6367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60.917.775.322</w:t>
            </w:r>
          </w:p>
        </w:tc>
      </w:tr>
      <w:tr w:rsidR="003A2935" w:rsidRPr="005F05BE" w14:paraId="6278F7C2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0E010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0AB0A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PUM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E87C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8.486.766.111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AF13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318.013.91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5DA9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168.752.201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F075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079.476.367.995</w:t>
            </w:r>
          </w:p>
        </w:tc>
      </w:tr>
      <w:tr w:rsidR="003A2935" w:rsidRPr="005F05BE" w14:paraId="6C1234B7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5AA03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81B72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ELTA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19C8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338.129.985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F0F7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42.493.551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1C81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.363.566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6BF9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40.842.765.000</w:t>
            </w:r>
          </w:p>
        </w:tc>
      </w:tr>
      <w:tr w:rsidR="003A2935" w:rsidRPr="005F05BE" w14:paraId="150EA4FA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D3749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EA717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OCO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CE058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3.090.956.272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7524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9.108.589.342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C647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.199.545.614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791B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9.799.403.803</w:t>
            </w:r>
          </w:p>
        </w:tc>
      </w:tr>
      <w:tr w:rsidR="003A2935" w:rsidRPr="005F05BE" w14:paraId="3F5204A4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BCFFA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69CC3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GOOD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8B0E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425.481.597.11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702A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56.583.909.022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E9DC2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31.102.311.912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6FF6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564.218.091.628</w:t>
            </w:r>
          </w:p>
        </w:tc>
      </w:tr>
      <w:tr w:rsidR="003A2935" w:rsidRPr="005F05BE" w14:paraId="669D9312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8CDB6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8998E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CBP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37BFA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4.658.781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FD55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653.375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9220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406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A7CA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1.619.514.000.000</w:t>
            </w:r>
          </w:p>
        </w:tc>
      </w:tr>
      <w:tr w:rsidR="003A2935" w:rsidRPr="005F05BE" w14:paraId="11EA4A22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00968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5BBE3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NDF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5DCE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4.961.851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7E01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935.829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D5E6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973.978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A584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8.400.877.000.000</w:t>
            </w:r>
          </w:p>
        </w:tc>
      </w:tr>
      <w:tr w:rsidR="003A2935" w:rsidRPr="005F05BE" w14:paraId="25203BC6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AAAD4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874DC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JPFA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800B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2.253.201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FB8A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840.529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ADE0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12.672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41E0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.959.548.000.000</w:t>
            </w:r>
          </w:p>
        </w:tc>
      </w:tr>
      <w:tr w:rsidR="003A2935" w:rsidRPr="005F05BE" w14:paraId="038581DC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1D6DF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D0ED7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LBI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F222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1.224.807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EEA8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412.515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8BA4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87.708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FF3B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510.078.000.000</w:t>
            </w:r>
          </w:p>
        </w:tc>
      </w:tr>
      <w:tr w:rsidR="003A2935" w:rsidRPr="005F05BE" w14:paraId="4922B9E6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38840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EC2FC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IN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B1F2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284.246.878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7F53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7.904.123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6053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83.657.245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39D9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008.635.719.000</w:t>
            </w:r>
          </w:p>
        </w:tc>
      </w:tr>
      <w:tr w:rsidR="003A2935" w:rsidRPr="005F05BE" w14:paraId="6DD4721E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27DED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5D0FB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YOR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EE588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1.760.434.280.304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85CA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59.273.241.788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7997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01.161.038.516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7041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.915.849.800.251</w:t>
            </w:r>
          </w:p>
        </w:tc>
      </w:tr>
      <w:tr w:rsidR="003A2935" w:rsidRPr="005F05BE" w14:paraId="18E585B6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AD699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75C10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ANI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3994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1.175.166.829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CB70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635.707.218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646C8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.460.540.389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64C2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.254.520.373</w:t>
            </w:r>
          </w:p>
        </w:tc>
      </w:tr>
      <w:tr w:rsidR="003A2935" w:rsidRPr="005F05BE" w14:paraId="658ED1B4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75A7B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6DF7A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SDN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8070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46.599.426.588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2DB8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.812.366.089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DB70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4.411.792.677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30BF8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91.014.455.523</w:t>
            </w:r>
          </w:p>
        </w:tc>
      </w:tr>
      <w:tr w:rsidR="003A2935" w:rsidRPr="005F05BE" w14:paraId="0B124FB0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FD177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38B5D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ROTI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62D0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127.171.436.363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B236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5.922.456.326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9863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68.751.019.963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F984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559.573.709.411</w:t>
            </w:r>
          </w:p>
        </w:tc>
      </w:tr>
      <w:tr w:rsidR="003A2935" w:rsidRPr="005F05BE" w14:paraId="5255DB98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7CFA1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lastRenderedPageBreak/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53245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ULTJ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678A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701.607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F749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75.823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96BA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5.784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2A2A2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175.896.000.000</w:t>
            </w:r>
          </w:p>
        </w:tc>
      </w:tr>
      <w:tr w:rsidR="003A2935" w:rsidRPr="005F05BE" w14:paraId="2673E9B6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63FA5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46639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TTP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264E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255.088.886.019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60E1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45.006.975.842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690B2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.081.910.177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9D38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342.432.443.196</w:t>
            </w:r>
          </w:p>
        </w:tc>
      </w:tr>
      <w:tr w:rsidR="003A2935" w:rsidRPr="005F05BE" w14:paraId="37BF7B96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9A988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9AC03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IPD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8AE42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25.934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1D22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6.511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8C4A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90.577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D902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239.699.000.000</w:t>
            </w:r>
          </w:p>
        </w:tc>
      </w:tr>
      <w:tr w:rsidR="003A2935" w:rsidRPr="005F05BE" w14:paraId="7C752598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50069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D8A99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LT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AC9E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31.954.131.252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F7C5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.653.378.405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26AB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.300.752.847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44558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36.284.210.210</w:t>
            </w:r>
          </w:p>
        </w:tc>
      </w:tr>
      <w:tr w:rsidR="003A2935" w:rsidRPr="005F05BE" w14:paraId="0AEF0C21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03640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DFCCF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BM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F8569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15.954.632.472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E739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5.800.390.846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60D9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1.755.023.318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39B7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623.027.475.045</w:t>
            </w:r>
          </w:p>
        </w:tc>
      </w:tr>
      <w:tr w:rsidR="003A2935" w:rsidRPr="005F05BE" w14:paraId="7552520D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10BCF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EB20F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TGKA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1A338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318.607.055.495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F76E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7.887.768.28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17AC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0.719.287.215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FC55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924.962.977.878</w:t>
            </w:r>
          </w:p>
        </w:tc>
      </w:tr>
      <w:tr w:rsidR="003A2935" w:rsidRPr="005F05BE" w14:paraId="7D1BCB1B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2A672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19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848A5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DES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7A4B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83.885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6612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4.178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A3EB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00.293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567C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81.275.000.000</w:t>
            </w:r>
          </w:p>
        </w:tc>
      </w:tr>
      <w:tr w:rsidR="003A2935" w:rsidRPr="005F05BE" w14:paraId="456120E0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BCE62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95DF2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LTO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5C65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  7.383.289.239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5A3C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3.552.221.386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91CC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0.935.510.625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A0DD92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09.843.522.344</w:t>
            </w:r>
          </w:p>
        </w:tc>
      </w:tr>
      <w:tr w:rsidR="003A2935" w:rsidRPr="005F05BE" w14:paraId="7096A74E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70E5D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EC938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BUDI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A557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64.021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D944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71.140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DCCF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07.119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D1EE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392.980.000.000</w:t>
            </w:r>
          </w:p>
        </w:tc>
      </w:tr>
      <w:tr w:rsidR="003A2935" w:rsidRPr="005F05BE" w14:paraId="11963379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D480E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23081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AMP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BA28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76.758.829.457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6CA78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158.440.399.914 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224A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81.681.570.457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3EF7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04.275.813.783</w:t>
            </w:r>
          </w:p>
        </w:tc>
      </w:tr>
      <w:tr w:rsidR="003A2935" w:rsidRPr="005F05BE" w14:paraId="1530D28D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165E0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E0FB3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PRO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D314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348.863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73B5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58.866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B6EC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07.729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6F9F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572.440.000.000</w:t>
            </w:r>
          </w:p>
        </w:tc>
      </w:tr>
      <w:tr w:rsidR="003A2935" w:rsidRPr="005F05BE" w14:paraId="77F7BA0A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A1FD3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3A8C2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LEO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E02C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130.756.461.708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D602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8.145.077.505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E025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7.388.615.797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DC05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33.933.861.594</w:t>
            </w:r>
          </w:p>
        </w:tc>
      </w:tr>
      <w:tr w:rsidR="003A2935" w:rsidRPr="005F05BE" w14:paraId="615C0EC4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910EF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B920A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PUM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E752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334.841.525.599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14C2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34.157.324.097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479F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00.684.201.502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70EB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106.989.925.386</w:t>
            </w:r>
          </w:p>
        </w:tc>
      </w:tr>
      <w:tr w:rsidR="003A2935" w:rsidRPr="005F05BE" w14:paraId="29A0EEB9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F6D51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1766C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ELTA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8D75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317.815.177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9F0B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74.364.533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524C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3.450.644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FCC6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523.517.170.000</w:t>
            </w:r>
          </w:p>
        </w:tc>
      </w:tr>
      <w:tr w:rsidR="003A2935" w:rsidRPr="005F05BE" w14:paraId="6A8E3D78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2F33F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A68AB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OCO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E251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7.957.208.221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29DD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9.593.332.513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DB51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.550.540.734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A175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2.749.739.566</w:t>
            </w:r>
          </w:p>
        </w:tc>
      </w:tr>
      <w:tr w:rsidR="003A2935" w:rsidRPr="005F05BE" w14:paraId="2B7FE1CE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90EEA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E1D8C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GOOD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0452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435.766.359.48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8981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74.666.272.987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09948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8.899.913.507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5259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212.408.305.683</w:t>
            </w:r>
          </w:p>
        </w:tc>
      </w:tr>
      <w:tr w:rsidR="003A2935" w:rsidRPr="005F05BE" w14:paraId="0C154729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66E68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66C10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CBP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C8B5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5.360.029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94C5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398.161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1612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.038.132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8983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4.367.153.000.000</w:t>
            </w:r>
          </w:p>
        </w:tc>
      </w:tr>
      <w:tr w:rsidR="003A2935" w:rsidRPr="005F05BE" w14:paraId="085D4ACD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7B20F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6ABD5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NDF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B080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5.902.729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00C3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.344.494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0CC9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.441.765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5319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6.537.796.000.000</w:t>
            </w:r>
          </w:p>
        </w:tc>
      </w:tr>
      <w:tr w:rsidR="003A2935" w:rsidRPr="005F05BE" w14:paraId="4F00A478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B4A20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79B8C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JPFA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70F52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1.793.914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37EE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891.217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73928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97.303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88EF2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4.827.355.000.000</w:t>
            </w:r>
          </w:p>
        </w:tc>
      </w:tr>
      <w:tr w:rsidR="003A2935" w:rsidRPr="005F05BE" w14:paraId="0732EB14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25F2A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9CAB6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LBI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29D02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1.206.059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E16F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34.524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4C9C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28.465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D521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889.501.000.000</w:t>
            </w:r>
          </w:p>
        </w:tc>
      </w:tr>
      <w:tr w:rsidR="003A2935" w:rsidRPr="005F05BE" w14:paraId="6F700B5D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11F44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9505A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IN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C6A5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152.425.111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900D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12.988.282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24BD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60.563.171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53E9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335.844.455.000</w:t>
            </w:r>
          </w:p>
        </w:tc>
      </w:tr>
      <w:tr w:rsidR="003A2935" w:rsidRPr="005F05BE" w14:paraId="6B502252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0D211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lastRenderedPageBreak/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7A393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YOR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B309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2.039.404.206.764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40A2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303.864.262.122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6CA0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264.460.055.358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1024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.591.706.426.634</w:t>
            </w:r>
          </w:p>
        </w:tc>
      </w:tr>
      <w:tr w:rsidR="003A2935" w:rsidRPr="005F05BE" w14:paraId="237931C5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19228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0F7CC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ANI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F434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  1.236.402.757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4992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068.546.079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3C33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9.304.948.836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4ACE2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9.593.161.546</w:t>
            </w:r>
          </w:p>
        </w:tc>
      </w:tr>
      <w:tr w:rsidR="003A2935" w:rsidRPr="005F05BE" w14:paraId="172F0C31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719F8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C4345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SDN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D716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25.762.573.884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547C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7.339.523.786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E72F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83.102.097.67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BDE60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97.657.400.651</w:t>
            </w:r>
          </w:p>
        </w:tc>
      </w:tr>
      <w:tr w:rsidR="003A2935" w:rsidRPr="005F05BE" w14:paraId="00658537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37644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CC699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ROTI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BC8C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236.518.557.42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1778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79.788.528.325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13EAD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43.269.970.905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4D75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393.810.380.883</w:t>
            </w:r>
          </w:p>
        </w:tc>
      </w:tr>
      <w:tr w:rsidR="003A2935" w:rsidRPr="005F05BE" w14:paraId="6661D405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43E56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83B4B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ULTJ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76A2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1.035.865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F9BE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96.817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CC8E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0.952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52E6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555.871.000.000</w:t>
            </w:r>
          </w:p>
        </w:tc>
      </w:tr>
      <w:tr w:rsidR="003A2935" w:rsidRPr="005F05BE" w14:paraId="5EFA6ED7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FC345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306C8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TTP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802E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482.590.522.84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3D5A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99.922.010.752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8F03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7.331.487.912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53C6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631.189.810.030</w:t>
            </w:r>
          </w:p>
        </w:tc>
      </w:tr>
      <w:tr w:rsidR="003A2935" w:rsidRPr="005F05BE" w14:paraId="1C190B9C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B15E2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34888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IPD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2638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79.776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1B90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3.478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4A3E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43.702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0A4A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187.879.000.000</w:t>
            </w:r>
          </w:p>
        </w:tc>
      </w:tr>
      <w:tr w:rsidR="003A2935" w:rsidRPr="005F05BE" w14:paraId="18412DBA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F25F5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FEA05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LT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1764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44.943.627.9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2EE3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5.384.490.789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A645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0.440.862.889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830B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47.293.725.435</w:t>
            </w:r>
          </w:p>
        </w:tc>
      </w:tr>
      <w:tr w:rsidR="003A2935" w:rsidRPr="005F05BE" w14:paraId="64F70950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4053A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92E94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BM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CB98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957.169.058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77BF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80.895.531.759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B847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38.064.589.759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61CA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771.365.972.009</w:t>
            </w:r>
          </w:p>
        </w:tc>
      </w:tr>
      <w:tr w:rsidR="003A2935" w:rsidRPr="005F05BE" w14:paraId="72353BFD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D348D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5F40C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TGKA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0165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428.418.484.105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631B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71.859.164.912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D399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43.440.680.807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6BA48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485.510.411.961</w:t>
            </w:r>
          </w:p>
        </w:tc>
      </w:tr>
      <w:tr w:rsidR="003A2935" w:rsidRPr="005F05BE" w14:paraId="06CAB35C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B3EF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2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B4C7F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DES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2519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135.789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1FE0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0.679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C28E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94.890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98972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22.375.000.000</w:t>
            </w:r>
          </w:p>
        </w:tc>
      </w:tr>
      <w:tr w:rsidR="003A2935" w:rsidRPr="005F05BE" w14:paraId="7AF4EAA8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F74D7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21A38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LTO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4C67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10.506.939.189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D865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.788.406.788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76E4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1.295.345.977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F70B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03.450.087.164</w:t>
            </w:r>
          </w:p>
        </w:tc>
      </w:tr>
      <w:tr w:rsidR="003A2935" w:rsidRPr="005F05BE" w14:paraId="730AB147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B33BB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C5AC9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BUDI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3A04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67.093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93DD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3.682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5CD0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26.589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7454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999.767.000.000</w:t>
            </w:r>
          </w:p>
        </w:tc>
      </w:tr>
      <w:tr w:rsidR="003A2935" w:rsidRPr="005F05BE" w14:paraId="294929D7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FD8DD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FA207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AMP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7B73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44.045.828.312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D910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202.642.422.392 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27D28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58.596.594.08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854C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57.529.235.986</w:t>
            </w:r>
          </w:p>
        </w:tc>
      </w:tr>
      <w:tr w:rsidR="003A2935" w:rsidRPr="005F05BE" w14:paraId="3CFF843D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6E4E2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7B2C1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PRO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16B5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381.422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E7D5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56.892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AF23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75.470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BAA42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000.259.000.000</w:t>
            </w:r>
          </w:p>
        </w:tc>
      </w:tr>
      <w:tr w:rsidR="003A2935" w:rsidRPr="005F05BE" w14:paraId="61740303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0DEF8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69C85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LEO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F7EA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132.772.234.495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A621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6.926.314.731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230F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94.154.080.236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D9CC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72.634.784.176</w:t>
            </w:r>
          </w:p>
        </w:tc>
      </w:tr>
      <w:tr w:rsidR="003A2935" w:rsidRPr="005F05BE" w14:paraId="2D1E8D8D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474F0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6F5C6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PUM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F9DE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374.932.077.813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A3D4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8.925.903.424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D9EC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16.006.174.389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0941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7.116.418.764</w:t>
            </w:r>
          </w:p>
        </w:tc>
      </w:tr>
      <w:tr w:rsidR="003A2935" w:rsidRPr="005F05BE" w14:paraId="78D803DB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9277A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C3136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ELTA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8BFC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123.465.762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31DD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46.905.899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CE9C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23.440.137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0FF8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425.983.722.000</w:t>
            </w:r>
          </w:p>
        </w:tc>
      </w:tr>
      <w:tr w:rsidR="003A2935" w:rsidRPr="005F05BE" w14:paraId="36C13ABC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8E7A4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B3473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OCO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8109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2.738.128.648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26C5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2.719.704.184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42C7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5.457.832.832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999E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0.442.587.742</w:t>
            </w:r>
          </w:p>
        </w:tc>
      </w:tr>
      <w:tr w:rsidR="003A2935" w:rsidRPr="005F05BE" w14:paraId="552FB426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70AA6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05FAA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GOOD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2E30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245.103.761.907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CA7D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23.166.102.577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089B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78.062.340.67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06BA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063.067.672.414</w:t>
            </w:r>
          </w:p>
        </w:tc>
      </w:tr>
      <w:tr w:rsidR="003A2935" w:rsidRPr="005F05BE" w14:paraId="29CB7301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EE9A7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668F6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CBP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56F2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7.418.574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6C19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.336.780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E09E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918.206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E143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.709.314.000.000</w:t>
            </w:r>
          </w:p>
        </w:tc>
      </w:tr>
      <w:tr w:rsidR="003A2935" w:rsidRPr="005F05BE" w14:paraId="49A7327C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7B717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lastRenderedPageBreak/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7E35E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NDF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A6A4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8.752.066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C43E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.855.497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565B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.103.431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BAF7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6.198.559.000.000</w:t>
            </w:r>
          </w:p>
        </w:tc>
      </w:tr>
      <w:tr w:rsidR="003A2935" w:rsidRPr="005F05BE" w14:paraId="704FA6E0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8991D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6ADC0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JPFA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E46BC8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1.221.904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780A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099.440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EFB22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.877.536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4FBE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6.650.895.000.000</w:t>
            </w:r>
          </w:p>
        </w:tc>
      </w:tr>
      <w:tr w:rsidR="003A2935" w:rsidRPr="005F05BE" w14:paraId="614E37D4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1CBCC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424A8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LBI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F08D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285.617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1EDD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72.649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E995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87.032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C7918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896.950.000.000</w:t>
            </w:r>
          </w:p>
        </w:tc>
      </w:tr>
      <w:tr w:rsidR="003A2935" w:rsidRPr="005F05BE" w14:paraId="6FD2851E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09D01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3F2CC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IN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6683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38.953.042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97D6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4.503.997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C5CF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23.457.039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832D2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648.577.041.000</w:t>
            </w:r>
          </w:p>
        </w:tc>
      </w:tr>
      <w:tr w:rsidR="003A2935" w:rsidRPr="005F05BE" w14:paraId="1E154746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9C023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D02CF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YOR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1C86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2.098.168.514.645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194A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715.832.449.186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0627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617.663.934.541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F72D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.037.918.806.473</w:t>
            </w:r>
          </w:p>
        </w:tc>
      </w:tr>
      <w:tr w:rsidR="003A2935" w:rsidRPr="005F05BE" w14:paraId="0DE72952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5BFF81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5BEBF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ANI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378C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224.178.056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D70D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.703.910.044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FB0D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9.881.966.044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F164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9.708.955.785</w:t>
            </w:r>
          </w:p>
        </w:tc>
      </w:tr>
      <w:tr w:rsidR="003A2935" w:rsidRPr="005F05BE" w14:paraId="0F8FEAD2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8DBBE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307A0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SDN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86BD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52.304.824.027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E652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7.550.576.454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B9D0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4.754.247.573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2F14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3.492.320.252</w:t>
            </w:r>
          </w:p>
        </w:tc>
      </w:tr>
      <w:tr w:rsidR="003A2935" w:rsidRPr="005F05BE" w14:paraId="4F29149F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03795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118F0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ROTI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65F7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168.610.282.478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84AF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86.591.578.118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1BD0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17.981.295.64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E803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682.083.844.951</w:t>
            </w:r>
          </w:p>
        </w:tc>
      </w:tr>
      <w:tr w:rsidR="003A2935" w:rsidRPr="005F05BE" w14:paraId="5E3D5A04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8E768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28434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ULTJ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6AFC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1.109.666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367C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17.063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0ED0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07.397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1CDB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08.422.000.000</w:t>
            </w:r>
          </w:p>
        </w:tc>
      </w:tr>
      <w:tr w:rsidR="003A2935" w:rsidRPr="005F05BE" w14:paraId="09E2C478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32D4F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E1214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TTP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8762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528.628.879.549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8F3A2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26.245.668.352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75C4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97.616.788.803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CD6A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881.563.083.954</w:t>
            </w:r>
          </w:p>
        </w:tc>
      </w:tr>
      <w:tr w:rsidR="003A2935" w:rsidRPr="005F05BE" w14:paraId="44EF4652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7EB3C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84D1D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IPD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3361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28.266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DEE13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6.295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2615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98.029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DB54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470.793.000.000</w:t>
            </w:r>
          </w:p>
        </w:tc>
      </w:tr>
      <w:tr w:rsidR="003A2935" w:rsidRPr="005F05BE" w14:paraId="370CC388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98B1C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A8A6A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LT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CC4C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42.520.246.722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69A1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9.975.050.847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2C90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7.454.804.125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7463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90.845.543.826</w:t>
            </w:r>
          </w:p>
        </w:tc>
      </w:tr>
      <w:tr w:rsidR="003A2935" w:rsidRPr="005F05BE" w14:paraId="4B917006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60A4D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61A45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BM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A8AE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5.415.741.808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0995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.707.485.134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7600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4.291.743.326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B693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820.383.352.811</w:t>
            </w:r>
          </w:p>
        </w:tc>
      </w:tr>
      <w:tr w:rsidR="003A2935" w:rsidRPr="005F05BE" w14:paraId="4197716E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383BA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13F7A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TGKA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CFB0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478.561.152.411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7B90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01.751.675.565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207D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23.190.523.154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3120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995.872.438.975</w:t>
            </w:r>
          </w:p>
        </w:tc>
      </w:tr>
      <w:tr w:rsidR="003A2935" w:rsidRPr="005F05BE" w14:paraId="7B7EB8C5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76F7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21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BEE49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DES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1605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265.758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A440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8.296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50602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2.538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5F7C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58.791.000.000</w:t>
            </w:r>
          </w:p>
        </w:tc>
      </w:tr>
      <w:tr w:rsidR="003A2935" w:rsidRPr="005F05BE" w14:paraId="4C208C0A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361F7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21913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LTO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8A74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  8.932.197.718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6EDB2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1.942.240.191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98C6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0.874.437.909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BEA8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05.874.415.256</w:t>
            </w:r>
          </w:p>
        </w:tc>
      </w:tr>
      <w:tr w:rsidR="003A2935" w:rsidRPr="005F05BE" w14:paraId="21402170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93D6B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5E6EB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BUDI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8B64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91.723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6047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3.809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5D29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42.086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D061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963.007.000.000</w:t>
            </w:r>
          </w:p>
        </w:tc>
      </w:tr>
      <w:tr w:rsidR="003A2935" w:rsidRPr="005F05BE" w14:paraId="36864DE0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F812E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BA417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AMP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2F32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100.066.615.09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6EF1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13.482.549.779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02478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13.415.934.689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3EFE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86.873.666.641</w:t>
            </w:r>
          </w:p>
        </w:tc>
      </w:tr>
      <w:tr w:rsidR="003A2935" w:rsidRPr="005F05BE" w14:paraId="72726DD8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65A9F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F7435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PRO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9E50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2.212.293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50EB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9.209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2915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113.084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FABE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326.293.000.000</w:t>
            </w:r>
          </w:p>
        </w:tc>
      </w:tr>
      <w:tr w:rsidR="003A2935" w:rsidRPr="005F05BE" w14:paraId="756D994D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CE8C3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A4CE4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LEO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4AEA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180.711.667.02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E199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4.980.204.013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94BB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24.268.536.993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98CD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10.940.121.622</w:t>
            </w:r>
          </w:p>
        </w:tc>
      </w:tr>
      <w:tr w:rsidR="003A2935" w:rsidRPr="005F05BE" w14:paraId="2DBD764D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F26D2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105E7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PUM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C50E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79.591.406.148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95E0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8.969.176.542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9FD48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0.622.229.606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65D7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468.546.602.990</w:t>
            </w:r>
          </w:p>
        </w:tc>
      </w:tr>
      <w:tr w:rsidR="003A2935" w:rsidRPr="005F05BE" w14:paraId="09367CFA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04568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39406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ELTA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2A3E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187.992.998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80E6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35.398.629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D1B38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47.405.631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A2E1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25.580.913.000</w:t>
            </w:r>
          </w:p>
        </w:tc>
      </w:tr>
      <w:tr w:rsidR="003A2935" w:rsidRPr="005F05BE" w14:paraId="5D41C83A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52FC8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6BE88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OCO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84E0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8.532.631.708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7697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6.118.359.5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505A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4.650.991.208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64C80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263.754.414.443 </w:t>
            </w:r>
          </w:p>
        </w:tc>
      </w:tr>
      <w:tr w:rsidR="003A2935" w:rsidRPr="005F05BE" w14:paraId="4EE0EF94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B5155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BF1D0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GOOD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587A6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492.637.672.186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D747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09.767.241.234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A2DB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17.129.569.048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94EC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70.943.518.686</w:t>
            </w:r>
          </w:p>
        </w:tc>
      </w:tr>
      <w:tr w:rsidR="003A2935" w:rsidRPr="005F05BE" w14:paraId="2650C1B7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3EA31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C2314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CBP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AA8D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7.900.282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BC2E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989.039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000D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88.757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DF0E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3.588.325.000.000</w:t>
            </w:r>
          </w:p>
        </w:tc>
      </w:tr>
      <w:tr w:rsidR="003A2935" w:rsidRPr="005F05BE" w14:paraId="522CD235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44880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E00C3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NDF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FFD6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11.203.585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92A9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.692.641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4ACD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.489.056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78BD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3.136.516.000.000</w:t>
            </w:r>
          </w:p>
        </w:tc>
      </w:tr>
      <w:tr w:rsidR="003A2935" w:rsidRPr="005F05BE" w14:paraId="75AAF739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914F2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54BA6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JPFA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400F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2.130.896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4C4A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01.246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9808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429.650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5967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.951.760.000.000</w:t>
            </w:r>
          </w:p>
        </w:tc>
      </w:tr>
      <w:tr w:rsidR="003A2935" w:rsidRPr="005F05BE" w14:paraId="0302E07F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B404A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E3705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LBI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1700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665.850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321F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68.005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A083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02.155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B2FB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907.425.000.000</w:t>
            </w:r>
          </w:p>
        </w:tc>
      </w:tr>
      <w:tr w:rsidR="003A2935" w:rsidRPr="005F05BE" w14:paraId="5F977A79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B0729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E6B04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IN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C4EF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60.376.485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F5E9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73.557.927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D55B8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33.934.412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E65E2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674.206.873.000</w:t>
            </w:r>
          </w:p>
        </w:tc>
      </w:tr>
      <w:tr w:rsidR="003A2935" w:rsidRPr="005F05BE" w14:paraId="1F2AD897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258F6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BA982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YOR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2DFC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1.211.052.647.953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ECEF2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41.955.003.348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5FFF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9.097.644.605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98FB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.777.500.514.550</w:t>
            </w:r>
          </w:p>
        </w:tc>
      </w:tr>
      <w:tr w:rsidR="003A2935" w:rsidRPr="005F05BE" w14:paraId="056B739D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3D76C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C1768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ANI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AF46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1.680.076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FFF5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.729.162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3B59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6.049.086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9A3B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8.191.212.000</w:t>
            </w:r>
          </w:p>
        </w:tc>
      </w:tr>
      <w:tr w:rsidR="003A2935" w:rsidRPr="005F05BE" w14:paraId="399E2860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EFB5F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E1ADE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SDN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988B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81.182.064.99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DEA8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8.155.002.081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B436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29.337.067.071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520F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5.375.539.783</w:t>
            </w:r>
          </w:p>
        </w:tc>
      </w:tr>
      <w:tr w:rsidR="003A2935" w:rsidRPr="005F05BE" w14:paraId="239E56BF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FCEC2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BA0D2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ROTI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588E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281.340.682.456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2065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43.601.152.274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A44B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62.260.469.818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A3BA2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452.166.671.985</w:t>
            </w:r>
          </w:p>
        </w:tc>
      </w:tr>
      <w:tr w:rsidR="003A2935" w:rsidRPr="005F05BE" w14:paraId="07F3C958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2AD44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DBC95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ULTJ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8606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1.276.793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7BCD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414.447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A55BE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37.654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2884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754.116.000.000</w:t>
            </w:r>
          </w:p>
        </w:tc>
      </w:tr>
      <w:tr w:rsidR="003A2935" w:rsidRPr="005F05BE" w14:paraId="41459B85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FE0A7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A3C88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TTP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5133C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617.573.766.863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B40D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24.883.076.652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32534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.309.309.789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11A2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448.995.059.882</w:t>
            </w:r>
          </w:p>
        </w:tc>
      </w:tr>
      <w:tr w:rsidR="003A2935" w:rsidRPr="005F05BE" w14:paraId="64EFF7B3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C0420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70C0E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IPD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6330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15.065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15BE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9.516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E9EC8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14.451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E228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618.554.000.000</w:t>
            </w:r>
          </w:p>
        </w:tc>
      </w:tr>
      <w:tr w:rsidR="003A2935" w:rsidRPr="005F05BE" w14:paraId="0D9B7189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E799F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CC2AC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LT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5084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84.524.160.228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AF2F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7.778.774.118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8CF6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3.254.613.89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9165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73.863.042.440</w:t>
            </w:r>
          </w:p>
        </w:tc>
      </w:tr>
      <w:tr w:rsidR="003A2935" w:rsidRPr="005F05BE" w14:paraId="14F9ACC2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F4B65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C2521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BM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928C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29.707.421.605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D0558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4.012.427.508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2F8A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3.719.849.113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39157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768.660.546.754</w:t>
            </w:r>
          </w:p>
        </w:tc>
      </w:tr>
      <w:tr w:rsidR="003A2935" w:rsidRPr="005F05BE" w14:paraId="1FD7DEC3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5543C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D5FC2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TGKA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F66C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481.109.483.989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696D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1.133.769.549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598F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09.975.714.44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8F91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361.956.197.960</w:t>
            </w:r>
          </w:p>
        </w:tc>
      </w:tr>
      <w:tr w:rsidR="003A2935" w:rsidRPr="005F05BE" w14:paraId="5D5FE70B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9B3B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2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1056B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DES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9B6B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364.972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3199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12.748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A906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2.224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2764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04.108.000.000</w:t>
            </w:r>
          </w:p>
        </w:tc>
      </w:tr>
      <w:tr w:rsidR="003A2935" w:rsidRPr="005F05BE" w14:paraId="41EC63A7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F70D4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85B12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LTO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A842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16.129.026.748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C920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440.523.783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9EEE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7.569.550.531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1FEDA2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89.208.965.375</w:t>
            </w:r>
          </w:p>
        </w:tc>
      </w:tr>
      <w:tr w:rsidR="003A2935" w:rsidRPr="005F05BE" w14:paraId="06FD8D2C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7C4A1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F087D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BUDI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57F8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93.065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90E0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1.245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C8CD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1.820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413F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993.218.000.000</w:t>
            </w:r>
          </w:p>
        </w:tc>
      </w:tr>
      <w:tr w:rsidR="003A2935" w:rsidRPr="005F05BE" w14:paraId="24040EF8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D8030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B9BE9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AMP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917C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121.257.336.904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1265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8.373.991.059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8F90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7.116.654.155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5589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46.235.578.463</w:t>
            </w:r>
          </w:p>
        </w:tc>
      </w:tr>
      <w:tr w:rsidR="003A2935" w:rsidRPr="005F05BE" w14:paraId="4632735B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EF478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57829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PRO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F8B32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373.978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BCFE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4.210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2FF52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9.768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9CE0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444.438.000.000</w:t>
            </w:r>
          </w:p>
        </w:tc>
      </w:tr>
      <w:tr w:rsidR="003A2935" w:rsidRPr="005F05BE" w14:paraId="5BAE65BD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05176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1E8D2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LEO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D88A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195.598.848.689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0F3C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0.077.226.164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58D42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521.622.525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906F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48.181.576.913</w:t>
            </w:r>
          </w:p>
        </w:tc>
      </w:tr>
      <w:tr w:rsidR="003A2935" w:rsidRPr="005F05BE" w14:paraId="0AADA747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1DC4D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D4B3E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PUM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C582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45.726.829.01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D8BD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.704.662.477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B2E4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1.022.166.533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BD60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88.166.745.520</w:t>
            </w:r>
          </w:p>
        </w:tc>
      </w:tr>
      <w:tr w:rsidR="003A2935" w:rsidRPr="005F05BE" w14:paraId="0D262135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70A23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CB529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ELTA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EB49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230.065.807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2143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6.829.126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F41C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3.236.681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B2C1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08.722.065.000</w:t>
            </w:r>
          </w:p>
        </w:tc>
      </w:tr>
      <w:tr w:rsidR="003A2935" w:rsidRPr="005F05BE" w14:paraId="4C5E2940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494FF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4AA98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OCO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F14648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6.620.432.696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239C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7.748.378.471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F90A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4.368.811.167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C950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70.684.311.428</w:t>
            </w:r>
          </w:p>
        </w:tc>
      </w:tr>
      <w:tr w:rsidR="003A2935" w:rsidRPr="005F05BE" w14:paraId="0C9B57B1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151D1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CA966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GOOD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B8C2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521.714.035.585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D067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22.229.731.268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EE47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00.515.695.683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EA6A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766.602.280.143</w:t>
            </w:r>
          </w:p>
        </w:tc>
      </w:tr>
      <w:tr w:rsidR="003A2935" w:rsidRPr="005F05BE" w14:paraId="078C8189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FD5AD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5266A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CBP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F7ED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5.722.194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09DE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804.494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72E98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.082.300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3381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8.015.311.000.000</w:t>
            </w:r>
          </w:p>
        </w:tc>
      </w:tr>
      <w:tr w:rsidR="003A2935" w:rsidRPr="005F05BE" w14:paraId="4DF1725B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225CF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14326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NDF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9F78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9.192.569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AA188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.587.686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3B8E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.395.117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9F96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9.271.840.000.000</w:t>
            </w:r>
          </w:p>
        </w:tc>
      </w:tr>
      <w:tr w:rsidR="003A2935" w:rsidRPr="005F05BE" w14:paraId="0673E3B8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CDEA8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6A573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JPFA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6257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1.490.931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8F7C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426.749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6CFE2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4.182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1E03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.589.656.000.000</w:t>
            </w:r>
          </w:p>
        </w:tc>
      </w:tr>
      <w:tr w:rsidR="003A2935" w:rsidRPr="005F05BE" w14:paraId="468F80E7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3CABC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54D4F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LBI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3C6A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924.906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A127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490.060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473B2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65.154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73A2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922.017.000.000</w:t>
            </w:r>
          </w:p>
        </w:tc>
      </w:tr>
      <w:tr w:rsidR="003A2935" w:rsidRPr="005F05BE" w14:paraId="3280C2B7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0EC5F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8B2CE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IN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06ED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26.217.657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80392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68.953.194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DC1F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42.735.537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811D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436.745.210.000</w:t>
            </w:r>
          </w:p>
        </w:tc>
      </w:tr>
      <w:tr w:rsidR="003A2935" w:rsidRPr="005F05BE" w14:paraId="787112C0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AB203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BD429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YOR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7162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1.970.064.538.149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93678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619.570.638.186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BA02A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50.493.899.963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C4DCB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.917.653.265.528</w:t>
            </w:r>
          </w:p>
        </w:tc>
      </w:tr>
      <w:tr w:rsidR="003A2935" w:rsidRPr="005F05BE" w14:paraId="40247458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93DD2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574B0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ANI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A3DC8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288.311.135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1042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04.773.985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A79C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16.462.85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FC20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.296.259.876.000</w:t>
            </w:r>
          </w:p>
        </w:tc>
      </w:tr>
      <w:tr w:rsidR="003A2935" w:rsidRPr="005F05BE" w14:paraId="4D1A363D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024F7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6FF22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SDN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6884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25.834.965.122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7E0B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.921.667.743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4B827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8.913.297.379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98AB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07.396.790.275</w:t>
            </w:r>
          </w:p>
        </w:tc>
      </w:tr>
      <w:tr w:rsidR="003A2935" w:rsidRPr="005F05BE" w14:paraId="13210C2C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F93C3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44BE5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ROTI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088E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432.247.722.254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0DCC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26.581.686.414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1EC6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94.333.964.16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6CA7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191.284.422.677</w:t>
            </w:r>
          </w:p>
        </w:tc>
      </w:tr>
      <w:tr w:rsidR="003A2935" w:rsidRPr="005F05BE" w14:paraId="6D6AF301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CB385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FF6B8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ULTJ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8BEF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956.486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4016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9.846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75C5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96.640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E0963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406.856.000.000</w:t>
            </w:r>
          </w:p>
        </w:tc>
      </w:tr>
      <w:tr w:rsidR="003A2935" w:rsidRPr="005F05BE" w14:paraId="419623F7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9579D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2EB65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TTP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D2E8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624.524.005.786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DAFC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77.186.311.78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E3A5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2.662.305.994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1FB6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919.243.683.748</w:t>
            </w:r>
          </w:p>
        </w:tc>
      </w:tr>
      <w:tr w:rsidR="003A2935" w:rsidRPr="005F05BE" w14:paraId="01845E47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E7F24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05BB2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IPD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AB0C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218.103.000.000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C987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5.641.000.00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1BC5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72.462.000.000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3F901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787.550.000.000</w:t>
            </w:r>
          </w:p>
        </w:tc>
      </w:tr>
      <w:tr w:rsidR="003A2935" w:rsidRPr="005F05BE" w14:paraId="76EF95C0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18523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D6428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LT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85308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74.865.302.076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64786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.414.344.843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2D5F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8.450.957.233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843D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89.125.250.792</w:t>
            </w:r>
          </w:p>
        </w:tc>
      </w:tr>
      <w:tr w:rsidR="003A2935" w:rsidRPr="005F05BE" w14:paraId="0E946747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0D03F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1F780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BM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0B195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86.635.603.936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970ED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2.191.880.734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E1F19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5.556.276.798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BC43F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970.428.120.056</w:t>
            </w:r>
          </w:p>
        </w:tc>
      </w:tr>
      <w:tr w:rsidR="003A2935" w:rsidRPr="005F05BE" w14:paraId="400F8BBC" w14:textId="77777777" w:rsidTr="008C58F6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ABFB8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9E723" w14:textId="77777777" w:rsidR="003A2935" w:rsidRPr="005F05BE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TGKA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4F5C4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478.266.312.889 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5480E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54.165.050.864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A117C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75.898.737.975</w:t>
            </w:r>
          </w:p>
        </w:tc>
        <w:tc>
          <w:tcPr>
            <w:tcW w:w="21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D9810" w14:textId="77777777" w:rsidR="003A2935" w:rsidRPr="005F05BE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5F05BE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403.961.007.490</w:t>
            </w:r>
          </w:p>
        </w:tc>
      </w:tr>
    </w:tbl>
    <w:p w14:paraId="2F7070AF" w14:textId="77777777" w:rsidR="003A2935" w:rsidRDefault="003A2935" w:rsidP="003A2935">
      <w:pPr>
        <w:autoSpaceDE w:val="0"/>
        <w:autoSpaceDN w:val="0"/>
        <w:adjustRightInd w:val="0"/>
        <w:spacing w:line="480" w:lineRule="auto"/>
        <w:ind w:firstLine="0"/>
        <w:rPr>
          <w:b/>
          <w:bCs/>
          <w:kern w:val="0"/>
        </w:rPr>
      </w:pPr>
    </w:p>
    <w:p w14:paraId="079FA4B2" w14:textId="77777777" w:rsidR="003A2935" w:rsidRDefault="003A2935" w:rsidP="003A2935">
      <w:pPr>
        <w:rPr>
          <w:b/>
          <w:bCs/>
          <w:kern w:val="0"/>
        </w:rPr>
      </w:pPr>
      <w:r>
        <w:rPr>
          <w:b/>
          <w:bCs/>
          <w:kern w:val="0"/>
        </w:rPr>
        <w:br w:type="page"/>
      </w:r>
    </w:p>
    <w:p w14:paraId="127E0035" w14:textId="77777777" w:rsidR="003A2935" w:rsidRDefault="003A2935" w:rsidP="003A2935">
      <w:pPr>
        <w:autoSpaceDE w:val="0"/>
        <w:autoSpaceDN w:val="0"/>
        <w:adjustRightInd w:val="0"/>
        <w:spacing w:line="480" w:lineRule="auto"/>
        <w:ind w:firstLine="0"/>
        <w:rPr>
          <w:b/>
          <w:bCs/>
          <w:kern w:val="0"/>
        </w:rPr>
      </w:pPr>
    </w:p>
    <w:tbl>
      <w:tblPr>
        <w:tblW w:w="9781" w:type="dxa"/>
        <w:tblInd w:w="-572" w:type="dxa"/>
        <w:tblLook w:val="04A0" w:firstRow="1" w:lastRow="0" w:firstColumn="1" w:lastColumn="0" w:noHBand="0" w:noVBand="1"/>
      </w:tblPr>
      <w:tblGrid>
        <w:gridCol w:w="993"/>
        <w:gridCol w:w="2409"/>
        <w:gridCol w:w="2127"/>
        <w:gridCol w:w="2126"/>
        <w:gridCol w:w="2126"/>
      </w:tblGrid>
      <w:tr w:rsidR="003A2935" w:rsidRPr="00662DA5" w14:paraId="3F3DF8A1" w14:textId="77777777" w:rsidTr="008C58F6">
        <w:trPr>
          <w:trHeight w:val="300"/>
        </w:trPr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06DAA5EF" w14:textId="77777777" w:rsidR="003A2935" w:rsidRPr="00662DA5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TAC/Ait-1</w:t>
            </w:r>
          </w:p>
        </w:tc>
        <w:tc>
          <w:tcPr>
            <w:tcW w:w="2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0D1C698A" w14:textId="77777777" w:rsidR="003A2935" w:rsidRPr="00662DA5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/Ait-1</w:t>
            </w:r>
          </w:p>
        </w:tc>
        <w:tc>
          <w:tcPr>
            <w:tcW w:w="2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60990F4" w14:textId="77777777" w:rsidR="003A2935" w:rsidRPr="00662DA5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RE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080A8E80" w14:textId="77777777" w:rsidR="003A2935" w:rsidRPr="00662DA5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REV-1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8097E46" w14:textId="77777777" w:rsidR="003A2935" w:rsidRPr="00662DA5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∆REVit</w:t>
            </w:r>
          </w:p>
        </w:tc>
      </w:tr>
      <w:tr w:rsidR="003A2935" w:rsidRPr="00662DA5" w14:paraId="66E1E874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810F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11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0348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1190142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B82C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04.302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5939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14.490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BECA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0.188.000.000</w:t>
            </w:r>
          </w:p>
        </w:tc>
      </w:tr>
      <w:tr w:rsidR="003A2935" w:rsidRPr="00662DA5" w14:paraId="6AE03DC7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F8FA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37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771A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901401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102E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0.274.839.31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8C72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62.143.990.83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C492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.130.848.478</w:t>
            </w:r>
          </w:p>
        </w:tc>
      </w:tr>
      <w:tr w:rsidR="003A2935" w:rsidRPr="00662DA5" w14:paraId="48431C70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EF3D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8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DD61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340199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A759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647.193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ED24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510.578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63B0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6.615.000.000</w:t>
            </w:r>
          </w:p>
        </w:tc>
      </w:tr>
      <w:tr w:rsidR="003A2935" w:rsidRPr="00662DA5" w14:paraId="467BCC56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6C4A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35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273C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825638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0C64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61.136.629.00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4617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44.837.322.44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C2F3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.299.306.557</w:t>
            </w:r>
          </w:p>
        </w:tc>
      </w:tr>
      <w:tr w:rsidR="003A2935" w:rsidRPr="00662DA5" w14:paraId="42A1540F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ACF0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30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59DA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142679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D120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390.580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8E5D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575.570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6406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15.010.000.000</w:t>
            </w:r>
          </w:p>
        </w:tc>
      </w:tr>
      <w:tr w:rsidR="003A2935" w:rsidRPr="00662DA5" w14:paraId="78DC2206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2967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04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35D5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1513048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009E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31.104.026.85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99B9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14.677.561.20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2EF8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16.426.465.651</w:t>
            </w:r>
          </w:p>
        </w:tc>
      </w:tr>
      <w:tr w:rsidR="003A2935" w:rsidRPr="00662DA5" w14:paraId="1C0BDF74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2367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2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1526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48089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3BA2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62.188.544.59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81CA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81.160.838.14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F903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18.972.293.546</w:t>
            </w:r>
          </w:p>
        </w:tc>
      </w:tr>
      <w:tr w:rsidR="003A2935" w:rsidRPr="00662DA5" w14:paraId="3DF7B2CB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8205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3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D49C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7458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321A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93.006.35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F6B9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77.308.328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EA0B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5.698.022.000</w:t>
            </w:r>
          </w:p>
        </w:tc>
      </w:tr>
      <w:tr w:rsidR="003A2935" w:rsidRPr="00662DA5" w14:paraId="169E140C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2DF5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22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E5B3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100201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EA55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7.581.399.73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B1D8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8.891.903.70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8B32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.689.496.026</w:t>
            </w:r>
          </w:p>
        </w:tc>
      </w:tr>
      <w:tr w:rsidR="003A2935" w:rsidRPr="00662DA5" w14:paraId="53581EFF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3D64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65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FDA9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280566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20F0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048.946.664.26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650B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480.628.488.72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41F0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68.318.175.540</w:t>
            </w:r>
          </w:p>
        </w:tc>
      </w:tr>
      <w:tr w:rsidR="003A2935" w:rsidRPr="00662DA5" w14:paraId="7343B9CB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9FE6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22A4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31626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CFD1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.413.407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5918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5.606.593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DAB5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806.814.000.000</w:t>
            </w:r>
          </w:p>
        </w:tc>
      </w:tr>
      <w:tr w:rsidR="003A2935" w:rsidRPr="00662DA5" w14:paraId="7E8E76B3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B84A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1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BCCE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1312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0D7D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3.394.728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6359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0.186.618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2C8C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208.110.000.000</w:t>
            </w:r>
          </w:p>
        </w:tc>
      </w:tr>
      <w:tr w:rsidR="003A2935" w:rsidRPr="00662DA5" w14:paraId="7503D0F9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CB89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1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1A98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50101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0AC5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4.012.965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0E78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.602.688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E7F3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410.277.000.000</w:t>
            </w:r>
          </w:p>
        </w:tc>
      </w:tr>
      <w:tr w:rsidR="003A2935" w:rsidRPr="00662DA5" w14:paraId="2BBA4B06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4D8C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75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DB2C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398394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107C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649.615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4956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389.736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4025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9.879.000.000</w:t>
            </w:r>
          </w:p>
        </w:tc>
      </w:tr>
      <w:tr w:rsidR="003A2935" w:rsidRPr="00662DA5" w14:paraId="580C3E58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CFE5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1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655A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249461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0BFC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705.892.735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A4CE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441.395.835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3F28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64.496.900.000</w:t>
            </w:r>
          </w:p>
        </w:tc>
      </w:tr>
      <w:tr w:rsidR="003A2935" w:rsidRPr="00662DA5" w14:paraId="41286625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0A83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87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2DFB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67043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D21C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4.060.802.395.72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4E4B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.816.673.946.47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841F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244.128.449.252</w:t>
            </w:r>
          </w:p>
        </w:tc>
      </w:tr>
      <w:tr w:rsidR="003A2935" w:rsidRPr="00662DA5" w14:paraId="38F6861E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36E1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98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40BC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13113977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3ADF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4.974.459.83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51E0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6.058.293.56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0D580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8.916.166.270</w:t>
            </w:r>
          </w:p>
        </w:tc>
      </w:tr>
      <w:tr w:rsidR="003A2935" w:rsidRPr="00662DA5" w14:paraId="140C29DE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3FF9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93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23E9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1447148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914A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34.070.483.01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A420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39.580.416.99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3EDF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.509.933.985</w:t>
            </w:r>
          </w:p>
        </w:tc>
      </w:tr>
      <w:tr w:rsidR="003A2935" w:rsidRPr="00662DA5" w14:paraId="19D51687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EF20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37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7E23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219319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E327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766.545.866.68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3F5C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491.100.179.56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96DC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75.445.687.124</w:t>
            </w:r>
          </w:p>
        </w:tc>
      </w:tr>
      <w:tr w:rsidR="003A2935" w:rsidRPr="00662DA5" w14:paraId="387D8B24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E0B8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4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D867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193203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BB10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472.882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3762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879.559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8353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93.323.000.000</w:t>
            </w:r>
          </w:p>
        </w:tc>
      </w:tr>
      <w:tr w:rsidR="003A2935" w:rsidRPr="00662DA5" w14:paraId="13EDECC6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FC4F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4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3E5E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426907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70B1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826.957.323.39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1FC4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825.409.180.88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6FD3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548.142.508</w:t>
            </w:r>
          </w:p>
        </w:tc>
      </w:tr>
      <w:tr w:rsidR="003A2935" w:rsidRPr="00662DA5" w14:paraId="71FC6336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112B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40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7C57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446489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EDE3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120.459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FAD1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449.961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0EFC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70.498.000.000</w:t>
            </w:r>
          </w:p>
        </w:tc>
      </w:tr>
      <w:tr w:rsidR="003A2935" w:rsidRPr="00662DA5" w14:paraId="5CA2E7AC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7035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7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893E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1571625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EB04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45.029.834.378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E5A5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14.188.759.77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C38F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0.841.074.599</w:t>
            </w:r>
          </w:p>
        </w:tc>
      </w:tr>
      <w:tr w:rsidR="003A2935" w:rsidRPr="00662DA5" w14:paraId="0A5572CC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EA04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4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89C9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616133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D099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953.910.957.16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544B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841.487.199.828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AD5B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2.423.757.332</w:t>
            </w:r>
          </w:p>
        </w:tc>
      </w:tr>
      <w:tr w:rsidR="003A2935" w:rsidRPr="00662DA5" w14:paraId="03EAD2FC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1C11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96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A80E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341885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FF21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.940.108.219.35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628F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.046.979.338.66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EDE8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893.128.880.686</w:t>
            </w:r>
          </w:p>
        </w:tc>
      </w:tr>
      <w:tr w:rsidR="003A2935" w:rsidRPr="00662DA5" w14:paraId="3D3ACA46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CB20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14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6EEB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113472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0CE7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34.330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D082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04.302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F0CC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.028.000.000</w:t>
            </w:r>
          </w:p>
        </w:tc>
      </w:tr>
      <w:tr w:rsidR="003A2935" w:rsidRPr="00662DA5" w14:paraId="55C843C3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EA2F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37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DC44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901028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FB1A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43.971.642.31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E658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0.274.839.31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99F1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3.696.802.995</w:t>
            </w:r>
          </w:p>
        </w:tc>
      </w:tr>
      <w:tr w:rsidR="003A2935" w:rsidRPr="00662DA5" w14:paraId="45982B05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C81F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61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25FF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294726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9013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003.768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07D8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647.193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BDF0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56.575.000.000</w:t>
            </w:r>
          </w:p>
        </w:tc>
      </w:tr>
      <w:tr w:rsidR="003A2935" w:rsidRPr="00662DA5" w14:paraId="3732DD6F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7350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81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B5CE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995742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8362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28.952.947.818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34CE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61.136.629.00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999E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7.816.318.815</w:t>
            </w:r>
          </w:p>
        </w:tc>
      </w:tr>
      <w:tr w:rsidR="003A2935" w:rsidRPr="00662DA5" w14:paraId="6F9C60DA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5B7F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08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FC4B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15215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9901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175.764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9C1B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390.580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A1B0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14.816.000.000</w:t>
            </w:r>
          </w:p>
        </w:tc>
      </w:tr>
      <w:tr w:rsidR="003A2935" w:rsidRPr="00662DA5" w14:paraId="68AAD2C4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C8A4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81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17BA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1199136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2199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88.679.619.90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CF1B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31.104.026.85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1482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7.575.593.054</w:t>
            </w:r>
          </w:p>
        </w:tc>
      </w:tr>
      <w:tr w:rsidR="003A2935" w:rsidRPr="00662DA5" w14:paraId="78FD4370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4A30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95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F777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474611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62EE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4.697.286.91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2094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62.188.544.59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A5C2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77.491.257.685</w:t>
            </w:r>
          </w:p>
        </w:tc>
      </w:tr>
      <w:tr w:rsidR="003A2935" w:rsidRPr="00662DA5" w14:paraId="3741CB34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11DA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9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B037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656376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0620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27.136.727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DFED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93.006.35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7270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5.869.623.000</w:t>
            </w:r>
          </w:p>
        </w:tc>
      </w:tr>
      <w:tr w:rsidR="003A2935" w:rsidRPr="00662DA5" w14:paraId="25822713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D6D9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08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33D8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6144403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C836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16.197.806.07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A60D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7.581.399.73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1B7B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8.616.406.345</w:t>
            </w:r>
          </w:p>
        </w:tc>
      </w:tr>
      <w:tr w:rsidR="003A2935" w:rsidRPr="00662DA5" w14:paraId="723EDB01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21C8D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9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297C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237394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5859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438.631.355.69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197B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048.946.664.26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710D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9.684.691.433</w:t>
            </w:r>
          </w:p>
        </w:tc>
      </w:tr>
      <w:tr w:rsidR="003A2935" w:rsidRPr="00662DA5" w14:paraId="0829B93D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4A4B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59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F8A9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29098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4D72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2.296.703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E457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.413.407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BA15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883.296.000.000</w:t>
            </w:r>
          </w:p>
        </w:tc>
      </w:tr>
      <w:tr w:rsidR="003A2935" w:rsidRPr="00662DA5" w14:paraId="32CAD42C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40DD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77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398D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0359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A6E1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.592.955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ED61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3.394.728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88A9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198.227.000.000</w:t>
            </w:r>
          </w:p>
        </w:tc>
      </w:tr>
      <w:tr w:rsidR="003A2935" w:rsidRPr="00662DA5" w14:paraId="514237C8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A70B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4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37A1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40278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0B5F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.872.084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212E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.228.261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D2FD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643.823.000.000</w:t>
            </w:r>
          </w:p>
        </w:tc>
      </w:tr>
      <w:tr w:rsidR="003A2935" w:rsidRPr="00662DA5" w14:paraId="1B8BCAB5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2CF3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44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46FD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346081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32C2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711.405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18B9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574.801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5EFC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6.604.000.000</w:t>
            </w:r>
          </w:p>
        </w:tc>
      </w:tr>
      <w:tr w:rsidR="003A2935" w:rsidRPr="00662DA5" w14:paraId="6D547E94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C447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37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A6FD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230636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1DF0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454.920.083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4F6E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705.892.735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148D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49.027.348.000</w:t>
            </w:r>
          </w:p>
        </w:tc>
      </w:tr>
      <w:tr w:rsidR="003A2935" w:rsidRPr="00662DA5" w14:paraId="2E5C8D1A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8D41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72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E99E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56845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226C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.026.739.472.54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76D0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4.060.802.395.72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F58B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65.937.076.822</w:t>
            </w:r>
          </w:p>
        </w:tc>
      </w:tr>
      <w:tr w:rsidR="003A2935" w:rsidRPr="00662DA5" w14:paraId="3422705F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DDFA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62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924B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6684798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34D2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0.646.056.64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40A5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4.974.459.83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C98E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4.328.403.190</w:t>
            </w:r>
          </w:p>
        </w:tc>
      </w:tr>
      <w:tr w:rsidR="003A2935" w:rsidRPr="00662DA5" w14:paraId="4D68B8B7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DB01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19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812D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1433368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7AD1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24.283.552.94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7370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34.070.483.01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5BBF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09.786.930.062</w:t>
            </w:r>
          </w:p>
        </w:tc>
      </w:tr>
      <w:tr w:rsidR="003A2935" w:rsidRPr="00662DA5" w14:paraId="05464366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31C7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55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894A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227593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C32D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337.022.314.62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86B2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766.545.866.68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4993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70.476.447.940</w:t>
            </w:r>
          </w:p>
        </w:tc>
      </w:tr>
      <w:tr w:rsidR="003A2935" w:rsidRPr="00662DA5" w14:paraId="4CCB0FD6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45BE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1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74B9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17999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BDE8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241.419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5F3B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472.882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345D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8.537.000.000</w:t>
            </w:r>
          </w:p>
        </w:tc>
      </w:tr>
      <w:tr w:rsidR="003A2935" w:rsidRPr="00662DA5" w14:paraId="1E1CAA92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B709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7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A2CC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380056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4169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512.509.168.85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4AD2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826.957.323.39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461E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85.551.845.456</w:t>
            </w:r>
          </w:p>
        </w:tc>
      </w:tr>
      <w:tr w:rsidR="003A2935" w:rsidRPr="00662DA5" w14:paraId="0D423A30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859B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66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7721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457064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FB7D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105.991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B84E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120.459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6395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85.532.000.000</w:t>
            </w:r>
          </w:p>
        </w:tc>
      </w:tr>
      <w:tr w:rsidR="003A2935" w:rsidRPr="00662DA5" w14:paraId="011EF5DF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F01D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4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6EDC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1338162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D90A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81.116.255.23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29BD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45.029.834.378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1BD7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6.086.420.858</w:t>
            </w:r>
          </w:p>
        </w:tc>
      </w:tr>
      <w:tr w:rsidR="003A2935" w:rsidRPr="00662DA5" w14:paraId="1485E979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B2BD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86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E1AB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564536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4DA7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104.704.872.58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E6E9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953.910.957.16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62CE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0.793.915.423</w:t>
            </w:r>
          </w:p>
        </w:tc>
      </w:tr>
      <w:tr w:rsidR="003A2935" w:rsidRPr="00662DA5" w14:paraId="270A28D8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A7FF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85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C7C6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286902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E3CF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.372.043.554.34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486C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.940.108.219.35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32DA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31.935.334.991</w:t>
            </w:r>
          </w:p>
        </w:tc>
      </w:tr>
      <w:tr w:rsidR="003A2935" w:rsidRPr="00662DA5" w14:paraId="7F37D3F1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DB88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15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C75D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121599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0D94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73.364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C200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4.703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B699D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91.339.000.000</w:t>
            </w:r>
          </w:p>
        </w:tc>
      </w:tr>
      <w:tr w:rsidR="003A2935" w:rsidRPr="00662DA5" w14:paraId="5CB9F1AA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ACFC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37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17EE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906249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F131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21.502.485.93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BBCF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43.971.642.31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CE2E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2.469.156.378</w:t>
            </w:r>
          </w:p>
        </w:tc>
      </w:tr>
      <w:tr w:rsidR="003A2935" w:rsidRPr="00662DA5" w14:paraId="39EAAA0C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8EB9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42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3AC3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333359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3A7E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725.866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E346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003.768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CE5D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77.902.000.000</w:t>
            </w:r>
          </w:p>
        </w:tc>
      </w:tr>
      <w:tr w:rsidR="003A2935" w:rsidRPr="00662DA5" w14:paraId="5CA7569D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A5DA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50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6F07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9456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2B16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56.634.474.11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CCFE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28.952.947.818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FB03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2.318.473.707</w:t>
            </w:r>
          </w:p>
        </w:tc>
      </w:tr>
      <w:tr w:rsidR="003A2935" w:rsidRPr="00662DA5" w14:paraId="17FD3E77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2A6D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63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67B5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166659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6832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573.506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28B7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175.764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D50A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97.742.000.000</w:t>
            </w:r>
          </w:p>
        </w:tc>
      </w:tr>
      <w:tr w:rsidR="003A2935" w:rsidRPr="00662DA5" w14:paraId="1EA6956F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21C7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97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BEFA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1028135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4D5D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1.777.866.01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D927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0.200.176.99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7EF5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577.689.024</w:t>
            </w:r>
          </w:p>
        </w:tc>
      </w:tr>
      <w:tr w:rsidR="003A2935" w:rsidRPr="00662DA5" w14:paraId="43FE953F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F843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,305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FF10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7293073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D375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6.327.728.6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0A9C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71.664.967.68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DC80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45.337.239.085</w:t>
            </w:r>
          </w:p>
        </w:tc>
      </w:tr>
      <w:tr w:rsidR="003A2935" w:rsidRPr="00662DA5" w14:paraId="78AA540E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0656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87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01B1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70127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CB51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46.336.411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C553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27.136.727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D6C8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80.800.316.000</w:t>
            </w:r>
          </w:p>
        </w:tc>
      </w:tr>
      <w:tr w:rsidR="003A2935" w:rsidRPr="00662DA5" w14:paraId="337EBC1A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7A07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42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2AC3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3992931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4ED4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1.048.708.67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EB07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16.197.806.07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423D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5.149.097.406</w:t>
            </w:r>
          </w:p>
        </w:tc>
      </w:tr>
      <w:tr w:rsidR="003A2935" w:rsidRPr="00662DA5" w14:paraId="35771DD6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30D9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14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DDD2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197509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B20C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711.334.590.14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6324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438.631.355.69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4F8B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27.296.765.555</w:t>
            </w:r>
          </w:p>
        </w:tc>
      </w:tr>
      <w:tr w:rsidR="003A2935" w:rsidRPr="00662DA5" w14:paraId="4CCD690C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076E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50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E65C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25834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3E97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6.641.048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0A0C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2.296.703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583C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344.345.000.000</w:t>
            </w:r>
          </w:p>
        </w:tc>
      </w:tr>
      <w:tr w:rsidR="003A2935" w:rsidRPr="00662DA5" w14:paraId="356454ED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3BF9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53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9A93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0395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EA1F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1.731.469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75C0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.592.955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2BC0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138.514.000.000</w:t>
            </w:r>
          </w:p>
        </w:tc>
      </w:tr>
      <w:tr w:rsidR="003A2935" w:rsidRPr="00662DA5" w14:paraId="2D7521DF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ACFA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08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D33C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37522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91C2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.964.948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A1ED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.872.084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D348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907.136.000.000</w:t>
            </w:r>
          </w:p>
        </w:tc>
      </w:tr>
      <w:tr w:rsidR="003A2935" w:rsidRPr="00662DA5" w14:paraId="286E9916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1210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03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D128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345191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C06E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985.009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2A78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711.405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2882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726.396.000.000</w:t>
            </w:r>
          </w:p>
        </w:tc>
      </w:tr>
      <w:tr w:rsidR="003A2935" w:rsidRPr="00662DA5" w14:paraId="18383867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3B51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70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5F90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21512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EA58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000.570.412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12A2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454.920.083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AC22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54.349.671.000</w:t>
            </w:r>
          </w:p>
        </w:tc>
      </w:tr>
      <w:tr w:rsidR="003A2935" w:rsidRPr="00662DA5" w14:paraId="35074A81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88B3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85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218A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52527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947D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4.476.953.742.65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5D65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.026.739.472.54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D0CF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49.785.729.896</w:t>
            </w:r>
          </w:p>
        </w:tc>
      </w:tr>
      <w:tr w:rsidR="003A2935" w:rsidRPr="00662DA5" w14:paraId="130CA482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20A7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920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1905C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8353594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0395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0.460.605.15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50E3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0.646.056.64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FD3C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0.185.451.496</w:t>
            </w:r>
          </w:p>
        </w:tc>
      </w:tr>
      <w:tr w:rsidR="003A2935" w:rsidRPr="00662DA5" w14:paraId="7646CE2D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FC49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32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521D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1309771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FA77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95.456.045.99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87E2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24.283.552.94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DB7F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28.827.506.950</w:t>
            </w:r>
          </w:p>
        </w:tc>
      </w:tr>
      <w:tr w:rsidR="003A2935" w:rsidRPr="00662DA5" w14:paraId="1088A877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0799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68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4E58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21358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63FC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212.034.546.03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AEB4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337.022.314.62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FC44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24.987.768.592</w:t>
            </w:r>
          </w:p>
        </w:tc>
      </w:tr>
      <w:tr w:rsidR="003A2935" w:rsidRPr="00662DA5" w14:paraId="0AE69E72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38F3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6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9C40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151322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1862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967.362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5331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223.057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5721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55.695.000.000</w:t>
            </w:r>
          </w:p>
        </w:tc>
      </w:tr>
      <w:tr w:rsidR="003A2935" w:rsidRPr="00662DA5" w14:paraId="47AB822A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936D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38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964C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347034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C8A4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846.300.254.82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27B8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512.509.168.85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A7FF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33.791.085.972</w:t>
            </w:r>
          </w:p>
        </w:tc>
      </w:tr>
      <w:tr w:rsidR="003A2935" w:rsidRPr="00662DA5" w14:paraId="7A3171EE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D6CE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40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6FBF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404728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CC86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341.295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0446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049.392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CCD0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1.903.000.000</w:t>
            </w:r>
          </w:p>
        </w:tc>
      </w:tr>
      <w:tr w:rsidR="003A2935" w:rsidRPr="00662DA5" w14:paraId="18ED0695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CBE1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73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45FB6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1264469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9B5D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53.700.810.59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0FD3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81.116.255.23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0507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7.415.444.640</w:t>
            </w:r>
          </w:p>
        </w:tc>
      </w:tr>
      <w:tr w:rsidR="003A2935" w:rsidRPr="00662DA5" w14:paraId="568AC573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2521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8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39BD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549335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E410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165.530.224.72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16CA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104.704.872.58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31F7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60.825.352.141</w:t>
            </w:r>
          </w:p>
        </w:tc>
      </w:tr>
      <w:tr w:rsidR="003A2935" w:rsidRPr="00662DA5" w14:paraId="2C752E93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5AB3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08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5252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333793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0404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.488.883.541.69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E090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.372.043.554.34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E393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883.160.012.644</w:t>
            </w:r>
          </w:p>
        </w:tc>
      </w:tr>
      <w:tr w:rsidR="003A2935" w:rsidRPr="00662DA5" w14:paraId="0FA7628B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8771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44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DCEA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104298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E9F7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35.075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838D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73.364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8D10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61.711.000.000</w:t>
            </w:r>
          </w:p>
        </w:tc>
      </w:tr>
      <w:tr w:rsidR="003A2935" w:rsidRPr="00662DA5" w14:paraId="455AB7FC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C2B0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46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BEF7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904262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F1B2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6.966.569.10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1562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21.502.485.93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2C56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5.464.083.175</w:t>
            </w:r>
          </w:p>
        </w:tc>
      </w:tr>
      <w:tr w:rsidR="003A2935" w:rsidRPr="00662DA5" w14:paraId="5BF3F61B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11CA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48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5384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337495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C5D6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374.782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6E93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725.866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EC04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48.916.000.000</w:t>
            </w:r>
          </w:p>
        </w:tc>
      </w:tr>
      <w:tr w:rsidR="003A2935" w:rsidRPr="00662DA5" w14:paraId="188D9E20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5518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04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4750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92007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ADCC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19.133.657.27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541A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56.634.474.11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33D9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2.499.183.164</w:t>
            </w:r>
          </w:p>
        </w:tc>
      </w:tr>
      <w:tr w:rsidR="003A2935" w:rsidRPr="00662DA5" w14:paraId="40E585B2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7EFD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34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7F5A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15807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6C6A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028.078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FD21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573.506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C1CB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54.572.000.000</w:t>
            </w:r>
          </w:p>
        </w:tc>
      </w:tr>
      <w:tr w:rsidR="003A2935" w:rsidRPr="00662DA5" w14:paraId="6085F725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6DDF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95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D766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762811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490C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03.519.743.57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22AA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72.634.784.17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A5FB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0.884.959.398</w:t>
            </w:r>
          </w:p>
        </w:tc>
      </w:tr>
      <w:tr w:rsidR="003A2935" w:rsidRPr="00662DA5" w14:paraId="71CBE000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72B3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34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1E8F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680945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2717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3.845.008.54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6DA9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7.116.418.76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D755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.728.589.782</w:t>
            </w:r>
          </w:p>
        </w:tc>
      </w:tr>
      <w:tr w:rsidR="003A2935" w:rsidRPr="00662DA5" w14:paraId="68D10D72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D45D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20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CAA2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81594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8C00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81.205.785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CDF2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46.336.411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E8F37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4.869.374.000</w:t>
            </w:r>
          </w:p>
        </w:tc>
      </w:tr>
      <w:tr w:rsidR="003A2935" w:rsidRPr="00662DA5" w14:paraId="60CDE031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DB9D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31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018E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3791406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7D93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4.437.956.14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4EC8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1.048.708.67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2867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3.389.247.470</w:t>
            </w:r>
          </w:p>
        </w:tc>
      </w:tr>
      <w:tr w:rsidR="003A2935" w:rsidRPr="00662DA5" w14:paraId="0DB34D4F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EAAE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33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EC6A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149904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85FC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799.579.901.02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FC82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719.379.796.41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DB4F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80.200.104.611</w:t>
            </w:r>
          </w:p>
        </w:tc>
      </w:tr>
      <w:tr w:rsidR="003A2935" w:rsidRPr="00662DA5" w14:paraId="044F17FA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9755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1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065EF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9654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53E6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6.803.733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8FDF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6.641.048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3DE2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.162.685.000.000</w:t>
            </w:r>
          </w:p>
        </w:tc>
      </w:tr>
      <w:tr w:rsidR="003A2935" w:rsidRPr="00662DA5" w14:paraId="55B04C29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78B1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1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EDC5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613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72B2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9.345.618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E55B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1.731.469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A7D2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.614.149.000.000</w:t>
            </w:r>
          </w:p>
        </w:tc>
      </w:tr>
      <w:tr w:rsidR="003A2935" w:rsidRPr="00662DA5" w14:paraId="252DB0EB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6988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55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793B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38533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AD7A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.878.300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00B6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.964.948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1E07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913.352.000.000</w:t>
            </w:r>
          </w:p>
        </w:tc>
      </w:tr>
      <w:tr w:rsidR="003A2935" w:rsidRPr="00662DA5" w14:paraId="14E76EA2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8DFD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73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11FD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343947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F4CE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473.681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7076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985.009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4A69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88.672.000.000</w:t>
            </w:r>
          </w:p>
        </w:tc>
      </w:tr>
      <w:tr w:rsidR="003A2935" w:rsidRPr="00662DA5" w14:paraId="3E9207F9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C01C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71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D5A0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21394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4A35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.130.618.395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B8C7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000.570.412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9544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130.047.983.000</w:t>
            </w:r>
          </w:p>
        </w:tc>
      </w:tr>
      <w:tr w:rsidR="003A2935" w:rsidRPr="00662DA5" w14:paraId="6F0D8A96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8A47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9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9336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50563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4F02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7.904.558.322.18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DBF7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4.476.953.742.65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7142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427.604.579.532</w:t>
            </w:r>
          </w:p>
        </w:tc>
      </w:tr>
      <w:tr w:rsidR="003A2935" w:rsidRPr="00662DA5" w14:paraId="62AC484D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A9BF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63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D6BB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10184211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9BBA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2.803.444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182D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0.460.605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42A6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2.342.839.000</w:t>
            </w:r>
          </w:p>
        </w:tc>
      </w:tr>
      <w:tr w:rsidR="003A2935" w:rsidRPr="00662DA5" w14:paraId="14CB7148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E8E5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69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837D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1306548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2F37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68.091.474.06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31DA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95.456.045.99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49DE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7.364.571.930</w:t>
            </w:r>
          </w:p>
        </w:tc>
      </w:tr>
      <w:tr w:rsidR="003A2935" w:rsidRPr="00662DA5" w14:paraId="0B32AB00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5850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81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CA43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22461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4FA4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287.623.237.45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2018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212.034.546.03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2924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5.588.691.425</w:t>
            </w:r>
          </w:p>
        </w:tc>
      </w:tr>
      <w:tr w:rsidR="003A2935" w:rsidRPr="00662DA5" w14:paraId="17C872E1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6E68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6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7C15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114232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0BB5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16.642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09E5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967.362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6B13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49.280.000.000</w:t>
            </w:r>
          </w:p>
        </w:tc>
      </w:tr>
      <w:tr w:rsidR="003A2935" w:rsidRPr="00662DA5" w14:paraId="64CC8DC0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BDF8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2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C1EC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28994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6A4F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241.856.914.01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399A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846.300.254.82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A9AA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95.556.659.187</w:t>
            </w:r>
          </w:p>
        </w:tc>
      </w:tr>
      <w:tr w:rsidR="003A2935" w:rsidRPr="00662DA5" w14:paraId="20AA7EBF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6F3D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44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63B7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38189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3A6A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439.581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C785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341.295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21D4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98.286.000.000</w:t>
            </w:r>
          </w:p>
        </w:tc>
      </w:tr>
      <w:tr w:rsidR="003A2935" w:rsidRPr="00662DA5" w14:paraId="3EEA85A9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D173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56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06AC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1292218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E21C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56.846.112.54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37B7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53.700.810.59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4040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3.145.301.944</w:t>
            </w:r>
          </w:p>
        </w:tc>
      </w:tr>
      <w:tr w:rsidR="003A2935" w:rsidRPr="00662DA5" w14:paraId="24098550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6826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2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68E3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5654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B1FD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847.887.478.57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21E2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165.530.224.72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A9E5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82.357.253.846</w:t>
            </w:r>
          </w:p>
        </w:tc>
      </w:tr>
      <w:tr w:rsidR="003A2935" w:rsidRPr="00662DA5" w14:paraId="626B4F87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C24C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22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AE00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297446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10CD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.926.149.980.01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6529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.488.883.541.69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B7DF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62.733.561.678</w:t>
            </w:r>
          </w:p>
        </w:tc>
      </w:tr>
      <w:tr w:rsidR="003A2935" w:rsidRPr="00662DA5" w14:paraId="1D57CF56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6EB1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0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5FDF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766808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DBFE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90.922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8F25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35.075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4D3A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55.847.000.000</w:t>
            </w:r>
          </w:p>
        </w:tc>
      </w:tr>
      <w:tr w:rsidR="003A2935" w:rsidRPr="00662DA5" w14:paraId="30DEE849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9D5C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6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B34B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918097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15EB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09.161.010.32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C5CD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6.966.569.10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2785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2.194.441.214</w:t>
            </w:r>
          </w:p>
        </w:tc>
      </w:tr>
      <w:tr w:rsidR="003A2935" w:rsidRPr="00662DA5" w14:paraId="334F459B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2141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1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9592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334089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CDEE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382.326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FA87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374.782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FEE8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544.000.000</w:t>
            </w:r>
          </w:p>
        </w:tc>
      </w:tr>
      <w:tr w:rsidR="003A2935" w:rsidRPr="00662DA5" w14:paraId="1B2FB5A9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E0F7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50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539D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872421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93B4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29.360.552.13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531C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19.133.657.27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2436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0.226.894.861</w:t>
            </w:r>
          </w:p>
        </w:tc>
      </w:tr>
      <w:tr w:rsidR="003A2935" w:rsidRPr="00662DA5" w14:paraId="59482B16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8CA9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4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0030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155173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1020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242.343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7A24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028.078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87E0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14.265.000.000</w:t>
            </w:r>
          </w:p>
        </w:tc>
      </w:tr>
      <w:tr w:rsidR="003A2935" w:rsidRPr="00662DA5" w14:paraId="59AA48D1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9C2B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4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074A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74174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8C42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58.708.497.80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AB61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03.519.743.57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8254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5.188.754.231</w:t>
            </w:r>
          </w:p>
        </w:tc>
      </w:tr>
      <w:tr w:rsidR="003A2935" w:rsidRPr="00662DA5" w14:paraId="7E960678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84CD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30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9E3C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720375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3F7F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23.804.994.49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CEB8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3.845.008.54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3FB8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49.959.985.946</w:t>
            </w:r>
          </w:p>
        </w:tc>
      </w:tr>
      <w:tr w:rsidR="003A2935" w:rsidRPr="00662DA5" w14:paraId="4C1D51AE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316E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5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2E97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764104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29D7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78.744.315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FE36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81.205.785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2D18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7.538.530.000</w:t>
            </w:r>
          </w:p>
        </w:tc>
      </w:tr>
      <w:tr w:rsidR="003A2935" w:rsidRPr="00662DA5" w14:paraId="47ED3BD0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3630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28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B66E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2697713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67CF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9.795.165.32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4BE2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4.437.956.14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1029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5.357.209.183</w:t>
            </w:r>
          </w:p>
        </w:tc>
      </w:tr>
      <w:tr w:rsidR="003A2935" w:rsidRPr="00662DA5" w14:paraId="69660242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C763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5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F61F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147785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EEA4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.510.942.813.70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E3E3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799.579.901.02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5CC9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711.362.912.681</w:t>
            </w:r>
          </w:p>
        </w:tc>
      </w:tr>
      <w:tr w:rsidR="003A2935" w:rsidRPr="00662DA5" w14:paraId="14FBF377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19CA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6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49EF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8473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36F2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4.797.516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CFE7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6.803.733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A20E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993.783.000.000</w:t>
            </w:r>
          </w:p>
        </w:tc>
      </w:tr>
      <w:tr w:rsidR="003A2935" w:rsidRPr="00662DA5" w14:paraId="406DDFA7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B7D7A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5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8D6B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5578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21B6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0.830.272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1E7A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9.345.618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FE19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.484.654.000.000</w:t>
            </w:r>
          </w:p>
        </w:tc>
      </w:tr>
      <w:tr w:rsidR="003A2935" w:rsidRPr="00662DA5" w14:paraId="5F132324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9F14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2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AAC1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34978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943D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8.972.085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BE27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.878.300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B25B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093.785.000.000</w:t>
            </w:r>
          </w:p>
        </w:tc>
      </w:tr>
      <w:tr w:rsidR="003A2935" w:rsidRPr="00662DA5" w14:paraId="18D7AD85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7FC5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93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93EE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342229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FB3F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114.907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892A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473.681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DFA4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41.226.000.000</w:t>
            </w:r>
          </w:p>
        </w:tc>
      </w:tr>
      <w:tr w:rsidR="003A2935" w:rsidRPr="00662DA5" w14:paraId="602D16C0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8897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45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F0D1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183934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5602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.101.647.275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59DB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.130.618.395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14E1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971.028.880.000</w:t>
            </w:r>
          </w:p>
        </w:tc>
      </w:tr>
      <w:tr w:rsidR="003A2935" w:rsidRPr="00662DA5" w14:paraId="02375F6E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EBA8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8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6099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50207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B6D3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.669.405.967.40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A35D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7.904.558.322.18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F749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764.847.645.221</w:t>
            </w:r>
          </w:p>
        </w:tc>
      </w:tr>
      <w:tr w:rsidR="003A2935" w:rsidRPr="00662DA5" w14:paraId="02E703BD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54AB6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4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0108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75209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68C1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72.132.13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93D0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16.182.83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6F3E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55.949.300.000</w:t>
            </w:r>
          </w:p>
        </w:tc>
      </w:tr>
      <w:tr w:rsidR="003A2935" w:rsidRPr="00662DA5" w14:paraId="5C6EF5EA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72CF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7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41E1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1413634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3A24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38.377.010.11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5B85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68.091.474.06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EAC9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29.714.463.959</w:t>
            </w:r>
          </w:p>
        </w:tc>
      </w:tr>
      <w:tr w:rsidR="003A2935" w:rsidRPr="00662DA5" w14:paraId="7D0525C2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CF78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70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12CC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23859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0426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935.182.048.668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087B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287.623.237.45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4567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47.558.811.211</w:t>
            </w:r>
          </w:p>
        </w:tc>
      </w:tr>
      <w:tr w:rsidR="003A2935" w:rsidRPr="00662DA5" w14:paraId="5E04E2E2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6753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94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BB4F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13501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B515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656.252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C1AA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16.642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713F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39.610.000.000</w:t>
            </w:r>
          </w:p>
        </w:tc>
      </w:tr>
      <w:tr w:rsidR="003A2935" w:rsidRPr="00662DA5" w14:paraId="5361C35F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0EC3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3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3CED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255151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27FC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931.533.771.47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D746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241.856.914.01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83FB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89.676.857.458</w:t>
            </w:r>
          </w:p>
        </w:tc>
      </w:tr>
      <w:tr w:rsidR="003A2935" w:rsidRPr="00662DA5" w14:paraId="588A31B9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0F6A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62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2D75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358738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BA4F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047.203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5078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423.774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D9CE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23.429.000.000</w:t>
            </w:r>
          </w:p>
        </w:tc>
      </w:tr>
      <w:tr w:rsidR="003A2935" w:rsidRPr="00662DA5" w14:paraId="2F1B92B3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2693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66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A2E4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1124701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D48F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539.310.803.10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4B49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56.846.112.54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02F8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2.464.690.564</w:t>
            </w:r>
          </w:p>
        </w:tc>
      </w:tr>
      <w:tr w:rsidR="003A2935" w:rsidRPr="00662DA5" w14:paraId="380219DE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7BC4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8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E2B0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507504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4CF4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802.296.289.77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1CC8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847.887.478.57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07E8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5.591.188.797</w:t>
            </w:r>
          </w:p>
        </w:tc>
      </w:tr>
      <w:tr w:rsidR="003A2935" w:rsidRPr="00662DA5" w14:paraId="44915A4E" w14:textId="77777777" w:rsidTr="008C58F6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72EE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52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FBBF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293775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B07A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.977.529.294.00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2C8A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.926.149.980.01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9515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51.379.313.984</w:t>
            </w:r>
          </w:p>
        </w:tc>
      </w:tr>
    </w:tbl>
    <w:p w14:paraId="17424013" w14:textId="77777777" w:rsidR="003A2935" w:rsidRDefault="003A2935" w:rsidP="003A2935">
      <w:pPr>
        <w:autoSpaceDE w:val="0"/>
        <w:autoSpaceDN w:val="0"/>
        <w:adjustRightInd w:val="0"/>
        <w:spacing w:line="480" w:lineRule="auto"/>
        <w:ind w:firstLine="0"/>
        <w:rPr>
          <w:b/>
          <w:bCs/>
          <w:kern w:val="0"/>
        </w:rPr>
      </w:pPr>
    </w:p>
    <w:p w14:paraId="63A0D54B" w14:textId="77777777" w:rsidR="003A2935" w:rsidRDefault="003A2935" w:rsidP="003A2935">
      <w:pPr>
        <w:rPr>
          <w:b/>
          <w:bCs/>
          <w:kern w:val="0"/>
        </w:rPr>
      </w:pPr>
      <w:r>
        <w:rPr>
          <w:b/>
          <w:bCs/>
          <w:kern w:val="0"/>
        </w:rPr>
        <w:br w:type="page"/>
      </w:r>
    </w:p>
    <w:p w14:paraId="2C238786" w14:textId="77777777" w:rsidR="003A2935" w:rsidRDefault="003A2935" w:rsidP="003A2935">
      <w:pPr>
        <w:autoSpaceDE w:val="0"/>
        <w:autoSpaceDN w:val="0"/>
        <w:adjustRightInd w:val="0"/>
        <w:spacing w:line="480" w:lineRule="auto"/>
        <w:ind w:firstLine="0"/>
        <w:rPr>
          <w:b/>
          <w:bCs/>
          <w:kern w:val="0"/>
        </w:rPr>
      </w:pPr>
    </w:p>
    <w:tbl>
      <w:tblPr>
        <w:tblW w:w="9067" w:type="dxa"/>
        <w:tblLook w:val="04A0" w:firstRow="1" w:lastRow="0" w:firstColumn="1" w:lastColumn="0" w:noHBand="0" w:noVBand="1"/>
      </w:tblPr>
      <w:tblGrid>
        <w:gridCol w:w="1220"/>
        <w:gridCol w:w="2177"/>
        <w:gridCol w:w="1276"/>
        <w:gridCol w:w="1276"/>
        <w:gridCol w:w="1559"/>
        <w:gridCol w:w="1559"/>
      </w:tblGrid>
      <w:tr w:rsidR="003A2935" w:rsidRPr="00662DA5" w14:paraId="691D97C6" w14:textId="77777777" w:rsidTr="008C58F6">
        <w:trPr>
          <w:trHeight w:val="300"/>
        </w:trPr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6A12DB05" w14:textId="77777777" w:rsidR="003A2935" w:rsidRPr="00662DA5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∆REVit/Ait-1</w:t>
            </w:r>
          </w:p>
        </w:tc>
        <w:tc>
          <w:tcPr>
            <w:tcW w:w="21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7069499F" w14:textId="77777777" w:rsidR="003A2935" w:rsidRPr="00662DA5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PEit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23A4DCE" w14:textId="77777777" w:rsidR="003A2935" w:rsidRPr="00662DA5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PE/Ait-1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61C780D2" w14:textId="77777777" w:rsidR="003A2935" w:rsidRPr="00662DA5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1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3DA5DFD7" w14:textId="77777777" w:rsidR="003A2935" w:rsidRPr="00662DA5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F8915FF" w14:textId="77777777" w:rsidR="003A2935" w:rsidRPr="00662DA5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3</w:t>
            </w:r>
          </w:p>
        </w:tc>
      </w:tr>
      <w:tr w:rsidR="003A2935" w:rsidRPr="00662DA5" w14:paraId="5823B1CA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4735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A172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7.249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78D7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9B9B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7360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1082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75DED415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86D7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D762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83.204.636.24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BA2D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9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3141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72F4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D2D4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05C41B62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B1AE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5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49BC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871.467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955D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3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027E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7FA5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C06F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5ECF055C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B366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3B36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14.497.825.92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7A03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7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B01D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1E84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993F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62DE2ECE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D79F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2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C762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206.297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EBC2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5A86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9FE4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E11C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2190FC35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6716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3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82FD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50.478.901.27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10FC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83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6DFE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81A2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20FCD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582B31ED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83BE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5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E945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13.295.192.17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D806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8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3F59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26E1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62AF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653850B1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7360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9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077B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0.191.394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DAB2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6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AF04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16F3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5A35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3B089329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C7B7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9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8F33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0.980.880.02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7A2A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1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6DAE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960C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3AD3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7C7262C0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25B9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6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1A06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280.734.909.76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4623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4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9CCE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66E5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4EBA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103C5C15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3593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9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2310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.741.622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FAD2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4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2F30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169E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84BA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5B7C57DD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54D7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ADFF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2.388.236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011F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8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E839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AA3D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CA90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7B794A5B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3A49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2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DC62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935.353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8118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9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51A7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550C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98ED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584B0F93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6821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0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A728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524.061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8260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0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74F2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473F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2B58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183A95BD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16D3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2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6D52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092.575.482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B352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2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2A45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72D3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D824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3AD2BA5C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F27E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2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9FA1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258.300.525.12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C414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8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0795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ACC7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2BDA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6490FCEE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43D9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43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B2EA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.070.236.36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9BF5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6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E646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F215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F7AA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56A7780D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4335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36F1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68.384.275.90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AC72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8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753F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E514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FE88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1F097629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566B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6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3163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222.133.112.8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8D0D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8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0A82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027D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5B2C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0DA908C3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6B6F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62B2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453.135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22F9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8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8851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6263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4A63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20346324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1DB9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1CC8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96.143.561.95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12CD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6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30CD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0D69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659E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6890D830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C1C9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0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1B5C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79.228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6925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9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8FCB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465B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E871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65FAD1D9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2A60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1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8D07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23.244.348.97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1F7E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0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FA21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967E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2E65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6AE40544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1530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7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BFA6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82.660.258.19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1413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5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FBCF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1FFD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1A5D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15D94CDC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AEB9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99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C599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4.064.002.06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4F07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A929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6D15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A0E0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6562A483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6426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D4E6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05.448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5334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6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D530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6454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B73B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28814EE8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E215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5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1C1B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85.151.767.58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1BC1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9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A593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D3AB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17C7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54561D5E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CD40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FD24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808.968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3130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3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D217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AE2F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147A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5FD0F9F1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1813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7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7855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8.167.764.81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3D47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0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BB6D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26AD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982E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65EA7E2F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17AC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3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FF12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052.936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3E68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1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0603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8631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F4BC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6B5DA65F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7C51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1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FD78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26.961.764.18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CDC8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11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498C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7036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A8E3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055DF438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469A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7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6B95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17.528.954.32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0E78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3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EAA8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1461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A2DD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3C0A3382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EAAA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4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5F69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5.234.517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155C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5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543C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5B7C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8B30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1BC71C89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6D76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6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311D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0.453.472.31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13E0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3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4637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7869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2626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4C505F51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E6FF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9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91E8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715.366.689.13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61BA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4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FCF5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288F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C1F7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2D8E30EC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571B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8DB7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.342.412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8377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3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5159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A2CA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EF01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0DA4CE31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7A3F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5A8A4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3.072.504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7CB8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4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84FB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7E10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F809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190F1018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86DD2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F199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.707.724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518A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3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EDEF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D451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11BA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027D11B1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9193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5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8810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559.289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A0EA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4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1103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79E8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9F37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1877336B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C6C6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7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7484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284.212.362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C46E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2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9ACF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E5D4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D078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70DF5EBC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C542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5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4620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674.963.819.22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1CA4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6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941D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F6BE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A9F5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38B94025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250D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43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48D1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6.479.936.12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599A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7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45D8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4F75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24CC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66FE6DBD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EA5F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6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16BA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50.070.227.17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C336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4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D87D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0C8C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432D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62DCD9E0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4E87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3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7F4C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540.413.874.69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6495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7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765C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8ED8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CD9C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45D27699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F53F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4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62D8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556.666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CC63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8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C2A4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ED5E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0351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6FE14C68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C95F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6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2CC8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124.520.287.70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DF53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2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44CF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898D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D0B9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62BD6AB3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D325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5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1C19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56.230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BE93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9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DA68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AB64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F99D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77C87714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34B9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2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6BAC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0.346.292.38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8AB4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8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0939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B1A4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B79B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70C8866E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D3D2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9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05AB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02.802.562.37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3D10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4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6D12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1EC2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D761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04A40545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A29A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2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C3FD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6.888.676.91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9C49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8AD0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1BD6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C018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687EA257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ADE6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1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2704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51.626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943D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2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D050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6705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0F6F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3E89C2A3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6CA2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73A1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74.144.213.40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CC6C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9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3414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CDB7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D7DA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74BF757B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CBAA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9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2B2C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699.087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04E2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6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34FA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30AC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0BFE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1C1B3F74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AEB1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7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9C86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7.711.417.82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A7C7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2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6126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E1C6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5048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726E2D4D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E168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7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2837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000.926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A714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6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9879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385E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56EF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42D7F4EC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CD8B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1993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62.235.507.98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F1B6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57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4A60F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769F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9922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7D0A76E2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BE20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,06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A9CF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9.204.089.92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40CE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89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F4EE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3107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AAA0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1F3F6168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FA4D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0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416A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9.117.279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5441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5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19D7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1BA4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4723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2DD8442D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8A50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8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0CE7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7.899.416.74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EB1C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7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62E3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83D3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222A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3CA13B27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C2E3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4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5D2D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217.662.289.68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65A4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3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2E76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54E4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932D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2B237659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70C1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81F7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.351.296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C89F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4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5081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3576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C10F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6ADF5E25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00B0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5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3C51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5.862.919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1CCA0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7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EBA0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31F1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BB36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51FB38E6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BB3E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7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114C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.143.803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8210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1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76BC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F46A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7455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68C6AE3B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C2AEC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60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B8500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479.447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E3E64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1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7012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4CFB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1C4C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2AD1EF1B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6F72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0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49EA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437.268.696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881A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2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2DB0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982F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14AD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6C0E8CCB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EAB1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3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6416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043.201.970.32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7370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1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5D22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B927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D979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2D1BE1F4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C466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42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4A9D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4.865.991.82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381B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0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3BB0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A867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60A7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6178A4EB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8110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43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1122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55.525.868.08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2443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9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11C2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2A46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A6DF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20CDADC8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BBA9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3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1156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434.486.072.40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0053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2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3CF5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517D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05C9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31EE2FE6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094B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4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6201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715.401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B37D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6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98F8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38A1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4F3E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7CD96B5B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066F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2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A03F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538.988.540.78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7017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3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FC07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782B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DF55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0E280AD7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88C1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2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2A53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19.420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939E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EFD4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6722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5AC8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1E713E63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4872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3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129E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54.930.905.74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2254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4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C761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A7E9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7FA1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68F91AEF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3182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8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1A4B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0.748.401.58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9151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4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9E81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8CB8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52E2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1FA25FF1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B319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9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9735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5.635.303.97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AF7D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3037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9D37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1414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731B0C6F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772E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7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FACE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03.588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A1C5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2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D6B4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9557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F910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6E6E1235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8F13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9A9D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71.177.959.25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44F4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8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231E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1665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F5E3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484AF6AF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D7E3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2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A0646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663.014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82AB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6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AA48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70CB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E8B8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1DEFBBA5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6661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6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7B4B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8.170.686.97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C65B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8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5D3E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FED6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3A57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128670AA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E749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7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CBCC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973.981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2B69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2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2D32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C8B3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682D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3DFDB2FC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CD53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0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C864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27.647.313.59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94AA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8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2E83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3CBF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3B25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0F10603C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83F4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1009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87.358.030.92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1046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3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322A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48FA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885C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4CD2E89F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8A1E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81F6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4.151.006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91E9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6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665F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34F0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CDC7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0874732B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2ED5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0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8B4D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2.932.946.50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E94D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3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FE14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33CD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1ACF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5D2C2894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2F56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6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CBCB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194.026.759.05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0AC1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7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6F8F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A43A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1ECF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15B73660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D8AB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0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0276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.175.833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3D9A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3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2DB7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9B2B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97AC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3B35AF47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DC8C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D6F1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6.751.821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A85B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8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798B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A6DE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75DC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3F023344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206A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0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699B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.509.654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4329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4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673C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52CE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7909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767CC9E2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585D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7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CE75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406.550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3EB1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8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DCBA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BDC2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9AD5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2D3B5E20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9E20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6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11B5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459.801.444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352B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2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91C7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5968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BE98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036B928C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6C95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7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7E98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376.788.515.27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6935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2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0673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5BD8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464C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1E00326C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1AD5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4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2FFE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.539.808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0F87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3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8F79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07B6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B2D2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5BA0C046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B197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4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C1DC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7.585.994.78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0372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8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1EDA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5EE0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8CF9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05E7DFF1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D374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DEC8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492.863.630.37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A7625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6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55E8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84B9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8C4E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7202B352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6CF3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7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8EA7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165.353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8B85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4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5CAD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341A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B135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1E4E98D1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6372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E3EB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552.703.249.57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8B5D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5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4DE4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F6C0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14C7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2EEFEBF9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956E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2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6BE1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71.558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8709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9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36B8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1EA3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44D8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2D532F19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C697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3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6513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13.018.253.91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7AA0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3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223E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86DE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DCD2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242D82AC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2B03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9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E270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0.353.396.21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C590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4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FB2B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7DC2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60E3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10FD2FB5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AC23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7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8DD7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8.301.596.51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50E4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0817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248C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F5E3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3B20F1D8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BE52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7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3F8E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08.363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115B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4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B6FE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13AB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5C4F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7DA6AB08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AD05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6C65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51.900.053.04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3498E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8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ABBD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4425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15E9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6C4938B5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C4C7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F378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582.871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2AB2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2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C16C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3ECC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F3F3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7CE7811D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1712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0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E2F7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3.673.837.74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EF93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9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A78E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E422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C265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3D9B7D43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1278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53DF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971.104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78FE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1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8D3A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CB11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2B02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008BFB02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151A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9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727A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12.528.185.22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7ED6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8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C79A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44D6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9DEF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3561B8D9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93B9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0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EFA3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51.213.517.87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24C2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4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0B52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3A25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6D9E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7311984D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D3F7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7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7870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3.554.198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3DB2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6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A602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8CF7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AF47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0B5F36B9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CB3B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8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7432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3.353.753.8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7260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0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B8B2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5329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4027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1C0A6D8F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3001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5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85F7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176.839.184.20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3D0B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6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9FC6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5D18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4833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1B6DFAC3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9D09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7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492F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.520.941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7D51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2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6C3C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061E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8F43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4D700094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9CC6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6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362C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7.410.528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18AE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6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B216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C4F1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239C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4D780C3E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313D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4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C2D5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.497.177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52CF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3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AD3F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1F16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724B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1DE10A56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A943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2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4FF3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468.317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E9BE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0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06B2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B766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A594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610672CE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6488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6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9413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538.986.813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8344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6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A31F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C27C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EBC9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63F3C1EE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F234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4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9177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44.507.001.68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6CED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3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992A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CD3D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77C2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6BE69FD0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3C3C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A1D2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9.405.308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D510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AA76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3F74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30E4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543E43EA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DE45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2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E18D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37.403.489.15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C39F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1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8793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0286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B9C7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523C7AA5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05B2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5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687C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493.688.426.38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4444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9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CF16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4BA9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69D4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2647FA5F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9DB3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4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BAD9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260.183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E4C6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0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5ABC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C29D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E058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5AF6DB45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CC39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8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7415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585.273.559.92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3916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0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CC00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F3B1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BF87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7B4BA313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6C63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2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E6E1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04.171.000.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4240D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8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E8C3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6DDF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E5CD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1F9E5EC8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C185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1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EDF5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38.766.634.38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A80E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9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0845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12C8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6491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55054EED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6E25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5181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21.445.662.26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9FBF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1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3921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7422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1EA4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  <w:tr w:rsidR="003A2935" w:rsidRPr="00662DA5" w14:paraId="32F993AE" w14:textId="77777777" w:rsidTr="008C58F6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1CF9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1</w:t>
            </w:r>
          </w:p>
        </w:tc>
        <w:tc>
          <w:tcPr>
            <w:tcW w:w="21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5802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8.527.762.11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1A5F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5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8DA1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434C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A3AA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9</w:t>
            </w:r>
          </w:p>
        </w:tc>
      </w:tr>
    </w:tbl>
    <w:p w14:paraId="2BA340B8" w14:textId="77777777" w:rsidR="003A2935" w:rsidRDefault="003A2935" w:rsidP="003A2935">
      <w:pPr>
        <w:autoSpaceDE w:val="0"/>
        <w:autoSpaceDN w:val="0"/>
        <w:adjustRightInd w:val="0"/>
        <w:spacing w:line="480" w:lineRule="auto"/>
        <w:ind w:firstLine="0"/>
        <w:rPr>
          <w:b/>
          <w:bCs/>
          <w:kern w:val="0"/>
        </w:rPr>
      </w:pPr>
    </w:p>
    <w:p w14:paraId="30F6A9C3" w14:textId="77777777" w:rsidR="003A2935" w:rsidRDefault="003A2935" w:rsidP="003A2935">
      <w:pPr>
        <w:autoSpaceDE w:val="0"/>
        <w:autoSpaceDN w:val="0"/>
        <w:adjustRightInd w:val="0"/>
        <w:spacing w:line="480" w:lineRule="auto"/>
        <w:ind w:firstLine="0"/>
        <w:rPr>
          <w:b/>
          <w:bCs/>
          <w:kern w:val="0"/>
        </w:rPr>
      </w:pPr>
    </w:p>
    <w:p w14:paraId="01DB6C4B" w14:textId="77777777" w:rsidR="003A2935" w:rsidRDefault="003A2935" w:rsidP="003A2935">
      <w:pPr>
        <w:rPr>
          <w:b/>
          <w:bCs/>
          <w:kern w:val="0"/>
        </w:rPr>
      </w:pPr>
      <w:r>
        <w:rPr>
          <w:b/>
          <w:bCs/>
          <w:kern w:val="0"/>
        </w:rPr>
        <w:br w:type="page"/>
      </w:r>
    </w:p>
    <w:p w14:paraId="59D6338A" w14:textId="77777777" w:rsidR="003A2935" w:rsidRDefault="003A2935" w:rsidP="003A2935">
      <w:pPr>
        <w:autoSpaceDE w:val="0"/>
        <w:autoSpaceDN w:val="0"/>
        <w:adjustRightInd w:val="0"/>
        <w:spacing w:line="480" w:lineRule="auto"/>
        <w:ind w:firstLine="0"/>
        <w:rPr>
          <w:b/>
          <w:bCs/>
          <w:kern w:val="0"/>
        </w:rPr>
      </w:pPr>
    </w:p>
    <w:tbl>
      <w:tblPr>
        <w:tblW w:w="8926" w:type="dxa"/>
        <w:tblLook w:val="04A0" w:firstRow="1" w:lastRow="0" w:firstColumn="1" w:lastColumn="0" w:noHBand="0" w:noVBand="1"/>
      </w:tblPr>
      <w:tblGrid>
        <w:gridCol w:w="2405"/>
        <w:gridCol w:w="2268"/>
        <w:gridCol w:w="2126"/>
        <w:gridCol w:w="2127"/>
      </w:tblGrid>
      <w:tr w:rsidR="003A2935" w:rsidRPr="00662DA5" w14:paraId="61172F02" w14:textId="77777777" w:rsidTr="008C58F6">
        <w:trPr>
          <w:trHeight w:val="300"/>
        </w:trPr>
        <w:tc>
          <w:tcPr>
            <w:tcW w:w="24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09841B1E" w14:textId="77777777" w:rsidR="003A2935" w:rsidRPr="00662DA5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REC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2C10FA2F" w14:textId="77777777" w:rsidR="003A2935" w:rsidRPr="00662DA5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REC-1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225A9DF7" w14:textId="77777777" w:rsidR="003A2935" w:rsidRPr="00662DA5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∆RECit</w:t>
            </w:r>
          </w:p>
        </w:tc>
        <w:tc>
          <w:tcPr>
            <w:tcW w:w="2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096ACBC0" w14:textId="77777777" w:rsidR="003A2935" w:rsidRPr="00662DA5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((∆REVit-∆RECit)/Ait-1))</w:t>
            </w:r>
          </w:p>
        </w:tc>
      </w:tr>
      <w:tr w:rsidR="003A2935" w:rsidRPr="00662DA5" w14:paraId="756F7534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34AA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4.112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3A3D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2.437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21BC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8.325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111A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</w:t>
            </w:r>
          </w:p>
        </w:tc>
      </w:tr>
      <w:tr w:rsidR="003A2935" w:rsidRPr="00662DA5" w14:paraId="42E5455A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052E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2.323.245.30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99AC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6.540.112.32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3678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783.132.986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6CE4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</w:t>
            </w:r>
          </w:p>
        </w:tc>
      </w:tr>
      <w:tr w:rsidR="003A2935" w:rsidRPr="00662DA5" w14:paraId="1BFC7C31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25E5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48.489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94B5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65.038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C945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3.451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37C8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</w:t>
            </w:r>
          </w:p>
        </w:tc>
      </w:tr>
      <w:tr w:rsidR="003A2935" w:rsidRPr="00662DA5" w14:paraId="4872E9E0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52C0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5.648.635.556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70CA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2.001.749.65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CD25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.646.885.903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DF02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</w:t>
            </w:r>
          </w:p>
        </w:tc>
      </w:tr>
      <w:tr w:rsidR="003A2935" w:rsidRPr="00662DA5" w14:paraId="7B8DCDAE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30AD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89.004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2E8F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42.322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01B1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3.318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BB5E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2</w:t>
            </w:r>
          </w:p>
        </w:tc>
      </w:tr>
      <w:tr w:rsidR="003A2935" w:rsidRPr="00662DA5" w14:paraId="6809CF81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894F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0.824.024.194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7418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5.836.381.608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39158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4.987.642.586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AEAA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9</w:t>
            </w:r>
          </w:p>
        </w:tc>
      </w:tr>
      <w:tr w:rsidR="003A2935" w:rsidRPr="00662DA5" w14:paraId="31C5C86E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A6DD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73.876.568.823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4B31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14.726.712.76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8297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9.149.856.056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C84F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8</w:t>
            </w:r>
          </w:p>
        </w:tc>
      </w:tr>
      <w:tr w:rsidR="003A2935" w:rsidRPr="00662DA5" w14:paraId="39E64E95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6EF7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2.632.921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E6BD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8.142.998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C2AB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4.489.923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F81E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6</w:t>
            </w:r>
          </w:p>
        </w:tc>
      </w:tr>
      <w:tr w:rsidR="003A2935" w:rsidRPr="00662DA5" w14:paraId="2AEB6AF9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18CA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0.818.469.72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E03C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.574.674.71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33DE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.243.795.008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AE6F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4</w:t>
            </w:r>
          </w:p>
        </w:tc>
      </w:tr>
      <w:tr w:rsidR="003A2935" w:rsidRPr="00662DA5" w14:paraId="6857B787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392B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86.149.137.861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17D6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87.935.768.99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3E3D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01.786.631.138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823F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9</w:t>
            </w:r>
          </w:p>
        </w:tc>
      </w:tr>
      <w:tr w:rsidR="003A2935" w:rsidRPr="00662DA5" w14:paraId="474DBA2B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8B43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271.356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6C40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126.439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BFC4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4.917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A8D5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8</w:t>
            </w:r>
          </w:p>
        </w:tc>
      </w:tr>
      <w:tr w:rsidR="003A2935" w:rsidRPr="00662DA5" w14:paraId="18FE087A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BE2D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572.676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AC03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852.885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D54A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80.209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54D9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</w:t>
            </w:r>
          </w:p>
        </w:tc>
      </w:tr>
      <w:tr w:rsidR="003A2935" w:rsidRPr="00662DA5" w14:paraId="7F3FC9AC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7DE6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822.474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BE41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626.891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A3BE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5.583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97FF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1</w:t>
            </w:r>
          </w:p>
        </w:tc>
      </w:tr>
      <w:tr w:rsidR="003A2935" w:rsidRPr="00662DA5" w14:paraId="7B14CD88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8D79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05.643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3FC3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72.397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EEE6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3.246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D5A0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9</w:t>
            </w:r>
          </w:p>
        </w:tc>
      </w:tr>
      <w:tr w:rsidR="003A2935" w:rsidRPr="00662DA5" w14:paraId="072E57B6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DE3A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48.990.162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434B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2.096.662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66A2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93.106.5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2492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4</w:t>
            </w:r>
          </w:p>
        </w:tc>
      </w:tr>
      <w:tr w:rsidR="003A2935" w:rsidRPr="00662DA5" w14:paraId="4716585F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7871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075.135.704.034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6F42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102.729.334.50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1FBE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7.593.630.471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97E1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2</w:t>
            </w:r>
          </w:p>
        </w:tc>
      </w:tr>
      <w:tr w:rsidR="003A2935" w:rsidRPr="00662DA5" w14:paraId="49072C37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91A9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340.485.416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CFAC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.049.469.58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C7BE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3.708.984.173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B2DC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61</w:t>
            </w:r>
          </w:p>
        </w:tc>
      </w:tr>
      <w:tr w:rsidR="003A2935" w:rsidRPr="00662DA5" w14:paraId="403B0F56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8116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2.411.972.108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1351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4.574.975.95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EEA4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.163.003.847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DA83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</w:t>
            </w:r>
          </w:p>
        </w:tc>
      </w:tr>
      <w:tr w:rsidR="003A2935" w:rsidRPr="00662DA5" w14:paraId="7A512300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8296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54.076.170.25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992C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37.950.521.39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1FE1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6.125.648.86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DB1F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</w:t>
            </w:r>
          </w:p>
        </w:tc>
      </w:tr>
      <w:tr w:rsidR="003A2935" w:rsidRPr="00662DA5" w14:paraId="29F380D3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8A1C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60.619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2FC9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04.381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25BD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6.238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A3F8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0</w:t>
            </w:r>
          </w:p>
        </w:tc>
      </w:tr>
      <w:tr w:rsidR="003A2935" w:rsidRPr="00662DA5" w14:paraId="59211EE5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1D84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4.351.997.61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2C30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8.836.916.35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1D0D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5.515.081.251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4CEE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</w:t>
            </w:r>
          </w:p>
        </w:tc>
      </w:tr>
      <w:tr w:rsidR="003A2935" w:rsidRPr="00662DA5" w14:paraId="04FC3407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B27E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47.447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6012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8.686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6751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8.761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75B0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7</w:t>
            </w:r>
          </w:p>
        </w:tc>
      </w:tr>
      <w:tr w:rsidR="003A2935" w:rsidRPr="00662DA5" w14:paraId="77D04F0A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4A3D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3.077.933.674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D3DD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2.897.548.578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A629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0.180.385.096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4C32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3</w:t>
            </w:r>
          </w:p>
        </w:tc>
      </w:tr>
      <w:tr w:rsidR="003A2935" w:rsidRPr="00662DA5" w14:paraId="4D8855C8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52D9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5.239.999.81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2D68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9.202.810.30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D606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6.037.189.51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8E57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5</w:t>
            </w:r>
          </w:p>
        </w:tc>
      </w:tr>
      <w:tr w:rsidR="003A2935" w:rsidRPr="00662DA5" w14:paraId="19EEABFD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FB90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554.546.519.614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A973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568.416.761.00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8DA8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3.870.241.387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33B1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99</w:t>
            </w:r>
          </w:p>
        </w:tc>
      </w:tr>
      <w:tr w:rsidR="003A2935" w:rsidRPr="00662DA5" w14:paraId="1249C012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8B91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6.656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1795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4.112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85A9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544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7385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</w:t>
            </w:r>
          </w:p>
        </w:tc>
      </w:tr>
      <w:tr w:rsidR="003A2935" w:rsidRPr="00662DA5" w14:paraId="7F564DF1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A312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7.245.344.855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D85D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2.323.245.30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4FBB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.077.900.454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9C7E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5</w:t>
            </w:r>
          </w:p>
        </w:tc>
      </w:tr>
      <w:tr w:rsidR="003A2935" w:rsidRPr="00662DA5" w14:paraId="361B97AB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907C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71.461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BD5B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48.489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30D2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7.028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8C36B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3</w:t>
            </w:r>
          </w:p>
        </w:tc>
      </w:tr>
      <w:tr w:rsidR="003A2935" w:rsidRPr="00662DA5" w14:paraId="21F12FA2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653C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4.781.701.838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8351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5.648.635.55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A41C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0.866.933.718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A112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8</w:t>
            </w:r>
          </w:p>
        </w:tc>
      </w:tr>
      <w:tr w:rsidR="003A2935" w:rsidRPr="00662DA5" w14:paraId="16EDF08F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D165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25.538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E11A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89.004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8AAB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63.466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9B69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</w:t>
            </w:r>
          </w:p>
        </w:tc>
      </w:tr>
      <w:tr w:rsidR="003A2935" w:rsidRPr="00662DA5" w14:paraId="2AFB8FD1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2588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3.419.188.074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BA7F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0.824.024.19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8401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2.595.163.88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EBDF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7</w:t>
            </w:r>
          </w:p>
        </w:tc>
      </w:tr>
      <w:tr w:rsidR="003A2935" w:rsidRPr="00662DA5" w14:paraId="516EF2F8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916E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55.327.833.846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0447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73.876.568.82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EFA3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8.548.734.977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3102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7</w:t>
            </w:r>
          </w:p>
        </w:tc>
      </w:tr>
      <w:tr w:rsidR="003A2935" w:rsidRPr="00662DA5" w14:paraId="2F1D8B33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BEF6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0.924.063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D38E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2.340.144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D165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.583.919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EDD5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7</w:t>
            </w:r>
          </w:p>
        </w:tc>
      </w:tr>
      <w:tr w:rsidR="003A2935" w:rsidRPr="00662DA5" w14:paraId="30C863E2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1F96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.332.173.52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977A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0.818.469.72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0F57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5.513.703.8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603B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4</w:t>
            </w:r>
          </w:p>
        </w:tc>
      </w:tr>
      <w:tr w:rsidR="003A2935" w:rsidRPr="00662DA5" w14:paraId="3B81351E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CB32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58.453.232.206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11DF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86.149.137.86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7FEF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2.304.094.345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D79A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5</w:t>
            </w:r>
          </w:p>
        </w:tc>
      </w:tr>
      <w:tr w:rsidR="003A2935" w:rsidRPr="00662DA5" w14:paraId="0E7E92FA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F88E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131.950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2F66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271.356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4B9D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39.406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B66A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2</w:t>
            </w:r>
          </w:p>
        </w:tc>
      </w:tr>
      <w:tr w:rsidR="003A2935" w:rsidRPr="00662DA5" w14:paraId="2644E725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9470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964.410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6B8F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572.676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2213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08.266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0F3C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</w:t>
            </w:r>
          </w:p>
        </w:tc>
      </w:tr>
      <w:tr w:rsidR="003A2935" w:rsidRPr="00662DA5" w14:paraId="10F03274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445B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982.331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35E1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372.728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C6AD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90.397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AE06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2</w:t>
            </w:r>
          </w:p>
        </w:tc>
      </w:tr>
      <w:tr w:rsidR="003A2935" w:rsidRPr="00662DA5" w14:paraId="2BCCA8CD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C4DD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60.651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3897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05.643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EBD2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5.008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B703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4</w:t>
            </w:r>
          </w:p>
        </w:tc>
      </w:tr>
      <w:tr w:rsidR="003A2935" w:rsidRPr="00662DA5" w14:paraId="5A0AF727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48A8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2.387.992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23C0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48.990.162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57EC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3.397.83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CA46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5</w:t>
            </w:r>
          </w:p>
        </w:tc>
      </w:tr>
      <w:tr w:rsidR="003A2935" w:rsidRPr="00662DA5" w14:paraId="6F807935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86BC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402.968.849.66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CB97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075.135.704.03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3FF5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27.833.145.633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7A92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</w:t>
            </w:r>
          </w:p>
        </w:tc>
      </w:tr>
      <w:tr w:rsidR="003A2935" w:rsidRPr="00662DA5" w14:paraId="70DD50E4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6C9C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273.183.91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6F9B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340.485.41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6739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7.301.497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E263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43</w:t>
            </w:r>
          </w:p>
        </w:tc>
      </w:tr>
      <w:tr w:rsidR="003A2935" w:rsidRPr="00662DA5" w14:paraId="2DC523D1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5222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1.979.503.306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C1E9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2.411.972.108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E5A6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0.432.468.802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EE93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3</w:t>
            </w:r>
          </w:p>
        </w:tc>
      </w:tr>
      <w:tr w:rsidR="003A2935" w:rsidRPr="00662DA5" w14:paraId="0B66B65C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BDE0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24.475.209.04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2330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54.076.170.25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C3DB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0.399.038.79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8EC8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</w:t>
            </w:r>
          </w:p>
        </w:tc>
      </w:tr>
      <w:tr w:rsidR="003A2935" w:rsidRPr="00662DA5" w14:paraId="196E131D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EAD8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52.067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4FB0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06.619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EF85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5.448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8D48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</w:t>
            </w:r>
          </w:p>
        </w:tc>
      </w:tr>
      <w:tr w:rsidR="003A2935" w:rsidRPr="00662DA5" w14:paraId="4768D696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011B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00.492.717.423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516B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4.351.997.61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6286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6.140.719.813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8C5C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0</w:t>
            </w:r>
          </w:p>
        </w:tc>
      </w:tr>
      <w:tr w:rsidR="003A2935" w:rsidRPr="00662DA5" w14:paraId="6D959D3D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D0A3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77.138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EA68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47.447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7066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9.691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E295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9</w:t>
            </w:r>
          </w:p>
        </w:tc>
      </w:tr>
      <w:tr w:rsidR="003A2935" w:rsidRPr="00662DA5" w14:paraId="77D81D3D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E1FC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6.343.623.791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6D20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3.077.933.67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3B56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.265.690.117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3E57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0</w:t>
            </w:r>
          </w:p>
        </w:tc>
      </w:tr>
      <w:tr w:rsidR="003A2935" w:rsidRPr="00662DA5" w14:paraId="204753D7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6A0C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8.412.598.666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2B04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5.239.999.81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0B62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3.172.598.849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80E3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7</w:t>
            </w:r>
          </w:p>
        </w:tc>
      </w:tr>
      <w:tr w:rsidR="003A2935" w:rsidRPr="00662DA5" w14:paraId="6C768F2E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8277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03.036.805.235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FABB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554.546.519.61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B8C6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51.509.714.379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748F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0</w:t>
            </w:r>
          </w:p>
        </w:tc>
      </w:tr>
      <w:tr w:rsidR="003A2935" w:rsidRPr="00662DA5" w14:paraId="3A530566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FD00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1.769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D2B6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6.656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726D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4.887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931A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9</w:t>
            </w:r>
          </w:p>
        </w:tc>
      </w:tr>
      <w:tr w:rsidR="003A2935" w:rsidRPr="00662DA5" w14:paraId="40417F7B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2EE3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7.423.104.912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8F3B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7.245.344.85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9ACF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9.822.239.943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E17B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</w:t>
            </w:r>
          </w:p>
        </w:tc>
      </w:tr>
      <w:tr w:rsidR="003A2935" w:rsidRPr="00662DA5" w14:paraId="444E9DC4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4790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43.407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3451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71.461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DD3B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1.946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F662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2</w:t>
            </w:r>
          </w:p>
        </w:tc>
      </w:tr>
      <w:tr w:rsidR="003A2935" w:rsidRPr="00662DA5" w14:paraId="3413BE9D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7398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6.722.103.455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5C06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4.781.701.838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35EF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8.059.598.383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F66B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</w:t>
            </w:r>
          </w:p>
        </w:tc>
      </w:tr>
      <w:tr w:rsidR="003A2935" w:rsidRPr="00662DA5" w14:paraId="1C58E539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461E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32.512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DB99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25.538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565F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974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5909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7</w:t>
            </w:r>
          </w:p>
        </w:tc>
      </w:tr>
      <w:tr w:rsidR="003A2935" w:rsidRPr="00662DA5" w14:paraId="6B6FB00A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E72A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9.841.600.36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069C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3.419.188.07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792C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.577.587.705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588D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</w:t>
            </w:r>
          </w:p>
        </w:tc>
      </w:tr>
      <w:tr w:rsidR="003A2935" w:rsidRPr="00662DA5" w14:paraId="3602447F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16D3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7.895.118.89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79AF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55.327.833.84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FDFB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87.432.714.947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6A3A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1</w:t>
            </w:r>
          </w:p>
        </w:tc>
      </w:tr>
      <w:tr w:rsidR="003A2935" w:rsidRPr="00662DA5" w14:paraId="32A0EB7A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A806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6.617.614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C8EB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0.924.063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CBFA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94.306.449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13F2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3</w:t>
            </w:r>
          </w:p>
        </w:tc>
      </w:tr>
      <w:tr w:rsidR="003A2935" w:rsidRPr="00662DA5" w14:paraId="4FCEB9A1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66A2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7.725.320.27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35B4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.332.173.52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13EA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8.606.853.257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C9B4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5</w:t>
            </w:r>
          </w:p>
        </w:tc>
      </w:tr>
      <w:tr w:rsidR="003A2935" w:rsidRPr="00662DA5" w14:paraId="20C2080E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B43B7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58.135.955.482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A263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58.453.232.20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9BC1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00.317.276.724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2891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2</w:t>
            </w:r>
          </w:p>
        </w:tc>
      </w:tr>
      <w:tr w:rsidR="003A2935" w:rsidRPr="00662DA5" w14:paraId="16E6B5B6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BCC9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746.755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5807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131.950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E68D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614.805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8D38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7</w:t>
            </w:r>
          </w:p>
        </w:tc>
      </w:tr>
      <w:tr w:rsidR="003A2935" w:rsidRPr="00662DA5" w14:paraId="47C66398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5C34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451.670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19BE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964.410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6418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487.260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CF81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</w:t>
            </w:r>
          </w:p>
        </w:tc>
      </w:tr>
      <w:tr w:rsidR="003A2935" w:rsidRPr="00662DA5" w14:paraId="0A65580C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7A4D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982.331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CD30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372.728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7BEF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90.397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57E9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6</w:t>
            </w:r>
          </w:p>
        </w:tc>
      </w:tr>
      <w:tr w:rsidR="003A2935" w:rsidRPr="00662DA5" w14:paraId="2033114C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F6FE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36.773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46C2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60.651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4C97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23.878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28D4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42</w:t>
            </w:r>
          </w:p>
        </w:tc>
      </w:tr>
      <w:tr w:rsidR="003A2935" w:rsidRPr="00662DA5" w14:paraId="68831524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B5A1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02.793.666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CEBA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2.387.992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8DC0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9.594.326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CDBA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9</w:t>
            </w:r>
          </w:p>
        </w:tc>
      </w:tr>
      <w:tr w:rsidR="003A2935" w:rsidRPr="00662DA5" w14:paraId="662B4EB5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EFBF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632.222.984.143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41BA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402.968.849.66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68E7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70.745.865.524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55F0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</w:t>
            </w:r>
          </w:p>
        </w:tc>
      </w:tr>
      <w:tr w:rsidR="003A2935" w:rsidRPr="00662DA5" w14:paraId="229398F9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7545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85.204.95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A722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273.183.91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9398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887.978.962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FB15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40</w:t>
            </w:r>
          </w:p>
        </w:tc>
      </w:tr>
      <w:tr w:rsidR="003A2935" w:rsidRPr="00662DA5" w14:paraId="5BF0FCE6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042A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7.388.753.05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AC5D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1.979.503.30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548B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409.249.753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2519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44</w:t>
            </w:r>
          </w:p>
        </w:tc>
      </w:tr>
      <w:tr w:rsidR="003A2935" w:rsidRPr="00662DA5" w14:paraId="1B912352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2E4B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10.268.924.995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DF0B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24.475.209.04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77B7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14.206.284.052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82A7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</w:t>
            </w:r>
          </w:p>
        </w:tc>
      </w:tr>
      <w:tr w:rsidR="003A2935" w:rsidRPr="00662DA5" w14:paraId="6A748519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04B46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56.244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A261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52.067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51E0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177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E815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4</w:t>
            </w:r>
          </w:p>
        </w:tc>
      </w:tr>
      <w:tr w:rsidR="003A2935" w:rsidRPr="00662DA5" w14:paraId="6BE2D8A4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30D8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80.936.363.602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A36F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00.492.717.42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BED3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19.556.353.821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8FD8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6</w:t>
            </w:r>
          </w:p>
        </w:tc>
      </w:tr>
      <w:tr w:rsidR="003A2935" w:rsidRPr="00662DA5" w14:paraId="52DB7B90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DF93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33.928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DE97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77.138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2BFF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6.790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B4DF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0</w:t>
            </w:r>
          </w:p>
        </w:tc>
      </w:tr>
      <w:tr w:rsidR="003A2935" w:rsidRPr="00662DA5" w14:paraId="77030976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0140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8.707.243.616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C829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6.343.623.79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BC4D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7.636.380.175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B0CB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</w:t>
            </w:r>
          </w:p>
        </w:tc>
      </w:tr>
      <w:tr w:rsidR="003A2935" w:rsidRPr="00662DA5" w14:paraId="745CEA2F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EFD4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9.824.952.751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7B87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8.412.598.66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C194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1.412.354.085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36CA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4</w:t>
            </w:r>
          </w:p>
        </w:tc>
      </w:tr>
      <w:tr w:rsidR="003A2935" w:rsidRPr="00662DA5" w14:paraId="71C34B7A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0F5E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83.684.376.691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656E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03.036.805.23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0369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9.352.428.544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BA0C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9</w:t>
            </w:r>
          </w:p>
        </w:tc>
      </w:tr>
      <w:tr w:rsidR="003A2935" w:rsidRPr="00662DA5" w14:paraId="3658E438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3841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5.773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EB76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1.769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DBC0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.004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471A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3</w:t>
            </w:r>
          </w:p>
        </w:tc>
      </w:tr>
      <w:tr w:rsidR="003A2935" w:rsidRPr="00662DA5" w14:paraId="5AEEE5F5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7F5F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9.145.546.621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2B78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7.423.104.91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6960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722.441.709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5321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</w:t>
            </w:r>
          </w:p>
        </w:tc>
      </w:tr>
      <w:tr w:rsidR="003A2935" w:rsidRPr="00662DA5" w14:paraId="06E2DE45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8C6C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51.982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F049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43.407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0844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8.575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E724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5</w:t>
            </w:r>
          </w:p>
        </w:tc>
      </w:tr>
      <w:tr w:rsidR="003A2935" w:rsidRPr="00662DA5" w14:paraId="24F6616B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5B3D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2.356.745.00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1107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6.722.103.45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1FC3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4.365.358.446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50F3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7</w:t>
            </w:r>
          </w:p>
        </w:tc>
      </w:tr>
      <w:tr w:rsidR="003A2935" w:rsidRPr="00662DA5" w14:paraId="0409BC51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407F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33.278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223C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32.512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3B16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66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AB9E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7</w:t>
            </w:r>
          </w:p>
        </w:tc>
      </w:tr>
      <w:tr w:rsidR="003A2935" w:rsidRPr="00662DA5" w14:paraId="161BADD7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A1F2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5.895.726.118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A100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9.841.600.36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6D0B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054.125.749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1B7F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0</w:t>
            </w:r>
          </w:p>
        </w:tc>
      </w:tr>
      <w:tr w:rsidR="003A2935" w:rsidRPr="00662DA5" w14:paraId="058997B4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8D78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9.900.807.416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1991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7.895.118.89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A8D3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2.005.688.517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7BDD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</w:t>
            </w:r>
          </w:p>
        </w:tc>
      </w:tr>
      <w:tr w:rsidR="003A2935" w:rsidRPr="00662DA5" w14:paraId="19E1BD95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D7E4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0.119.37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231D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6.617.614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02E2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6.498.244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8390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3</w:t>
            </w:r>
          </w:p>
        </w:tc>
      </w:tr>
      <w:tr w:rsidR="003A2935" w:rsidRPr="00662DA5" w14:paraId="161DFF61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32BB6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4.235.811.605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BE95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7.725.320.27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435D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6.510.491.335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1E3D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0</w:t>
            </w:r>
          </w:p>
        </w:tc>
      </w:tr>
      <w:tr w:rsidR="003A2935" w:rsidRPr="00662DA5" w14:paraId="0D469CD2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AEB0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73.799.210.882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74DA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58.135.955.48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9C40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5.663.255.4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2E0C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4</w:t>
            </w:r>
          </w:p>
        </w:tc>
      </w:tr>
      <w:tr w:rsidR="003A2935" w:rsidRPr="00662DA5" w14:paraId="1497B4B1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FAEC4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834.281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7E87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746.755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CFFC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87.526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E6A0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9</w:t>
            </w:r>
          </w:p>
        </w:tc>
      </w:tr>
      <w:tr w:rsidR="003A2935" w:rsidRPr="00662DA5" w14:paraId="7977A9CC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BABB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464.306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754E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451.670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148C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12.636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20E3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0</w:t>
            </w:r>
          </w:p>
        </w:tc>
      </w:tr>
      <w:tr w:rsidR="003A2935" w:rsidRPr="00662DA5" w14:paraId="1E9D17A6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9DDD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428.541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035C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982.331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C07C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6.210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454F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9</w:t>
            </w:r>
          </w:p>
        </w:tc>
      </w:tr>
      <w:tr w:rsidR="003A2935" w:rsidRPr="00662DA5" w14:paraId="29B497D2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0F57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29.199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514D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36.773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C802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.574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E078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7</w:t>
            </w:r>
          </w:p>
        </w:tc>
      </w:tr>
      <w:tr w:rsidR="003A2935" w:rsidRPr="00662DA5" w14:paraId="417BC2A5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126D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05.103.864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BA78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01.138.597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699F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3.965.267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D943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3</w:t>
            </w:r>
          </w:p>
        </w:tc>
      </w:tr>
      <w:tr w:rsidR="003A2935" w:rsidRPr="00662DA5" w14:paraId="26F8DDDB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7046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079.369.030.833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1337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632.222.984.14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1529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7.146.046.69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9972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5</w:t>
            </w:r>
          </w:p>
        </w:tc>
      </w:tr>
      <w:tr w:rsidR="003A2935" w:rsidRPr="00662DA5" w14:paraId="7966D7D9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3EBD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769.275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C0D7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85.205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D976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4.07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6FA8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4</w:t>
            </w:r>
          </w:p>
        </w:tc>
      </w:tr>
      <w:tr w:rsidR="003A2935" w:rsidRPr="00662DA5" w14:paraId="5F6439A4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39DD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.436.451.182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BEED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7.388.753.05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699E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2.952.301.877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C018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</w:t>
            </w:r>
          </w:p>
        </w:tc>
      </w:tr>
      <w:tr w:rsidR="003A2935" w:rsidRPr="00662DA5" w14:paraId="76A4DF8A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423F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6.527.573.728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591D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10.268.924.99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8419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3.741.351.267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9141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</w:t>
            </w:r>
          </w:p>
        </w:tc>
      </w:tr>
      <w:tr w:rsidR="003A2935" w:rsidRPr="00662DA5" w14:paraId="43E9416B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0B6E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86.952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4B86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56.244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3C32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.708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37B2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7</w:t>
            </w:r>
          </w:p>
        </w:tc>
      </w:tr>
      <w:tr w:rsidR="003A2935" w:rsidRPr="00662DA5" w14:paraId="5877FCA5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F781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21.121.086.08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E07F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80.936.363.60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4FFE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0.184.722.487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AF57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0</w:t>
            </w:r>
          </w:p>
        </w:tc>
      </w:tr>
      <w:tr w:rsidR="003A2935" w:rsidRPr="00662DA5" w14:paraId="76931F6B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4301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60.104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6B12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30.214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D6551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9.890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A66B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7</w:t>
            </w:r>
          </w:p>
        </w:tc>
      </w:tr>
      <w:tr w:rsidR="003A2935" w:rsidRPr="00662DA5" w14:paraId="4D64B8F9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93AC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1.129.401.781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0447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8.707.243.61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EC20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422.158.165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7312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3</w:t>
            </w:r>
          </w:p>
        </w:tc>
      </w:tr>
      <w:tr w:rsidR="003A2935" w:rsidRPr="00662DA5" w14:paraId="21885D4B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904D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58.794.744.434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BAAE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69.824.952.75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786D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8.969.791.683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C4DF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4</w:t>
            </w:r>
          </w:p>
        </w:tc>
      </w:tr>
      <w:tr w:rsidR="003A2935" w:rsidRPr="00662DA5" w14:paraId="1126BC07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FC83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81.671.484.101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F86E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276.584.250.53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7C90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5.087.233.565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7DB5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0</w:t>
            </w:r>
          </w:p>
        </w:tc>
      </w:tr>
      <w:tr w:rsidR="003A2935" w:rsidRPr="00662DA5" w14:paraId="2800EDDC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8121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1.411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ACE8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5.773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16B1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.638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363E4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5</w:t>
            </w:r>
          </w:p>
        </w:tc>
      </w:tr>
      <w:tr w:rsidR="003A2935" w:rsidRPr="00662DA5" w14:paraId="12DB4798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1DB4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4.117.066.92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5074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9.145.546.62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5379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.028.479.701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34F7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</w:t>
            </w:r>
          </w:p>
        </w:tc>
      </w:tr>
      <w:tr w:rsidR="003A2935" w:rsidRPr="00662DA5" w14:paraId="356676C0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645C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85.434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F6F3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51.982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A198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3.452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203B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</w:t>
            </w:r>
          </w:p>
        </w:tc>
      </w:tr>
      <w:tr w:rsidR="003A2935" w:rsidRPr="00662DA5" w14:paraId="38D53683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67EB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7.643.820.78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7F99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2.356.745.00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ED7C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.287.075.782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95A9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8</w:t>
            </w:r>
          </w:p>
        </w:tc>
      </w:tr>
      <w:tr w:rsidR="003A2935" w:rsidRPr="00662DA5" w14:paraId="26D94A8A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9096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34.396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A3E5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33.278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535A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1.118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79F5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</w:t>
            </w:r>
          </w:p>
        </w:tc>
      </w:tr>
      <w:tr w:rsidR="003A2935" w:rsidRPr="00662DA5" w14:paraId="4ABC8B8A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D59D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0.621.583.115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D42F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5.095.726.118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DA7F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5.525.856.997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159B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5</w:t>
            </w:r>
          </w:p>
        </w:tc>
      </w:tr>
      <w:tr w:rsidR="003A2935" w:rsidRPr="00662DA5" w14:paraId="6E21B57C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20BE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3.709.718.593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0079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9.900.807.41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0282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3.808.911.178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193D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6</w:t>
            </w:r>
          </w:p>
        </w:tc>
      </w:tr>
      <w:tr w:rsidR="003A2935" w:rsidRPr="00662DA5" w14:paraId="170271DB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C451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4.292.693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364B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0.119.37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A8BE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4.173.323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6003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6</w:t>
            </w:r>
          </w:p>
        </w:tc>
      </w:tr>
      <w:tr w:rsidR="003A2935" w:rsidRPr="00662DA5" w14:paraId="06A93487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6A36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9.010.299.053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816E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4.235.811.60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4D19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.774.487.448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8CCE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6</w:t>
            </w:r>
          </w:p>
        </w:tc>
      </w:tr>
      <w:tr w:rsidR="003A2935" w:rsidRPr="00662DA5" w14:paraId="4D020985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50CF8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10.862.801.394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60F2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73.799.210.88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07CA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7.063.590.512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BB81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3</w:t>
            </w:r>
          </w:p>
        </w:tc>
      </w:tr>
      <w:tr w:rsidR="003A2935" w:rsidRPr="00662DA5" w14:paraId="5F5412F6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411F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228.164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180E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834.281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BE24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93.883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4CA5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6</w:t>
            </w:r>
          </w:p>
        </w:tc>
      </w:tr>
      <w:tr w:rsidR="003A2935" w:rsidRPr="00662DA5" w14:paraId="6B5E7185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8597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.000.849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DB60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.484.306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CE51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16.543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C6B5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6</w:t>
            </w:r>
          </w:p>
        </w:tc>
      </w:tr>
      <w:tr w:rsidR="003A2935" w:rsidRPr="00662DA5" w14:paraId="0D8C0DFF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5ECC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496.061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8A89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428.541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97C9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7.520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D290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4</w:t>
            </w:r>
          </w:p>
        </w:tc>
      </w:tr>
      <w:tr w:rsidR="003A2935" w:rsidRPr="00662DA5" w14:paraId="1ADD8E8F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1AD4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6.937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24F9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29.199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548C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7.738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5AEB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8</w:t>
            </w:r>
          </w:p>
        </w:tc>
      </w:tr>
      <w:tr w:rsidR="003A2935" w:rsidRPr="00662DA5" w14:paraId="0E87D27F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2CE2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25.527.363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A9B1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05.103.864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C5F5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.423.499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1E62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6</w:t>
            </w:r>
          </w:p>
        </w:tc>
      </w:tr>
      <w:tr w:rsidR="003A2935" w:rsidRPr="00662DA5" w14:paraId="19224FB0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301B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04.769.097.906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5B07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079.369.030.83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E5BD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25.400.067.073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5B52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</w:t>
            </w:r>
          </w:p>
        </w:tc>
      </w:tr>
      <w:tr w:rsidR="003A2935" w:rsidRPr="00662DA5" w14:paraId="47E6C19D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7DC3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60.280.618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81C8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83.704.83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BF64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58.896.913.165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416A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</w:t>
            </w:r>
          </w:p>
        </w:tc>
      </w:tr>
      <w:tr w:rsidR="003A2935" w:rsidRPr="00662DA5" w14:paraId="2DB094C8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E8AE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6.889.566.888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3F58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4.436.451.18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FBAB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.453.115.706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B344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3</w:t>
            </w:r>
          </w:p>
        </w:tc>
      </w:tr>
      <w:tr w:rsidR="003A2935" w:rsidRPr="00662DA5" w14:paraId="38498584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8771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92.829.811.206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DEDF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6.527.593.728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0296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6.302.217.478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11F4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3</w:t>
            </w:r>
          </w:p>
        </w:tc>
      </w:tr>
      <w:tr w:rsidR="003A2935" w:rsidRPr="00662DA5" w14:paraId="100CEDAC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3DE8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86.527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E0A5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86.952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F5EC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25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3FAE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4</w:t>
            </w:r>
          </w:p>
        </w:tc>
      </w:tr>
      <w:tr w:rsidR="003A2935" w:rsidRPr="00662DA5" w14:paraId="4CC08197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6A81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09.703.950.276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B549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21.121.086.08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8333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1.417.135.813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0A39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8</w:t>
            </w:r>
          </w:p>
        </w:tc>
      </w:tr>
      <w:tr w:rsidR="003A2935" w:rsidRPr="00662DA5" w14:paraId="56C764DC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85E5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25.958.000.00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8EDD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57.003.000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8A1E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8.955.000.000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7E41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0</w:t>
            </w:r>
          </w:p>
        </w:tc>
      </w:tr>
      <w:tr w:rsidR="003A2935" w:rsidRPr="00662DA5" w14:paraId="3142ECE7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51F7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4.191.974.86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5066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1.129.401.78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26B2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.062.573.088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5FF6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8</w:t>
            </w:r>
          </w:p>
        </w:tc>
      </w:tr>
      <w:tr w:rsidR="003A2935" w:rsidRPr="00662DA5" w14:paraId="4E85DED9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72A6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57.011.392.61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21B5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58.794.744.43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EB5F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.783.351.817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684E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</w:t>
            </w:r>
          </w:p>
        </w:tc>
      </w:tr>
      <w:tr w:rsidR="003A2935" w:rsidRPr="00662DA5" w14:paraId="71286C1C" w14:textId="77777777" w:rsidTr="008C58F6">
        <w:trPr>
          <w:trHeight w:val="30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2FC8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596.876.358.28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DBA4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81.671.484.10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F1DD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15.204.874.188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8985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5</w:t>
            </w:r>
          </w:p>
        </w:tc>
      </w:tr>
    </w:tbl>
    <w:p w14:paraId="36C864B6" w14:textId="77777777" w:rsidR="003A2935" w:rsidRDefault="003A2935" w:rsidP="003A2935">
      <w:pPr>
        <w:ind w:firstLine="0"/>
        <w:rPr>
          <w:b/>
          <w:bCs/>
          <w:kern w:val="0"/>
        </w:rPr>
      </w:pPr>
    </w:p>
    <w:p w14:paraId="40CC5B61" w14:textId="77777777" w:rsidR="003A2935" w:rsidRDefault="003A2935" w:rsidP="003A2935">
      <w:pPr>
        <w:rPr>
          <w:b/>
          <w:bCs/>
          <w:kern w:val="0"/>
        </w:rPr>
      </w:pPr>
      <w:r>
        <w:rPr>
          <w:b/>
          <w:bCs/>
          <w:kern w:val="0"/>
        </w:rPr>
        <w:br w:type="page"/>
      </w:r>
    </w:p>
    <w:p w14:paraId="7ADA7A17" w14:textId="77777777" w:rsidR="003A2935" w:rsidRDefault="003A2935" w:rsidP="003A2935">
      <w:pPr>
        <w:ind w:firstLine="0"/>
        <w:rPr>
          <w:b/>
          <w:bCs/>
          <w:kern w:val="0"/>
        </w:rPr>
      </w:pPr>
    </w:p>
    <w:tbl>
      <w:tblPr>
        <w:tblW w:w="8720" w:type="dxa"/>
        <w:tblLook w:val="04A0" w:firstRow="1" w:lastRow="0" w:firstColumn="1" w:lastColumn="0" w:noHBand="0" w:noVBand="1"/>
      </w:tblPr>
      <w:tblGrid>
        <w:gridCol w:w="2501"/>
        <w:gridCol w:w="2420"/>
        <w:gridCol w:w="1620"/>
        <w:gridCol w:w="980"/>
        <w:gridCol w:w="1380"/>
      </w:tblGrid>
      <w:tr w:rsidR="003A2935" w:rsidRPr="00662DA5" w14:paraId="54899418" w14:textId="77777777" w:rsidTr="008C58F6">
        <w:trPr>
          <w:trHeight w:val="300"/>
        </w:trPr>
        <w:tc>
          <w:tcPr>
            <w:tcW w:w="2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2A8ACD1A" w14:textId="77777777" w:rsidR="003A2935" w:rsidRPr="00662DA5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1(1/Ait-1)</w:t>
            </w:r>
          </w:p>
        </w:tc>
        <w:tc>
          <w:tcPr>
            <w:tcW w:w="24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29EB24F4" w14:textId="77777777" w:rsidR="003A2935" w:rsidRPr="00662DA5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2((∆REVit-∆RECit)/Ait-1))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3CF57B8F" w14:textId="77777777" w:rsidR="003A2935" w:rsidRPr="00662DA5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3(PPE/Ait-1)</w:t>
            </w: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3091EB67" w14:textId="77777777" w:rsidR="003A2935" w:rsidRPr="00662DA5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NDA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690088B6" w14:textId="77777777" w:rsidR="003A2935" w:rsidRPr="00662DA5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AC</w:t>
            </w:r>
          </w:p>
        </w:tc>
      </w:tr>
      <w:tr w:rsidR="003A2935" w:rsidRPr="00662DA5" w14:paraId="6D22F831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33EB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41655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A2F8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0246112996824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E0C3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82A7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315A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96</w:t>
            </w:r>
          </w:p>
        </w:tc>
      </w:tr>
      <w:tr w:rsidR="003A2935" w:rsidRPr="00662DA5" w14:paraId="4D2EAB6F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85D0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31549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668E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2236012493607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3542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FA40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5385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71</w:t>
            </w:r>
          </w:p>
        </w:tc>
      </w:tr>
      <w:tr w:rsidR="003A2935" w:rsidRPr="00662DA5" w14:paraId="1AB8A14C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38EA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1907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34618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1768625215005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E4F1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DC1B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5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D231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58</w:t>
            </w:r>
          </w:p>
        </w:tc>
      </w:tr>
      <w:tr w:rsidR="003A2935" w:rsidRPr="00662DA5" w14:paraId="1CF291D1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095F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28897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5BE6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0673374941759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7676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7254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7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CD6A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5</w:t>
            </w:r>
          </w:p>
        </w:tc>
      </w:tr>
      <w:tr w:rsidR="003A2935" w:rsidRPr="00662DA5" w14:paraId="4945790F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0C2A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4993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8AF0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3752071954946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F6D0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62B9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3F4D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93</w:t>
            </w:r>
          </w:p>
        </w:tc>
      </w:tr>
      <w:tr w:rsidR="003A2935" w:rsidRPr="00662DA5" w14:paraId="7D29FF15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4205D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52956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62D2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2151820020065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FA95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FEC2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9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2AE6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88</w:t>
            </w:r>
          </w:p>
        </w:tc>
      </w:tr>
      <w:tr w:rsidR="003A2935" w:rsidRPr="00662DA5" w14:paraId="09D89D33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BBC0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6831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8DB2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0183715117806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CC1C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3FD1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11B7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12</w:t>
            </w:r>
          </w:p>
        </w:tc>
      </w:tr>
      <w:tr w:rsidR="003A2935" w:rsidRPr="00662DA5" w14:paraId="36A98ACA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35AB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26103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BBFE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6722711435147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DB4D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F979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73C8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6</w:t>
            </w:r>
          </w:p>
        </w:tc>
      </w:tr>
      <w:tr w:rsidR="003A2935" w:rsidRPr="00662DA5" w14:paraId="78AF96BB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E445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350703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1B3F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3953201842575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1370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9324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8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BB29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70</w:t>
            </w:r>
          </w:p>
        </w:tc>
      </w:tr>
      <w:tr w:rsidR="003A2935" w:rsidRPr="00662DA5" w14:paraId="248AC2CC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68D8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9819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F6B4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0868990513227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42FD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CCEF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C642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63</w:t>
            </w:r>
          </w:p>
        </w:tc>
      </w:tr>
      <w:tr w:rsidR="003A2935" w:rsidRPr="00662DA5" w14:paraId="259CF3E5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FE06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1106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0B68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9344563834852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D6E3C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C625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58DC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23</w:t>
            </w:r>
          </w:p>
        </w:tc>
      </w:tr>
      <w:tr w:rsidR="003A2935" w:rsidRPr="00662DA5" w14:paraId="2BF2E712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45618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0395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C0B0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4380085607069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FFD3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A1C92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8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E8A0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71</w:t>
            </w:r>
          </w:p>
        </w:tc>
      </w:tr>
      <w:tr w:rsidR="003A2935" w:rsidRPr="00662DA5" w14:paraId="2BC2FD20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768F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1753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3AEB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3438959339159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37A0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D31A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624E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52</w:t>
            </w:r>
          </w:p>
        </w:tc>
      </w:tr>
      <w:tr w:rsidR="003A2935" w:rsidRPr="00662DA5" w14:paraId="2B6C5808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57F7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3943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856C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0022104093976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5895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2131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410F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51</w:t>
            </w:r>
          </w:p>
        </w:tc>
      </w:tr>
      <w:tr w:rsidR="003A2935" w:rsidRPr="00662DA5" w14:paraId="349F3AF8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A057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8731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1A3C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7592335139295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46CC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CAD5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7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3715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45</w:t>
            </w:r>
          </w:p>
        </w:tc>
      </w:tr>
      <w:tr w:rsidR="003A2935" w:rsidRPr="00662DA5" w14:paraId="0FB62D49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A6105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2346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CAD3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4347332248085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D32B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FE21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9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0472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74</w:t>
            </w:r>
          </w:p>
        </w:tc>
      </w:tr>
      <w:tr w:rsidR="003A2935" w:rsidRPr="00662DA5" w14:paraId="3E687C01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4111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458989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FF1A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784994729832760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64EC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95AE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8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1EAC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74</w:t>
            </w:r>
          </w:p>
        </w:tc>
      </w:tr>
      <w:tr w:rsidR="003A2935" w:rsidRPr="00662DA5" w14:paraId="3BF7823C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A168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50650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FA6B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0537628760655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B9A9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7549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5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54A1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58</w:t>
            </w:r>
          </w:p>
        </w:tc>
      </w:tr>
      <w:tr w:rsidR="003A2935" w:rsidRPr="00662DA5" w14:paraId="0BD1F28B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C0EA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7676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A710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38785477271270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0313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D63C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9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882E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49</w:t>
            </w:r>
          </w:p>
        </w:tc>
      </w:tr>
      <w:tr w:rsidR="003A2935" w:rsidRPr="00662DA5" w14:paraId="7EC27A03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27B3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6762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CBF3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1518089814787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0BEE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9866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0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6045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22</w:t>
            </w:r>
          </w:p>
        </w:tc>
      </w:tr>
      <w:tr w:rsidR="003A2935" w:rsidRPr="00662DA5" w14:paraId="6652095C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FCC9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4941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7736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2557311831072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1F32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A11B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8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728B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89</w:t>
            </w:r>
          </w:p>
        </w:tc>
      </w:tr>
      <w:tr w:rsidR="003A2935" w:rsidRPr="00662DA5" w14:paraId="0938982C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E0B8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5627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E071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0317827083014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3330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A8C4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48B1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82</w:t>
            </w:r>
          </w:p>
        </w:tc>
      </w:tr>
      <w:tr w:rsidR="003A2935" w:rsidRPr="00662DA5" w14:paraId="6E0C31DA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286E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55006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E5D1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40712851131070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6259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D748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8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BB14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11</w:t>
            </w:r>
          </w:p>
        </w:tc>
      </w:tr>
      <w:tr w:rsidR="003A2935" w:rsidRPr="00662DA5" w14:paraId="623ACE7F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1623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21564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1D91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5908038635005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1D33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FF37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BEEF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78</w:t>
            </w:r>
          </w:p>
        </w:tc>
      </w:tr>
      <w:tr w:rsidR="003A2935" w:rsidRPr="00662DA5" w14:paraId="5A6C9F0F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0BF6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1966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B56B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03182860742390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9855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D278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0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3616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2</w:t>
            </w:r>
          </w:p>
        </w:tc>
      </w:tr>
      <w:tr w:rsidR="003A2935" w:rsidRPr="00662DA5" w14:paraId="28B32785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ED8F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39715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75A3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3461716263368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DF1C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1903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8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5C8B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62</w:t>
            </w:r>
          </w:p>
        </w:tc>
      </w:tr>
      <w:tr w:rsidR="003A2935" w:rsidRPr="00662DA5" w14:paraId="5D405732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FF4F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31536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5141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5878299013774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0ECC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97FF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0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FEEF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67</w:t>
            </w:r>
          </w:p>
        </w:tc>
      </w:tr>
      <w:tr w:rsidR="003A2935" w:rsidRPr="00662DA5" w14:paraId="699FA8B2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DF99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0315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D33A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4185150811381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37C0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A547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9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721F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32</w:t>
            </w:r>
          </w:p>
        </w:tc>
      </w:tr>
      <w:tr w:rsidR="003A2935" w:rsidRPr="00662DA5" w14:paraId="6735E359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7A0F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34851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5F3B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8696655750638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3E68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0DA9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7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E6FD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9</w:t>
            </w:r>
          </w:p>
        </w:tc>
      </w:tr>
      <w:tr w:rsidR="003A2935" w:rsidRPr="00662DA5" w14:paraId="0186C874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FAF6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5325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9466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821635496101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FCA6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455C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4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B083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31</w:t>
            </w:r>
          </w:p>
        </w:tc>
      </w:tr>
      <w:tr w:rsidR="003A2935" w:rsidRPr="00662DA5" w14:paraId="667554AE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4AC8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41969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BC58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9945813197440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6D05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4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42DA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40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7CCB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22</w:t>
            </w:r>
          </w:p>
        </w:tc>
      </w:tr>
      <w:tr w:rsidR="003A2935" w:rsidRPr="00662DA5" w14:paraId="7ABEE253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E8D0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6611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4012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9446092396109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D324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F747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0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4AD7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04</w:t>
            </w:r>
          </w:p>
        </w:tc>
      </w:tr>
      <w:tr w:rsidR="003A2935" w:rsidRPr="00662DA5" w14:paraId="5E654B15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D8A4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22973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EB70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7610247780797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FB32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98AF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4A90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58</w:t>
            </w:r>
          </w:p>
        </w:tc>
      </w:tr>
      <w:tr w:rsidR="003A2935" w:rsidRPr="00662DA5" w14:paraId="09DA5468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E40C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215054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86F4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5756707134115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103C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ACA1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5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8150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60</w:t>
            </w:r>
          </w:p>
        </w:tc>
      </w:tr>
      <w:tr w:rsidR="003A2935" w:rsidRPr="00662DA5" w14:paraId="271B67C0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4BE2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8308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E88C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57281356710400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1E1C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F84E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5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B7F3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36</w:t>
            </w:r>
          </w:p>
        </w:tc>
      </w:tr>
      <w:tr w:rsidR="003A2935" w:rsidRPr="00662DA5" w14:paraId="05EF798A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7E86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1018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C4F7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2992636369966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2BA4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18C1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814B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56</w:t>
            </w:r>
          </w:p>
        </w:tc>
      </w:tr>
      <w:tr w:rsidR="003A2935" w:rsidRPr="00662DA5" w14:paraId="2B724A90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65A8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0362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AE99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4376738857804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13BA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B173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7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5873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92</w:t>
            </w:r>
          </w:p>
        </w:tc>
      </w:tr>
      <w:tr w:rsidR="003A2935" w:rsidRPr="00662DA5" w14:paraId="6E387022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3458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1409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E8C3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3565618246486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58A0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CC79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5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0F94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50</w:t>
            </w:r>
          </w:p>
        </w:tc>
      </w:tr>
      <w:tr w:rsidR="003A2935" w:rsidRPr="00662DA5" w14:paraId="61FD7426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2C9E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2112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87F0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4548482246588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D2C4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823E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6A17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70</w:t>
            </w:r>
          </w:p>
        </w:tc>
      </w:tr>
      <w:tr w:rsidR="003A2935" w:rsidRPr="00662DA5" w14:paraId="32AF0A98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DC3C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8072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D5BD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6784475839320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88B0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9D85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9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E65A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51</w:t>
            </w:r>
          </w:p>
        </w:tc>
      </w:tr>
      <w:tr w:rsidR="003A2935" w:rsidRPr="00662DA5" w14:paraId="4D6F428D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628E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1989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C354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4026302772694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23EAD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3FA8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0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E625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7</w:t>
            </w:r>
          </w:p>
        </w:tc>
      </w:tr>
      <w:tr w:rsidR="003A2935" w:rsidRPr="00662DA5" w14:paraId="3892F1B3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8F5D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233967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AF73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47682542532063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9E95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9A6F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63A9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54</w:t>
            </w:r>
          </w:p>
        </w:tc>
      </w:tr>
      <w:tr w:rsidR="003A2935" w:rsidRPr="00662DA5" w14:paraId="517D860A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F2C0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50167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8034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42166415644770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15C7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5B74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7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5A59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46</w:t>
            </w:r>
          </w:p>
        </w:tc>
      </w:tr>
      <w:tr w:rsidR="003A2935" w:rsidRPr="00662DA5" w14:paraId="08B59339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C09B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7965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DBAC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2633360933635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2289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C4F0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1548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57</w:t>
            </w:r>
          </w:p>
        </w:tc>
      </w:tr>
      <w:tr w:rsidR="003A2935" w:rsidRPr="00662DA5" w14:paraId="14E75A5C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D97B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6299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1650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2448611387845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D7D7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2C90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0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6A4A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86</w:t>
            </w:r>
          </w:p>
        </w:tc>
      </w:tr>
      <w:tr w:rsidR="003A2935" w:rsidRPr="00662DA5" w14:paraId="1957130A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23E0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3302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2A51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2333863836947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4BB6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51F0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4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5130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37</w:t>
            </w:r>
          </w:p>
        </w:tc>
      </w:tr>
      <w:tr w:rsidR="003A2935" w:rsidRPr="00662DA5" w14:paraId="1198F6AF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21BE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5997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572B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3420294723794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FA63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9230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1146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3</w:t>
            </w:r>
          </w:p>
        </w:tc>
      </w:tr>
      <w:tr w:rsidR="003A2935" w:rsidRPr="00662DA5" w14:paraId="59A112D3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C58D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46835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8EB9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30968938590430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32EF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D802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5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A9B3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41</w:t>
            </w:r>
          </w:p>
        </w:tc>
      </w:tr>
      <w:tr w:rsidR="003A2935" w:rsidRPr="00662DA5" w14:paraId="6E29CB6B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C091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9758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5621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7370563929771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FEE2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149E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D120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50</w:t>
            </w:r>
          </w:p>
        </w:tc>
      </w:tr>
      <w:tr w:rsidR="003A2935" w:rsidRPr="00662DA5" w14:paraId="423574DA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DB42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0041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4B50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1765076420296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283B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50FE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0D34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97</w:t>
            </w:r>
          </w:p>
        </w:tc>
      </w:tr>
      <w:tr w:rsidR="003A2935" w:rsidRPr="00662DA5" w14:paraId="54E43194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09BE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42559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A869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0319102599179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9871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FBD4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8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DB48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61</w:t>
            </w:r>
          </w:p>
        </w:tc>
      </w:tr>
      <w:tr w:rsidR="003A2935" w:rsidRPr="00662DA5" w14:paraId="5079B30D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EE8F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31718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CECC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1272198661828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56BD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6B1C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F129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72</w:t>
            </w:r>
          </w:p>
        </w:tc>
      </w:tr>
      <w:tr w:rsidR="003A2935" w:rsidRPr="00662DA5" w14:paraId="6D8DC50C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6E56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1667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B2E3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29453814246240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86AE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A6DA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E311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91</w:t>
            </w:r>
          </w:p>
        </w:tc>
      </w:tr>
      <w:tr w:rsidR="003A2935" w:rsidRPr="00662DA5" w14:paraId="600C583E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D561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33096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BBBF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1496634898692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7D5D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284E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9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13A7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61</w:t>
            </w:r>
          </w:p>
        </w:tc>
      </w:tr>
      <w:tr w:rsidR="003A2935" w:rsidRPr="00662DA5" w14:paraId="602AD4CF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2362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5833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3C0F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72288959526580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EC54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3373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5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B286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90</w:t>
            </w:r>
          </w:p>
        </w:tc>
      </w:tr>
      <w:tr w:rsidR="003A2935" w:rsidRPr="00662DA5" w14:paraId="4A002EBB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2E2A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35984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E68F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588335648928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D204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BE9C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47B0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03</w:t>
            </w:r>
          </w:p>
        </w:tc>
      </w:tr>
      <w:tr w:rsidR="003A2935" w:rsidRPr="00662DA5" w14:paraId="661EEB35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D937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255257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E829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4077595249364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580B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8222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0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42AE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22</w:t>
            </w:r>
          </w:p>
        </w:tc>
      </w:tr>
      <w:tr w:rsidR="003A2935" w:rsidRPr="00662DA5" w14:paraId="070A3223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243C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24544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FA00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4516869244458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B323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2439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4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8E3D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50</w:t>
            </w:r>
          </w:p>
        </w:tc>
      </w:tr>
      <w:tr w:rsidR="003A2935" w:rsidRPr="00662DA5" w14:paraId="1253B894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2199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139752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BB9F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6196083649788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B622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2199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D578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63</w:t>
            </w:r>
          </w:p>
        </w:tc>
      </w:tr>
      <w:tr w:rsidR="003A2935" w:rsidRPr="00662DA5" w14:paraId="7B1E2A23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DCB3D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6912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C5A8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3745564500238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8FC6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8BB3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6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2E9C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47</w:t>
            </w:r>
          </w:p>
        </w:tc>
      </w:tr>
      <w:tr w:rsidR="003A2935" w:rsidRPr="00662DA5" w14:paraId="0EFC2BB6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3742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0904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CDF1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7827029432761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7D2D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07F9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C671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77</w:t>
            </w:r>
          </w:p>
        </w:tc>
      </w:tr>
      <w:tr w:rsidR="003A2935" w:rsidRPr="00662DA5" w14:paraId="398C2633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5A1B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0363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A811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4213048492753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80AE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62F6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8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48DA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28</w:t>
            </w:r>
          </w:p>
        </w:tc>
      </w:tr>
      <w:tr w:rsidR="003A2935" w:rsidRPr="00662DA5" w14:paraId="1CE7837A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2522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1313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5D9D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6317162294174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3C24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0493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7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500A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61</w:t>
            </w:r>
          </w:p>
        </w:tc>
      </w:tr>
      <w:tr w:rsidR="003A2935" w:rsidRPr="00662DA5" w14:paraId="73E86EB8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BB39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2081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6752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46075872210428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8972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BB27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4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A96C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2</w:t>
            </w:r>
          </w:p>
        </w:tc>
      </w:tr>
      <w:tr w:rsidR="003A2935" w:rsidRPr="00662DA5" w14:paraId="1BB1116A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C7BC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7529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59A1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9903642101432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48C6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AA8B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7BD9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44</w:t>
            </w:r>
          </w:p>
        </w:tc>
      </w:tr>
      <w:tr w:rsidR="003A2935" w:rsidRPr="00662DA5" w14:paraId="641F4F24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5D4E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1838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5104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1288301274106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F8CA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4AAD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B5D8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7</w:t>
            </w:r>
          </w:p>
        </w:tc>
      </w:tr>
      <w:tr w:rsidR="003A2935" w:rsidRPr="00662DA5" w14:paraId="6103F2E3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C0F4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292375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3635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44783779259611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7228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45CA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4253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11</w:t>
            </w:r>
          </w:p>
        </w:tc>
      </w:tr>
      <w:tr w:rsidR="003A2935" w:rsidRPr="00662DA5" w14:paraId="4BC1F5A5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9D4E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45842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9144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48592865979041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BE5E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F76E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8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2624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48</w:t>
            </w:r>
          </w:p>
        </w:tc>
      </w:tr>
      <w:tr w:rsidR="003A2935" w:rsidRPr="00662DA5" w14:paraId="653800B8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9945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7475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C4F1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0255600887034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38A8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7824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0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E31C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35</w:t>
            </w:r>
          </w:p>
        </w:tc>
      </w:tr>
      <w:tr w:rsidR="003A2935" w:rsidRPr="00662DA5" w14:paraId="582A445A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08ED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5296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50C4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43650045351220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E4B36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3EF7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712D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89</w:t>
            </w:r>
          </w:p>
        </w:tc>
      </w:tr>
      <w:tr w:rsidR="003A2935" w:rsidRPr="00662DA5" w14:paraId="39A96E52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D1BC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2146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F1DB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7463287927735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31A4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486E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9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8866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52</w:t>
            </w:r>
          </w:p>
        </w:tc>
      </w:tr>
      <w:tr w:rsidR="003A2935" w:rsidRPr="00662DA5" w14:paraId="1B4F8320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A032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4165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7ADF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0562415791205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9721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A86E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69F7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79</w:t>
            </w:r>
          </w:p>
        </w:tc>
      </w:tr>
      <w:tr w:rsidR="003A2935" w:rsidRPr="00662DA5" w14:paraId="03826934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62AA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44256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E51A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31009651096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06F5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BD1B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7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A32F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02</w:t>
            </w:r>
          </w:p>
        </w:tc>
      </w:tr>
      <w:tr w:rsidR="003A2935" w:rsidRPr="00662DA5" w14:paraId="77F0F4A5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AB55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9226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BFFC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597208508945880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07D7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90D1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868F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7</w:t>
            </w:r>
          </w:p>
        </w:tc>
      </w:tr>
      <w:tr w:rsidR="003A2935" w:rsidRPr="00662DA5" w14:paraId="18A5852E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6615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1682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21DB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32004914691195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A520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A26B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4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B451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66</w:t>
            </w:r>
          </w:p>
        </w:tc>
      </w:tr>
      <w:tr w:rsidR="003A2935" w:rsidRPr="00662DA5" w14:paraId="6814C4E7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2EDA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36504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5205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5204113305193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6E50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C15B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8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9790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35</w:t>
            </w:r>
          </w:p>
        </w:tc>
      </w:tr>
      <w:tr w:rsidR="003A2935" w:rsidRPr="00662DA5" w14:paraId="210136AF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2B71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31649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60F9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4390482441536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217C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654E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0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308B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56</w:t>
            </w:r>
          </w:p>
        </w:tc>
      </w:tr>
      <w:tr w:rsidR="003A2935" w:rsidRPr="00662DA5" w14:paraId="14616FC7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B9CE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1812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E649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64960295402610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6C51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2AB1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0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B492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54</w:t>
            </w:r>
          </w:p>
        </w:tc>
      </w:tr>
      <w:tr w:rsidR="003A2935" w:rsidRPr="00662DA5" w14:paraId="4036CD25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9D14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32202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E5C2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7850005369141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2D3A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DCAE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6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E3D6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41</w:t>
            </w:r>
          </w:p>
        </w:tc>
      </w:tr>
      <w:tr w:rsidR="003A2935" w:rsidRPr="00662DA5" w14:paraId="41F1120F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8EE4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5532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9F64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7962398516793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8FB0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1EB3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4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A905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03</w:t>
            </w:r>
          </w:p>
        </w:tc>
      </w:tr>
      <w:tr w:rsidR="003A2935" w:rsidRPr="00662DA5" w14:paraId="52ED3F15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E8E0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26698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AC44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0569683776170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8EB0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D427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9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B775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00</w:t>
            </w:r>
          </w:p>
        </w:tc>
      </w:tr>
      <w:tr w:rsidR="003A2935" w:rsidRPr="00662DA5" w14:paraId="6B5AD281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9EE9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23833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39FF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0398869166557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C1FF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430A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A9D2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74</w:t>
            </w:r>
          </w:p>
        </w:tc>
      </w:tr>
      <w:tr w:rsidR="003A2935" w:rsidRPr="00662DA5" w14:paraId="15DFA388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A7EB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28557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B58C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4614951496066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A2D5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9B13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0E36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08</w:t>
            </w:r>
          </w:p>
        </w:tc>
      </w:tr>
      <w:tr w:rsidR="003A2935" w:rsidRPr="00662DA5" w14:paraId="6944039F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1611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132699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66A2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1311817992831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40A6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EF06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8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945B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13</w:t>
            </w:r>
          </w:p>
        </w:tc>
      </w:tr>
      <w:tr w:rsidR="003A2935" w:rsidRPr="00662DA5" w14:paraId="3DE6E905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BE71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5246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C5E2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6049242504081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3E1A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43F9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7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997F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38</w:t>
            </w:r>
          </w:p>
        </w:tc>
      </w:tr>
      <w:tr w:rsidR="003A2935" w:rsidRPr="00662DA5" w14:paraId="72BD82A8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8630F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0337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107C5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97244805242290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014C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A5FC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4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9195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3</w:t>
            </w:r>
          </w:p>
        </w:tc>
      </w:tr>
      <w:tr w:rsidR="003A2935" w:rsidRPr="00662DA5" w14:paraId="2C5E6320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A4A7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0214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76C3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1295864274801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EF0E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D1BA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0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6B671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79</w:t>
            </w:r>
          </w:p>
        </w:tc>
      </w:tr>
      <w:tr w:rsidR="003A2935" w:rsidRPr="00662DA5" w14:paraId="6680329B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D9BF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1348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433C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1938210048181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45C1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D10A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4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4C90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96</w:t>
            </w:r>
          </w:p>
        </w:tc>
      </w:tr>
      <w:tr w:rsidR="003A2935" w:rsidRPr="00662DA5" w14:paraId="31B0A7ED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25F3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2038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AB07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8945735831534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FD07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E4BC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7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D577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3</w:t>
            </w:r>
          </w:p>
        </w:tc>
      </w:tr>
      <w:tr w:rsidR="003A2935" w:rsidRPr="00662DA5" w14:paraId="7A4395E8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6FE1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7487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DE39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8114083862030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1C72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27AE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6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12E2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28</w:t>
            </w:r>
          </w:p>
        </w:tc>
      </w:tr>
      <w:tr w:rsidR="003A2935" w:rsidRPr="00662DA5" w14:paraId="01CB39A0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AD11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1769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4BAF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6727639415409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5A4D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1C9C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608C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7</w:t>
            </w:r>
          </w:p>
        </w:tc>
      </w:tr>
      <w:tr w:rsidR="003A2935" w:rsidRPr="00662DA5" w14:paraId="244AD979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E55C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356447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C85C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52590250031740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05D09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FA61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2AE0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89</w:t>
            </w:r>
          </w:p>
        </w:tc>
      </w:tr>
      <w:tr w:rsidR="003A2935" w:rsidRPr="00662DA5" w14:paraId="3DC023E3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5C0C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45729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0CF7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810370846568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3947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2A43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1D04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58</w:t>
            </w:r>
          </w:p>
        </w:tc>
      </w:tr>
      <w:tr w:rsidR="003A2935" w:rsidRPr="00662DA5" w14:paraId="36E4EAF1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D8B1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7861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EB49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2476464955409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31BF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57A8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B2B3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34</w:t>
            </w:r>
          </w:p>
        </w:tc>
      </w:tr>
      <w:tr w:rsidR="003A2935" w:rsidRPr="00662DA5" w14:paraId="476B0E2E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5E80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3998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2610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7843338150876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039C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48B9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9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BD79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73</w:t>
            </w:r>
          </w:p>
        </w:tc>
      </w:tr>
      <w:tr w:rsidR="003A2935" w:rsidRPr="00662DA5" w14:paraId="33F28C33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BCF7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0147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27FB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1437037249641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9682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DFC6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6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80F5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62</w:t>
            </w:r>
          </w:p>
        </w:tc>
      </w:tr>
      <w:tr w:rsidR="003A2935" w:rsidRPr="00662DA5" w14:paraId="2A3E681C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94E7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3366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38E6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1050120028076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A222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C7F1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7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38DA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0</w:t>
            </w:r>
          </w:p>
        </w:tc>
      </w:tr>
      <w:tr w:rsidR="003A2935" w:rsidRPr="00662DA5" w14:paraId="712E87F7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CBA3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45227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1754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4447348363112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BEFD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CF1E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9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9333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37</w:t>
            </w:r>
          </w:p>
        </w:tc>
      </w:tr>
      <w:tr w:rsidR="003A2935" w:rsidRPr="00662DA5" w14:paraId="586D1303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2F76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9789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A212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7240616024921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7B7B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0487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6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9CF2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01</w:t>
            </w:r>
          </w:p>
        </w:tc>
      </w:tr>
      <w:tr w:rsidR="003A2935" w:rsidRPr="00662DA5" w14:paraId="11A2347C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F3FF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0410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6CE5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2049099960598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5A13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67FC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0524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53</w:t>
            </w:r>
          </w:p>
        </w:tc>
      </w:tr>
      <w:tr w:rsidR="003A2935" w:rsidRPr="00662DA5" w14:paraId="6F6FB931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42AB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26838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7E57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8105953648010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A82B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5456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8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5411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23</w:t>
            </w:r>
          </w:p>
        </w:tc>
      </w:tr>
      <w:tr w:rsidR="003A2935" w:rsidRPr="00662DA5" w14:paraId="3CEF7D4B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08DD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32133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DCFC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4812432130284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84C3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00AC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0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A74C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83</w:t>
            </w:r>
          </w:p>
        </w:tc>
      </w:tr>
      <w:tr w:rsidR="003A2935" w:rsidRPr="00662DA5" w14:paraId="68840A68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66F2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1693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2FAE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0960767976138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5FE0D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21E4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0792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27</w:t>
            </w:r>
          </w:p>
        </w:tc>
      </w:tr>
      <w:tr w:rsidR="003A2935" w:rsidRPr="00662DA5" w14:paraId="2D1A34A1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017B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30534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9A7F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9193851696611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D46D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42C2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7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DCF6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7</w:t>
            </w:r>
          </w:p>
        </w:tc>
      </w:tr>
      <w:tr w:rsidR="003A2935" w:rsidRPr="00662DA5" w14:paraId="53D7E3D3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1BD5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5431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A471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1948861483344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620F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A5A1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4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F52C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52</w:t>
            </w:r>
          </w:p>
        </w:tc>
      </w:tr>
      <w:tr w:rsidR="003A2935" w:rsidRPr="00662DA5" w14:paraId="0A94569A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C0AC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25960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5D75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6438869935992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42D0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F62D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0C0E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38</w:t>
            </w:r>
          </w:p>
        </w:tc>
      </w:tr>
      <w:tr w:rsidR="003A2935" w:rsidRPr="00662DA5" w14:paraId="3EEF49CA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B03C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25213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C94C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0472637369080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3711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5D24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7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FADE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40</w:t>
            </w:r>
          </w:p>
        </w:tc>
      </w:tr>
      <w:tr w:rsidR="003A2935" w:rsidRPr="00662DA5" w14:paraId="19157C92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EA02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26743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3B75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6222511406193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E3C8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50DC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DE27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4</w:t>
            </w:r>
          </w:p>
        </w:tc>
      </w:tr>
      <w:tr w:rsidR="003A2935" w:rsidRPr="00662DA5" w14:paraId="3EE9ED4E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8AD4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94420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B63A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6163417339632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A59E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8C0A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37B3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40</w:t>
            </w:r>
          </w:p>
        </w:tc>
      </w:tr>
      <w:tr w:rsidR="003A2935" w:rsidRPr="00662DA5" w14:paraId="7ECDDE93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18F6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5172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6E92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58249587497650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BB11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4DDF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6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3937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42</w:t>
            </w:r>
          </w:p>
        </w:tc>
      </w:tr>
      <w:tr w:rsidR="003A2935" w:rsidRPr="00662DA5" w14:paraId="6315677A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0A83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0296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1EE5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7148130974293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26250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292E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4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B24F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5</w:t>
            </w:r>
          </w:p>
        </w:tc>
      </w:tr>
      <w:tr w:rsidR="003A2935" w:rsidRPr="00662DA5" w14:paraId="6FB4E2D6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F8E0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0195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9AE0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6791140878567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59DC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1C7D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0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C249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72</w:t>
            </w:r>
          </w:p>
        </w:tc>
      </w:tr>
      <w:tr w:rsidR="003A2935" w:rsidRPr="00662DA5" w14:paraId="358767EB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F231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1224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283E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5632066891605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BC8A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D994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5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E97E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57</w:t>
            </w:r>
          </w:p>
        </w:tc>
      </w:tr>
      <w:tr w:rsidR="003A2935" w:rsidRPr="00662DA5" w14:paraId="7B13A26A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A6FC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1978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ECAC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9885978760561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5476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1D71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8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4A96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8</w:t>
            </w:r>
          </w:p>
        </w:tc>
      </w:tr>
      <w:tr w:rsidR="003A2935" w:rsidRPr="00662DA5" w14:paraId="57D01449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AC01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6437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7BDF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9824782830130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FB2D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D344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4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B74E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97</w:t>
            </w:r>
          </w:p>
        </w:tc>
      </w:tr>
      <w:tr w:rsidR="003A2935" w:rsidRPr="00662DA5" w14:paraId="7EFCC714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71CF8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1757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F37D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2480319737498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F67C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D7AE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218C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35</w:t>
            </w:r>
          </w:p>
        </w:tc>
      </w:tr>
      <w:tr w:rsidR="003A2935" w:rsidRPr="00662DA5" w14:paraId="64F3DA8F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E4D1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2632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04AE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0024607300426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5D70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63AD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B74F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3</w:t>
            </w:r>
          </w:p>
        </w:tc>
      </w:tr>
      <w:tr w:rsidR="003A2935" w:rsidRPr="00662DA5" w14:paraId="4EDD8E8F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4994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49477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855B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36430192640253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E08B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0C17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8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A445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50</w:t>
            </w:r>
          </w:p>
        </w:tc>
      </w:tr>
      <w:tr w:rsidR="003A2935" w:rsidRPr="00662DA5" w14:paraId="1E84C3B6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2D79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8350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4CAC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4334384366592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47D8C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15FD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792B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47</w:t>
            </w:r>
          </w:p>
        </w:tc>
      </w:tr>
      <w:tr w:rsidR="003A2935" w:rsidRPr="00662DA5" w14:paraId="6BD5B105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4E45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4725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A06B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5586084703145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1BF5B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6C41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0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DDC3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97</w:t>
            </w:r>
          </w:p>
        </w:tc>
      </w:tr>
      <w:tr w:rsidR="003A2935" w:rsidRPr="00662DA5" w14:paraId="1E902E8B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50FD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08930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E85A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9856237461269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A0E9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E963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4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684C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24</w:t>
            </w:r>
          </w:p>
        </w:tc>
      </w:tr>
      <w:tr w:rsidR="003A2935" w:rsidRPr="00662DA5" w14:paraId="14D94148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64E1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2555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E4F53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20791067424800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5F8D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9550F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9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0F665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8</w:t>
            </w:r>
          </w:p>
        </w:tc>
      </w:tr>
      <w:tr w:rsidR="003A2935" w:rsidRPr="00662DA5" w14:paraId="30F26B7A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A30A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39364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9A48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9900047854984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8ABE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86C6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7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2917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38</w:t>
            </w:r>
          </w:p>
        </w:tc>
      </w:tr>
      <w:tr w:rsidR="003A2935" w:rsidRPr="00662DA5" w14:paraId="0E79760C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1EF7A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7762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CF21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2467824050664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01CDE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0598D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9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83516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78</w:t>
            </w:r>
          </w:p>
        </w:tc>
      </w:tr>
      <w:tr w:rsidR="003A2935" w:rsidRPr="00662DA5" w14:paraId="0C250838" w14:textId="77777777" w:rsidTr="008C58F6">
        <w:trPr>
          <w:trHeight w:val="300"/>
        </w:trPr>
        <w:tc>
          <w:tcPr>
            <w:tcW w:w="2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250F2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000000000010282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842A9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7266870158949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212B4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45DE7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350F1" w14:textId="77777777" w:rsidR="003A2935" w:rsidRPr="00662DA5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662DA5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60</w:t>
            </w:r>
          </w:p>
        </w:tc>
      </w:tr>
    </w:tbl>
    <w:p w14:paraId="03B8F795" w14:textId="77777777" w:rsidR="003A2935" w:rsidRDefault="003A2935" w:rsidP="003A2935">
      <w:pPr>
        <w:ind w:firstLine="0"/>
        <w:rPr>
          <w:b/>
          <w:bCs/>
          <w:kern w:val="0"/>
        </w:rPr>
      </w:pPr>
    </w:p>
    <w:p w14:paraId="69FEBB2F" w14:textId="77777777" w:rsidR="003A2935" w:rsidRDefault="003A2935" w:rsidP="003A2935">
      <w:pPr>
        <w:rPr>
          <w:b/>
          <w:bCs/>
          <w:kern w:val="0"/>
        </w:rPr>
      </w:pPr>
      <w:r>
        <w:rPr>
          <w:b/>
          <w:bCs/>
          <w:kern w:val="0"/>
        </w:rPr>
        <w:br w:type="page"/>
      </w:r>
    </w:p>
    <w:p w14:paraId="6C5FF2C8" w14:textId="77777777" w:rsidR="003A2935" w:rsidRDefault="003A2935" w:rsidP="003A2935">
      <w:pPr>
        <w:ind w:firstLine="0"/>
        <w:rPr>
          <w:b/>
          <w:bCs/>
          <w:kern w:val="0"/>
        </w:rPr>
      </w:pPr>
    </w:p>
    <w:p w14:paraId="37F1D466" w14:textId="77777777" w:rsidR="003A2935" w:rsidRDefault="003A2935" w:rsidP="003A2935">
      <w:pPr>
        <w:autoSpaceDE w:val="0"/>
        <w:autoSpaceDN w:val="0"/>
        <w:adjustRightInd w:val="0"/>
        <w:spacing w:line="480" w:lineRule="auto"/>
        <w:ind w:firstLine="0"/>
        <w:jc w:val="center"/>
        <w:rPr>
          <w:b/>
          <w:bCs/>
          <w:kern w:val="0"/>
        </w:rPr>
      </w:pPr>
      <w:r>
        <w:rPr>
          <w:b/>
          <w:bCs/>
          <w:kern w:val="0"/>
        </w:rPr>
        <w:t xml:space="preserve">Lampiran 14 Kualitas Laba </w:t>
      </w:r>
    </w:p>
    <w:tbl>
      <w:tblPr>
        <w:tblW w:w="9356" w:type="dxa"/>
        <w:tblInd w:w="-714" w:type="dxa"/>
        <w:tblLook w:val="04A0" w:firstRow="1" w:lastRow="0" w:firstColumn="1" w:lastColumn="0" w:noHBand="0" w:noVBand="1"/>
      </w:tblPr>
      <w:tblGrid>
        <w:gridCol w:w="1135"/>
        <w:gridCol w:w="1275"/>
        <w:gridCol w:w="1560"/>
        <w:gridCol w:w="1984"/>
        <w:gridCol w:w="830"/>
        <w:gridCol w:w="2572"/>
      </w:tblGrid>
      <w:tr w:rsidR="003A2935" w:rsidRPr="00EE17E1" w14:paraId="1F21CF9B" w14:textId="77777777" w:rsidTr="008C58F6">
        <w:trPr>
          <w:trHeight w:val="300"/>
        </w:trPr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536E1CB4" w14:textId="77777777" w:rsidR="003A2935" w:rsidRPr="00EE17E1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Tahun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42500274" w14:textId="77777777" w:rsidR="003A2935" w:rsidRPr="00EE17E1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Kode Perusahaan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27AE68C" w14:textId="77777777" w:rsidR="003A2935" w:rsidRPr="00EE17E1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Tanggal Publikasi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0FEB4A80" w14:textId="77777777" w:rsidR="003A2935" w:rsidRPr="00EE17E1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HSG</w:t>
            </w:r>
          </w:p>
        </w:tc>
        <w:tc>
          <w:tcPr>
            <w:tcW w:w="8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5095C879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Harga Saham</w:t>
            </w:r>
          </w:p>
        </w:tc>
        <w:tc>
          <w:tcPr>
            <w:tcW w:w="2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D3897BC" w14:textId="77777777" w:rsidR="003A2935" w:rsidRPr="00EE17E1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Laba</w:t>
            </w:r>
          </w:p>
        </w:tc>
      </w:tr>
      <w:tr w:rsidR="003A2935" w:rsidRPr="00EE17E1" w14:paraId="72FE39A3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62BA5" w14:textId="77777777" w:rsidR="003A2935" w:rsidRPr="00EE17E1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16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55DF1" w14:textId="77777777" w:rsidR="003A2935" w:rsidRPr="00EE17E1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1A9EA" w14:textId="77777777" w:rsidR="003A2935" w:rsidRPr="00EE17E1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7034C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292.750.000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6583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00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220B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5.951.000.000</w:t>
            </w:r>
          </w:p>
        </w:tc>
      </w:tr>
      <w:tr w:rsidR="003A2935" w:rsidRPr="00EE17E1" w14:paraId="79045232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619A7" w14:textId="77777777" w:rsidR="003A2935" w:rsidRPr="00EE17E1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17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2E3D4" w14:textId="77777777" w:rsidR="003A2935" w:rsidRPr="00EE17E1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AEC6B" w14:textId="77777777" w:rsidR="003A2935" w:rsidRPr="00EE17E1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BCABBF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386.338.867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5A75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85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260B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.242.000.000</w:t>
            </w:r>
          </w:p>
        </w:tc>
      </w:tr>
      <w:tr w:rsidR="003A2935" w:rsidRPr="00EE17E1" w14:paraId="5F3C99CF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2379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18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B2CDD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DES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4FD0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/03/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CC51E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328.713.867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F12F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92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8485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52.958.000.000 </w:t>
            </w:r>
          </w:p>
        </w:tc>
      </w:tr>
      <w:tr w:rsidR="003A2935" w:rsidRPr="00EE17E1" w14:paraId="44BCB5A7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5705E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49BA5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LTO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3C61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/04/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F2F5D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423.779.785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ED7C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00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8EBD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       33.021.220.862 </w:t>
            </w:r>
          </w:p>
        </w:tc>
      </w:tr>
      <w:tr w:rsidR="003A2935" w:rsidRPr="00EE17E1" w14:paraId="41B2DA05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1AEFF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3329E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BUDI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9CA4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/03/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0157B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466.654.785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EC61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6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3676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50.467.000.000 </w:t>
            </w:r>
          </w:p>
        </w:tc>
      </w:tr>
      <w:tr w:rsidR="003A2935" w:rsidRPr="00EE17E1" w14:paraId="5D15C610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2D879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74797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AMP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2371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/03/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A8088F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532.969.238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D06F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46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0908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61.947.295.689 </w:t>
            </w:r>
          </w:p>
        </w:tc>
      </w:tr>
      <w:tr w:rsidR="003A2935" w:rsidRPr="00EE17E1" w14:paraId="043E4B37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C3C0A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81883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PRO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11B0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/03/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85BEC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536.457.031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54BE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5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D0AA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1.722.704.000.000 </w:t>
            </w:r>
          </w:p>
        </w:tc>
      </w:tr>
      <w:tr w:rsidR="003A2935" w:rsidRPr="00EE17E1" w14:paraId="4708EE3D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83D58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633EE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LEO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31EEF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8/03/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F678C3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420.018.066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3A4B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284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1B13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63.261.752.474 </w:t>
            </w:r>
          </w:p>
        </w:tc>
      </w:tr>
      <w:tr w:rsidR="003A2935" w:rsidRPr="00EE17E1" w14:paraId="0E0A159B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870C7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B5B3C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PUM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E7D793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/04/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4606E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537.766.113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2D5D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128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21C0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8.486.766.111 </w:t>
            </w:r>
          </w:p>
        </w:tc>
      </w:tr>
      <w:tr w:rsidR="003A2935" w:rsidRPr="00EE17E1" w14:paraId="1E640916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BA5B7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11F1D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ELTA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3A03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/03/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36EBA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443.348.145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B0E9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5.50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B247F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338.129.985.000 </w:t>
            </w:r>
          </w:p>
        </w:tc>
      </w:tr>
      <w:tr w:rsidR="003A2935" w:rsidRPr="00EE17E1" w14:paraId="0016CF3A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D48A9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97A06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OCO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B111F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/03/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FC9D0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457.956.055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16D1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68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3BB5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3.090.956.272 </w:t>
            </w:r>
          </w:p>
        </w:tc>
      </w:tr>
      <w:tr w:rsidR="003A2935" w:rsidRPr="00EE17E1" w14:paraId="23EB3229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896A7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82915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GOOD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CFCC3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6/03/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E9AF7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413.266.113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D2DE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875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7412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425.481.597.110 </w:t>
            </w:r>
          </w:p>
        </w:tc>
      </w:tr>
      <w:tr w:rsidR="003A2935" w:rsidRPr="00EE17E1" w14:paraId="5035B77C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02358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88F47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CBP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D8C5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/03/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2E58A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501.775.879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CA19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0.45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0E9C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4.658.781.000.000 </w:t>
            </w:r>
          </w:p>
        </w:tc>
      </w:tr>
      <w:tr w:rsidR="003A2935" w:rsidRPr="00EE17E1" w14:paraId="6612C84E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CE671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14116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NDF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AC023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/03/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49BBB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480.788.086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2E30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7.45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D2A7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4.961.851.000.000 </w:t>
            </w:r>
          </w:p>
        </w:tc>
      </w:tr>
      <w:tr w:rsidR="003A2935" w:rsidRPr="00EE17E1" w14:paraId="0233E316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B5790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B197C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JPFA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D92B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5/03/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42938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494.629.883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2977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2.15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92F2F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2.253.201.000.000 </w:t>
            </w:r>
          </w:p>
        </w:tc>
      </w:tr>
      <w:tr w:rsidR="003A2935" w:rsidRPr="00EE17E1" w14:paraId="70913742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B81A3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8F800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LBI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EE1C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/02/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89727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410.166.016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8A51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80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1E16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1.224.807.000.000 </w:t>
            </w:r>
          </w:p>
        </w:tc>
      </w:tr>
      <w:tr w:rsidR="003A2935" w:rsidRPr="00EE17E1" w14:paraId="55DAEB3B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1CF13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1B52F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IN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0CF8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/03/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652C0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507.221.191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7E4A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1.395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C147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284.246.878.000 </w:t>
            </w:r>
          </w:p>
        </w:tc>
      </w:tr>
      <w:tr w:rsidR="003A2935" w:rsidRPr="00EE17E1" w14:paraId="2CA0DD34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F1EE2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0A5E3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YOR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8AA8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/03/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32548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372.787.109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E0CEC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2.62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A649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459.273.241.788 </w:t>
            </w:r>
          </w:p>
        </w:tc>
      </w:tr>
      <w:tr w:rsidR="003A2935" w:rsidRPr="00EE17E1" w14:paraId="4AA4FCD8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2D528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81B07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ANI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1978F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/03/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E035BF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374.421.875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AB05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177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BA5D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175.166.829 </w:t>
            </w:r>
          </w:p>
        </w:tc>
      </w:tr>
      <w:tr w:rsidR="003A2935" w:rsidRPr="00EE17E1" w14:paraId="4B46443E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4D3F8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4A158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SDN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E750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/03/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8D438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198.804.199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4305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192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E559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       46.599.426.588 </w:t>
            </w:r>
          </w:p>
        </w:tc>
      </w:tr>
      <w:tr w:rsidR="003A2935" w:rsidRPr="00EE17E1" w14:paraId="4B4D0496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4D5F7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13D98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ROTI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4DA6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/03/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DB170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895.737.793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E51B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1.20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09BF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27.171.436.363 </w:t>
            </w:r>
          </w:p>
        </w:tc>
      </w:tr>
      <w:tr w:rsidR="003A2935" w:rsidRPr="00EE17E1" w14:paraId="057C2C90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5D9DD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3D84A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ULTJ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D630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/03/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0CDCB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032.695.801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BEB7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350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3FFE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701.607.000.000 </w:t>
            </w:r>
          </w:p>
        </w:tc>
      </w:tr>
      <w:tr w:rsidR="003A2935" w:rsidRPr="00EE17E1" w14:paraId="3FCCE2C6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65147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8D6C6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TTP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45CC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/03/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28C30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104.105.957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F5B0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3.75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41A2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255.088.886.019 </w:t>
            </w:r>
          </w:p>
        </w:tc>
      </w:tr>
      <w:tr w:rsidR="003A2935" w:rsidRPr="00EE17E1" w14:paraId="64C925D0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4A936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C49F1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IPD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D8DC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1/03/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A4BBF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209.117.188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D020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1.025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378A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25.934.000.000 </w:t>
            </w:r>
          </w:p>
        </w:tc>
      </w:tr>
      <w:tr w:rsidR="003A2935" w:rsidRPr="00EE17E1" w14:paraId="3F367127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C99C5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3E20C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LT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3CB2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/03/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F4E35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273.082.031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17FF3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1.50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6924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31.954.131.252 </w:t>
            </w:r>
          </w:p>
        </w:tc>
      </w:tr>
      <w:tr w:rsidR="003A2935" w:rsidRPr="00EE17E1" w14:paraId="29E5A6C4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FCA53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18DDE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BM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C74EF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/03/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2ED54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335.698.242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8160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695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2B8B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15.954.632.472 </w:t>
            </w:r>
          </w:p>
        </w:tc>
      </w:tr>
      <w:tr w:rsidR="003A2935" w:rsidRPr="00EE17E1" w14:paraId="3798051B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B75F5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92028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TGKA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3647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/03/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F1089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352.709.961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32B8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3.35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A778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318.607.055.495 </w:t>
            </w:r>
          </w:p>
        </w:tc>
      </w:tr>
      <w:tr w:rsidR="003A2935" w:rsidRPr="00EE17E1" w14:paraId="5C3FC194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8A3D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19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25071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DES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4B0A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7/03/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09D9F3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274.493.164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B0CA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045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23B0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83.885.000.000 </w:t>
            </w:r>
          </w:p>
        </w:tc>
      </w:tr>
      <w:tr w:rsidR="003A2935" w:rsidRPr="00EE17E1" w14:paraId="3DE6D168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22788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33AF0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LTO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8DB4F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/04/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E2428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286.047.852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F5DA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98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7DDD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          7.383.289.239 </w:t>
            </w:r>
          </w:p>
        </w:tc>
      </w:tr>
      <w:tr w:rsidR="003A2935" w:rsidRPr="00EE17E1" w14:paraId="4EB540AF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C5B1F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09406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BUDI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B62E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/03/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8DFEA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249.209.961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F122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3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73E1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64.021.000.000 </w:t>
            </w:r>
          </w:p>
        </w:tc>
      </w:tr>
      <w:tr w:rsidR="003A2935" w:rsidRPr="00EE17E1" w14:paraId="0B147ABC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F54FD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C3877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AMP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EFCC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4/04/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7540E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057.596.191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8B91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74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0630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76.758.829.457 </w:t>
            </w:r>
          </w:p>
        </w:tc>
      </w:tr>
      <w:tr w:rsidR="003A2935" w:rsidRPr="00EE17E1" w14:paraId="7E8DD743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53AC4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C3B15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PRO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3723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/09/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917CC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987.145.020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D8F9F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5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BCE1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     348.863.000.000 </w:t>
            </w:r>
          </w:p>
        </w:tc>
      </w:tr>
      <w:tr w:rsidR="003A2935" w:rsidRPr="00EE17E1" w14:paraId="2FAC5B5B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82B3D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F8D6A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LEO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0F59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9/03/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A9C89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871.954.102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2228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505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25ED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30.756.461.708 </w:t>
            </w:r>
          </w:p>
        </w:tc>
      </w:tr>
      <w:tr w:rsidR="003A2935" w:rsidRPr="00EE17E1" w14:paraId="35F55318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98D53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F65C4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PUM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00E63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/05/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D4B20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942.486.816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E63A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505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1BE7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     334.841.525.599 </w:t>
            </w:r>
          </w:p>
        </w:tc>
      </w:tr>
      <w:tr w:rsidR="003A2935" w:rsidRPr="00EE17E1" w14:paraId="16072CB6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19477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95D6A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LTA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1909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/03/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44A59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535.693.848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2005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28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45CC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317.815.177.000 </w:t>
            </w:r>
          </w:p>
        </w:tc>
      </w:tr>
      <w:tr w:rsidR="003A2935" w:rsidRPr="00EE17E1" w14:paraId="68A849CD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AF85E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6F51B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OCO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5E72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/03/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D25F1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638.129.883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6187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91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49E4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7.957.208.221 </w:t>
            </w:r>
          </w:p>
        </w:tc>
      </w:tr>
      <w:tr w:rsidR="003A2935" w:rsidRPr="00EE17E1" w14:paraId="5C541490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43908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CAF89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GOOD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70D7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6/03/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2D2B6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895.748.047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71B1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1.51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5E5F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435.766.359.480 </w:t>
            </w:r>
          </w:p>
        </w:tc>
      </w:tr>
      <w:tr w:rsidR="003A2935" w:rsidRPr="00EE17E1" w14:paraId="784F3762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5BE71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7BEA2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CBP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90E9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/03/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A08F9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105.421.875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26A0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1.15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B63C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5.360.029.000.000 </w:t>
            </w:r>
          </w:p>
        </w:tc>
      </w:tr>
      <w:tr w:rsidR="003A2935" w:rsidRPr="00EE17E1" w14:paraId="1B091FAA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C9AFF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2EDCD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NDF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977AF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/03/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C166D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338.903.809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3201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7.925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3185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5.902.729.000.000 </w:t>
            </w:r>
          </w:p>
        </w:tc>
      </w:tr>
      <w:tr w:rsidR="003A2935" w:rsidRPr="00EE17E1" w14:paraId="228A36CB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08BBB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D7002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JPFA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EC5D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/02/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09473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531.685.059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CD41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1.535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1D73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1.793.914.000.000 </w:t>
            </w:r>
          </w:p>
        </w:tc>
      </w:tr>
      <w:tr w:rsidR="003A2935" w:rsidRPr="00EE17E1" w14:paraId="6A33F38E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4CD1C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D69F6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LBI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6E47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1/02/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26E0B3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649.079.102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7137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1.55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266F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1.206.059.000.000 </w:t>
            </w:r>
          </w:p>
        </w:tc>
      </w:tr>
      <w:tr w:rsidR="003A2935" w:rsidRPr="00EE17E1" w14:paraId="0B4BB6EA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37DC7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D2A6A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IN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0E64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/04/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EFB78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480.606.934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02ED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1.005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22A4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52.425.111.000 </w:t>
            </w:r>
          </w:p>
        </w:tc>
      </w:tr>
      <w:tr w:rsidR="003A2935" w:rsidRPr="00EE17E1" w14:paraId="52096A5F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4E46E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C3D5C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YOR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AAD6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/03/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9AAD4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593.554.199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6F98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2.05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F7D5F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2.039.404.206.764 </w:t>
            </w:r>
          </w:p>
        </w:tc>
      </w:tr>
      <w:tr w:rsidR="003A2935" w:rsidRPr="00EE17E1" w14:paraId="6F25AD36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29594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12B26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ANI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14F9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4/03/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A6EDD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716.402.832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FC59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113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C4CA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          1.236.402.757 </w:t>
            </w:r>
          </w:p>
        </w:tc>
      </w:tr>
      <w:tr w:rsidR="003A2935" w:rsidRPr="00EE17E1" w14:paraId="1485446A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2DBD8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89E3F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SDN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BBA3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/03/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74B0D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608.790.039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0290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153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2C8F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       25.762.573.884 </w:t>
            </w:r>
          </w:p>
        </w:tc>
      </w:tr>
      <w:tr w:rsidR="003A2935" w:rsidRPr="00EE17E1" w14:paraId="6948F3BA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E5A51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BBE06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ROTI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5DBE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/03/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C1D9C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513.833.984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D5FB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1.30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EE6C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236.518.557.420 </w:t>
            </w:r>
          </w:p>
        </w:tc>
      </w:tr>
      <w:tr w:rsidR="003A2935" w:rsidRPr="00EE17E1" w14:paraId="10799ABA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B1BAF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1DEBE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ULTJ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AF48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/03/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334F7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545.952.148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C1DB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1.68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D942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1.035.865.000.000 </w:t>
            </w:r>
          </w:p>
        </w:tc>
      </w:tr>
      <w:tr w:rsidR="003A2935" w:rsidRPr="00EE17E1" w14:paraId="2E5275E4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17D08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65CDF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TTP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59CFF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7/05/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14AF2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716.185.059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FBD0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4.50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2FA1F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482.590.552.840 </w:t>
            </w:r>
          </w:p>
        </w:tc>
      </w:tr>
      <w:tr w:rsidR="003A2935" w:rsidRPr="00EE17E1" w14:paraId="353E544C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184C5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F4457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IPD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DC87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/03/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7FAD9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916.704.102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303BF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85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38F53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79.776.000.000 </w:t>
            </w:r>
          </w:p>
        </w:tc>
      </w:tr>
      <w:tr w:rsidR="003A2935" w:rsidRPr="00EE17E1" w14:paraId="401223A3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4A5E0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C5A0C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LT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71F6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/03/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6C903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854.753.906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5EAC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1.61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D52E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44.943.627.900 </w:t>
            </w:r>
          </w:p>
        </w:tc>
      </w:tr>
      <w:tr w:rsidR="003A2935" w:rsidRPr="00EE17E1" w14:paraId="40634F20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DF524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22026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BM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822E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/03/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5ED9BF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925.248.047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43D4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41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035F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957.169.058.000 </w:t>
            </w:r>
          </w:p>
        </w:tc>
      </w:tr>
      <w:tr w:rsidR="003A2935" w:rsidRPr="00EE17E1" w14:paraId="5174DD71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F44E9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360A8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TGKA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FE7D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6/03/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EE290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.896.729.980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7D59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4.85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AE87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428.418.484.105 </w:t>
            </w:r>
          </w:p>
        </w:tc>
      </w:tr>
      <w:tr w:rsidR="003A2935" w:rsidRPr="00EE17E1" w14:paraId="44D5FC42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02B7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20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F5D67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DES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EF99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/04/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9A8A3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153.632.813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486A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.460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F142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35.789.000.000 </w:t>
            </w:r>
          </w:p>
        </w:tc>
      </w:tr>
      <w:tr w:rsidR="003A2935" w:rsidRPr="00EE17E1" w14:paraId="3FB7E896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B37D5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9C7A2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LTO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C893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/05/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B8C40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428.314.941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4C0C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308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A40DF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       10.506.939.189 </w:t>
            </w:r>
          </w:p>
        </w:tc>
      </w:tr>
      <w:tr w:rsidR="003A2935" w:rsidRPr="00EE17E1" w14:paraId="615D1DEF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29D02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E1964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BUDI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0C5A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/03/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FA831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413.892.090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3B56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99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375D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67.093.000.000 </w:t>
            </w:r>
          </w:p>
        </w:tc>
      </w:tr>
      <w:tr w:rsidR="003A2935" w:rsidRPr="00EE17E1" w14:paraId="6603C18B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24FB0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7E211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AMP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8527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6/03/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C039C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979.387.207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486A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2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E2023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44.045.828.312 </w:t>
            </w:r>
          </w:p>
        </w:tc>
      </w:tr>
      <w:tr w:rsidR="003A2935" w:rsidRPr="00EE17E1" w14:paraId="0D9FF222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4E1D0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7CD1D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PRO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4C89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6/09/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10611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107.215.820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A4C9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5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9C38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381.422.000.000 </w:t>
            </w:r>
          </w:p>
        </w:tc>
      </w:tr>
      <w:tr w:rsidR="003A2935" w:rsidRPr="00EE17E1" w14:paraId="601A338C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8CA22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F54A3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LEO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EECB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/03/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3B4FB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222.520.996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D09C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50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CCE1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32.772.234.495 </w:t>
            </w:r>
          </w:p>
        </w:tc>
      </w:tr>
      <w:tr w:rsidR="003A2935" w:rsidRPr="00EE17E1" w14:paraId="58B1016C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865BD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3E25E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PUM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020C3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/07/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65D94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200.308.105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CEC4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52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1532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     374.932.077.813 </w:t>
            </w:r>
          </w:p>
        </w:tc>
      </w:tr>
      <w:tr w:rsidR="003A2935" w:rsidRPr="00EE17E1" w14:paraId="2590CC5E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073CA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6C0E8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ELTA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36AC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/03/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F4671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289.645.996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33DB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4.40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43C7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23.465.762.000 </w:t>
            </w:r>
          </w:p>
        </w:tc>
      </w:tr>
      <w:tr w:rsidR="003A2935" w:rsidRPr="00EE17E1" w14:paraId="1134B974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D06E5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E4361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OCO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B9EF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/03/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BDD1C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290.798.828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4AE2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70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A149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2.738.128.648 </w:t>
            </w:r>
          </w:p>
        </w:tc>
      </w:tr>
      <w:tr w:rsidR="003A2935" w:rsidRPr="00EE17E1" w14:paraId="4D1CC127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B4D64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4BC49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GOOD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816E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/05/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62B83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264.679.199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0EC6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1.27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A9CC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245.103.761.907 </w:t>
            </w:r>
          </w:p>
        </w:tc>
      </w:tr>
      <w:tr w:rsidR="003A2935" w:rsidRPr="00EE17E1" w14:paraId="71751E6B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AC69D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25FE1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CBP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53BB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/03/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FFC00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347.829.102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5C3DF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9.575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8363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7.418.574.000.000 </w:t>
            </w:r>
          </w:p>
        </w:tc>
      </w:tr>
      <w:tr w:rsidR="003A2935" w:rsidRPr="00EE17E1" w14:paraId="082CCDFE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CD66C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AC846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NDF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1F38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/03/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A7800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122.875.977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7FA4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6.85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9CFF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8.752.066.000.000 </w:t>
            </w:r>
          </w:p>
        </w:tc>
      </w:tr>
      <w:tr w:rsidR="003A2935" w:rsidRPr="00EE17E1" w14:paraId="72BC9EE0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73BC7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D051A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JPFA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99F0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/02/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8758B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011.456.055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337B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1.465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DACD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1.221.904.000.000 </w:t>
            </w:r>
          </w:p>
        </w:tc>
      </w:tr>
      <w:tr w:rsidR="003A2935" w:rsidRPr="00EE17E1" w14:paraId="720C28E0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7F15C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3252D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LBI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5DF2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5/03/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9EB0A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071.724.121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C26E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97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D27C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285.617.000.000 </w:t>
            </w:r>
          </w:p>
        </w:tc>
      </w:tr>
      <w:tr w:rsidR="003A2935" w:rsidRPr="00EE17E1" w14:paraId="0B808736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917EE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7D75C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IN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DAC5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1/03/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89E0E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079.500.977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68A9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74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06A7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       38.953.042.000 </w:t>
            </w:r>
          </w:p>
        </w:tc>
      </w:tr>
      <w:tr w:rsidR="003A2935" w:rsidRPr="00EE17E1" w14:paraId="60DD7135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FD664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0A7E0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YOR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5054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/03/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786AE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994.184.082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91DC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2.71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7D4D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2.098.168.514.645 </w:t>
            </w:r>
          </w:p>
        </w:tc>
      </w:tr>
      <w:tr w:rsidR="003A2935" w:rsidRPr="00EE17E1" w14:paraId="616D6498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CD912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040B5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ANI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F504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3/04/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2846B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012.960.938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D521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116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3090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224.178.056.000 </w:t>
            </w:r>
          </w:p>
        </w:tc>
      </w:tr>
      <w:tr w:rsidR="003A2935" w:rsidRPr="00EE17E1" w14:paraId="3576C13C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91760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296E4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SDN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37A9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/05/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2239C3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970.240.234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EB81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13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94AC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       52.304.824.027 </w:t>
            </w:r>
          </w:p>
        </w:tc>
      </w:tr>
      <w:tr w:rsidR="003A2935" w:rsidRPr="00EE17E1" w14:paraId="4D4901C0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FE7D3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D5900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ROTI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C3C8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/03/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0BC81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938.351.074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8C0A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1.36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472E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68.610.282.478 </w:t>
            </w:r>
          </w:p>
        </w:tc>
      </w:tr>
      <w:tr w:rsidR="003A2935" w:rsidRPr="00EE17E1" w14:paraId="464DB894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509EE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AA781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ULTJ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8FAF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1/04/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30E6B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797.597.168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FE69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1.60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E7FE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1.109.666.000.000 </w:t>
            </w:r>
          </w:p>
        </w:tc>
      </w:tr>
      <w:tr w:rsidR="003A2935" w:rsidRPr="00EE17E1" w14:paraId="366E94CA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EE2AE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AE9AF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TTP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3821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/05/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4289F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.841.828.125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2B75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9.50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182A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628.628.879.549 </w:t>
            </w:r>
          </w:p>
        </w:tc>
      </w:tr>
      <w:tr w:rsidR="003A2935" w:rsidRPr="00EE17E1" w14:paraId="5D299ABA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EEBEA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D4461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IPD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504F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/03/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CB8B3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091.513.184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9560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1.50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67DE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28.266.000.000 </w:t>
            </w:r>
          </w:p>
        </w:tc>
      </w:tr>
      <w:tr w:rsidR="003A2935" w:rsidRPr="00EE17E1" w14:paraId="4CA10676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1C32A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8E3D2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LT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8C6A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9/03/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C9ECE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107.538.086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32E6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1.565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79A8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42.520.246.722 </w:t>
            </w:r>
          </w:p>
        </w:tc>
      </w:tr>
      <w:tr w:rsidR="003A2935" w:rsidRPr="00EE17E1" w14:paraId="4A0D8CA6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1C4A4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1B760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BM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491A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1/05/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147AD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068.446.777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9C61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324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1A32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5.415.741.808 </w:t>
            </w:r>
          </w:p>
        </w:tc>
      </w:tr>
      <w:tr w:rsidR="003A2935" w:rsidRPr="00EE17E1" w14:paraId="19A228B5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9A8F4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35AA7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TGKA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9937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/04/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0BB53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012.056.152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3EF8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7.275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8BAC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478.561.152.411 </w:t>
            </w:r>
          </w:p>
        </w:tc>
      </w:tr>
      <w:tr w:rsidR="003A2935" w:rsidRPr="00EE17E1" w14:paraId="338C4B6E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0550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2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A22D8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DES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7685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/03/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5AFAC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58.355.957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41D2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.290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E5DA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265.758.000.000 </w:t>
            </w:r>
          </w:p>
        </w:tc>
      </w:tr>
      <w:tr w:rsidR="003A2935" w:rsidRPr="00EE17E1" w14:paraId="6009C9C4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67A6D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37BAB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LTO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C215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7/04/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87043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26.871.094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A232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0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443C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          8.932.197.718 </w:t>
            </w:r>
          </w:p>
        </w:tc>
      </w:tr>
      <w:tr w:rsidR="003A2935" w:rsidRPr="00EE17E1" w14:paraId="50FB8036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E4A2E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0A8B7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BUDI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564C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/03/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C8CAA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11.161.133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3AC7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179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BD01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91.723.000.000 </w:t>
            </w:r>
          </w:p>
        </w:tc>
      </w:tr>
      <w:tr w:rsidR="003A2935" w:rsidRPr="00EE17E1" w14:paraId="58814C54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280BD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1CCCB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AMP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A646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/03/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4BC44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83.851.074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4A17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0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43B3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00.066.615.090 </w:t>
            </w:r>
          </w:p>
        </w:tc>
      </w:tr>
      <w:tr w:rsidR="003A2935" w:rsidRPr="00EE17E1" w14:paraId="3D1F734D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A230E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FC98B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PRO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3C44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/04/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ED5EB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823.642.090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654B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95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BBA1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2.212.293.000.000 </w:t>
            </w:r>
          </w:p>
        </w:tc>
      </w:tr>
      <w:tr w:rsidR="003A2935" w:rsidRPr="00EE17E1" w14:paraId="75F8CAA2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7348D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7EE6D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LEO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27FF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/03/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C44C0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835.117.188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5507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47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D516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80.711.667.020 </w:t>
            </w:r>
          </w:p>
        </w:tc>
      </w:tr>
      <w:tr w:rsidR="003A2935" w:rsidRPr="00EE17E1" w14:paraId="4C09D6B8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2B078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8E31C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PUM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D51C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/05/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6750B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817.819.824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0DF1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5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A4D7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       79.591.406.148 </w:t>
            </w:r>
          </w:p>
        </w:tc>
      </w:tr>
      <w:tr w:rsidR="003A2935" w:rsidRPr="00EE17E1" w14:paraId="129839BC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F358C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61A7F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ELTA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33D6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/03/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78366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868.401.855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C8D13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3.74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CE27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87.992.998.000 </w:t>
            </w:r>
          </w:p>
        </w:tc>
      </w:tr>
      <w:tr w:rsidR="003A2935" w:rsidRPr="00EE17E1" w14:paraId="65EEDBC4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BA09C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D6D2C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OCO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1E50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/03/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4D538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924.007.813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95AC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288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D234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8.532.631.708 </w:t>
            </w:r>
          </w:p>
        </w:tc>
      </w:tr>
      <w:tr w:rsidR="003A2935" w:rsidRPr="00EE17E1" w14:paraId="34EF5406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1E168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123DC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GOOD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9509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4/03/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04938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964.384.766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BAAF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525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B476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492.637.672.186 </w:t>
            </w:r>
          </w:p>
        </w:tc>
      </w:tr>
      <w:tr w:rsidR="003A2935" w:rsidRPr="00EE17E1" w14:paraId="30E90A62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72B97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02FA6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CBP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0CD7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/03/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96559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049.685.059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5E977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8.70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6662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7.900.282.000.000 </w:t>
            </w:r>
          </w:p>
        </w:tc>
      </w:tr>
      <w:tr w:rsidR="003A2935" w:rsidRPr="00EE17E1" w14:paraId="1FDD558B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017E2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12179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NDF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E203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/03/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B677D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071.441.895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FF36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6.325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9AC2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11.203.585.000.000 </w:t>
            </w:r>
          </w:p>
        </w:tc>
      </w:tr>
      <w:tr w:rsidR="003A2935" w:rsidRPr="00EE17E1" w14:paraId="46761AB9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76A06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B2851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JPFA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697D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1/03/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5C334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127.367.188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8F82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1.72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4A83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2.130.896.000.000 </w:t>
            </w:r>
          </w:p>
        </w:tc>
      </w:tr>
      <w:tr w:rsidR="003A2935" w:rsidRPr="00EE17E1" w14:paraId="304E689B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C15C1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B7230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LBI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89CE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5/02/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18920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235.532.227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7DCC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78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DB96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665.850.000.000 </w:t>
            </w:r>
          </w:p>
        </w:tc>
      </w:tr>
      <w:tr w:rsidR="003A2935" w:rsidRPr="00EE17E1" w14:paraId="7FA4B00A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FC106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CDE4B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IN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8B84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1/03/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E2CEF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276.192.871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9C82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67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0100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60.376.485.000 </w:t>
            </w:r>
          </w:p>
        </w:tc>
      </w:tr>
      <w:tr w:rsidR="003A2935" w:rsidRPr="00EE17E1" w14:paraId="4A1A8969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2705B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D55A9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YOR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BFEF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/03/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A07FD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228.914.063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5A44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2.04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C796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1.211.052.647.953 </w:t>
            </w:r>
          </w:p>
        </w:tc>
      </w:tr>
      <w:tr w:rsidR="003A2935" w:rsidRPr="00EE17E1" w14:paraId="50B828B1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659EE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50908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ANI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83E4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2/04/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397FAF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599.839.844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43343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172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F979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.680.076.000 </w:t>
            </w:r>
          </w:p>
        </w:tc>
      </w:tr>
      <w:tr w:rsidR="003A2935" w:rsidRPr="00EE17E1" w14:paraId="48AF7537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DF328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60BBE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SDN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D331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8/04/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FCF21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823.334.961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109B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153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EA0E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       81.182.064.990 </w:t>
            </w:r>
          </w:p>
        </w:tc>
      </w:tr>
      <w:tr w:rsidR="003A2935" w:rsidRPr="00EE17E1" w14:paraId="4B3E68F9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09AC5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E3E98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ROTI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454E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2/03/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5A6D0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883.503.906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64F9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1.36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8DCE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281.340.682.456 </w:t>
            </w:r>
          </w:p>
        </w:tc>
      </w:tr>
      <w:tr w:rsidR="003A2935" w:rsidRPr="00EE17E1" w14:paraId="2AFD4491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DEC01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3AA25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ULTJ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8327B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/03/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98060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148.723.145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D07C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1.57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F214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1.276.793.000.000 </w:t>
            </w:r>
          </w:p>
        </w:tc>
      </w:tr>
      <w:tr w:rsidR="003A2935" w:rsidRPr="00EE17E1" w14:paraId="3F83A675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C2DFD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D2F69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TTP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0833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/04/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46DE6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182.830.078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ECDD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7.55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B825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617.573.766.863 </w:t>
            </w:r>
          </w:p>
        </w:tc>
      </w:tr>
      <w:tr w:rsidR="003A2935" w:rsidRPr="00EE17E1" w14:paraId="20E685C3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5BD75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1FB02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IPD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75CD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9/05/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9140C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050.326.172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FE83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2.00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B72F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15.065.000.000 </w:t>
            </w:r>
          </w:p>
        </w:tc>
      </w:tr>
      <w:tr w:rsidR="003A2935" w:rsidRPr="00EE17E1" w14:paraId="2B5560F7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6525F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2D9C1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LT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8B9BF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6/03/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DABF5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998.267.090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A1B4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2.42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4797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84.524.160.228 </w:t>
            </w:r>
          </w:p>
        </w:tc>
      </w:tr>
      <w:tr w:rsidR="003A2935" w:rsidRPr="00EE17E1" w14:paraId="1EE11407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5B22F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16F5F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BM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A4F2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/04/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9A60A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911.582.031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9F0CF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36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7F36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29.707.421.605 </w:t>
            </w:r>
          </w:p>
        </w:tc>
      </w:tr>
      <w:tr w:rsidR="003A2935" w:rsidRPr="00EE17E1" w14:paraId="0D6F8551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A1C12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3BBF9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TGKA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F2CB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/04/202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12C8C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52.586.914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DA73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70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53E9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481.109.483.989 </w:t>
            </w:r>
          </w:p>
        </w:tc>
      </w:tr>
      <w:tr w:rsidR="003A2935" w:rsidRPr="00EE17E1" w14:paraId="56DEE510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A2B6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2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0B483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DES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9DD1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/03/202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8434A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29.934.082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E45DA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.175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8D27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364.972.000.000 </w:t>
            </w:r>
          </w:p>
        </w:tc>
      </w:tr>
      <w:tr w:rsidR="003A2935" w:rsidRPr="00EE17E1" w14:paraId="6ABDCF69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67BBE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5F533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ALTO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C82D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/04/202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1344DF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819.907.227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5FAA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0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D91C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       16.129.026.748 </w:t>
            </w:r>
          </w:p>
        </w:tc>
      </w:tr>
      <w:tr w:rsidR="003A2935" w:rsidRPr="00EE17E1" w14:paraId="74F5EAD3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AECBA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85F88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BUDI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5B49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/03/202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0D793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864.817.871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1137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226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83D7A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93.065.000.000 </w:t>
            </w:r>
          </w:p>
        </w:tc>
      </w:tr>
      <w:tr w:rsidR="003A2935" w:rsidRPr="00EE17E1" w14:paraId="51FAD66A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E9EE9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306AC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AMP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3A68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/03/202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18BC7F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890.571.777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42F2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6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29F6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21.257.336.904 </w:t>
            </w:r>
          </w:p>
        </w:tc>
      </w:tr>
      <w:tr w:rsidR="003A2935" w:rsidRPr="00EE17E1" w14:paraId="0A089FD6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074BB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AE3B3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PRO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E4BF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1/03/202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C4A84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897.365.234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8A76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53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BCF3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373.978.000.000 </w:t>
            </w:r>
          </w:p>
        </w:tc>
      </w:tr>
      <w:tr w:rsidR="003A2935" w:rsidRPr="00EE17E1" w14:paraId="30DE171F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89316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F6B44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LEO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2D2F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7/03/202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85121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895.664.063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4174F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72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EFD7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195.598.848.689 </w:t>
            </w:r>
          </w:p>
        </w:tc>
      </w:tr>
      <w:tr w:rsidR="003A2935" w:rsidRPr="00EE17E1" w14:paraId="1A2FB0A8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9BAC8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F5F2E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PUM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316F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/05/202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35D95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839.454.102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042B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53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B307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       45.726.829.010 </w:t>
            </w:r>
          </w:p>
        </w:tc>
      </w:tr>
      <w:tr w:rsidR="003A2935" w:rsidRPr="00EE17E1" w14:paraId="295DBD79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8EBEF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FED91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DELTA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9A0E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/03/202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4F885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857.415.039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EBFE2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3.83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41D1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230.065.807.000 </w:t>
            </w:r>
          </w:p>
        </w:tc>
      </w:tr>
      <w:tr w:rsidR="003A2935" w:rsidRPr="00EE17E1" w14:paraId="712FD5DE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A9FEE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62030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OCO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DAA2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/03/202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D5766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799.794.922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C3E43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268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D591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6.620.432.696 </w:t>
            </w:r>
          </w:p>
        </w:tc>
      </w:tr>
      <w:tr w:rsidR="003A2935" w:rsidRPr="00EE17E1" w14:paraId="5908F45B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C91EB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6D057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GOOD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38FFF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7/02/202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47DCD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565.728.027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EF3B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525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8EA1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521.714.035.585 </w:t>
            </w:r>
          </w:p>
        </w:tc>
      </w:tr>
      <w:tr w:rsidR="003A2935" w:rsidRPr="00EE17E1" w14:paraId="16B66EEA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320E6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1E939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CBP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D2F7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4/03/202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52902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91.610.840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1945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10.00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4BBD3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5.722.194.000.000 </w:t>
            </w:r>
          </w:p>
        </w:tc>
      </w:tr>
      <w:tr w:rsidR="003A2935" w:rsidRPr="00EE17E1" w14:paraId="74E66C20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9B1A4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0C7FB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INDF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4B523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4/03/202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D5C81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808.951.172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A2C6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6.725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5D2D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9.192.569.000.000 </w:t>
            </w:r>
          </w:p>
        </w:tc>
      </w:tr>
      <w:tr w:rsidR="003A2935" w:rsidRPr="00EE17E1" w14:paraId="16823D5B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F08A7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BC06B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JPFA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182D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1/03/202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E648C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792.765.137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1E05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1.295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752D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1.490.931.000.000 </w:t>
            </w:r>
          </w:p>
        </w:tc>
      </w:tr>
      <w:tr w:rsidR="003A2935" w:rsidRPr="00EE17E1" w14:paraId="2C11064B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87C77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BA1BF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LBI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8DEE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6/03/202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DCE8F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785.598.145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20E6B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895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FEBA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924.906.000.000 </w:t>
            </w:r>
          </w:p>
        </w:tc>
      </w:tr>
      <w:tr w:rsidR="003A2935" w:rsidRPr="00EE17E1" w14:paraId="41F98A15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B38CD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EDAE1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IN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FAB6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1/03/202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AE603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821.807.129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DC56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49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A7C2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26.217.657.000 </w:t>
            </w:r>
          </w:p>
        </w:tc>
      </w:tr>
      <w:tr w:rsidR="003A2935" w:rsidRPr="00EE17E1" w14:paraId="7A12BE27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31E06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39037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MAYOR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0652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/03/202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84399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945.477.051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336B3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2.50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6226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1.970.064.538.149 </w:t>
            </w:r>
          </w:p>
        </w:tc>
      </w:tr>
      <w:tr w:rsidR="003A2935" w:rsidRPr="00EE17E1" w14:paraId="5C3AB21E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5DE39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AF485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ANI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3548E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/03/202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4F94F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844.026.855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1B4B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95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EE883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288.311.135.000 </w:t>
            </w:r>
          </w:p>
        </w:tc>
      </w:tr>
      <w:tr w:rsidR="003A2935" w:rsidRPr="00EE17E1" w14:paraId="26EC1E32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02282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8A780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PSDN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E9DE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/03/202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8CC74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755.937.988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54A7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  83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61A5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       25.834.965.122 </w:t>
            </w:r>
          </w:p>
        </w:tc>
      </w:tr>
      <w:tr w:rsidR="003A2935" w:rsidRPr="00EE17E1" w14:paraId="476A6B43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F214E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D8F91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ROTI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98C8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/02/202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D13BF5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63.113.770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61E3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1.32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0FEC3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432.247.722.254 </w:t>
            </w:r>
          </w:p>
        </w:tc>
      </w:tr>
      <w:tr w:rsidR="003A2935" w:rsidRPr="00EE17E1" w14:paraId="7336AA9B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1BCCF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53860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ULTJ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0994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0/03/202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655A43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704.230.957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4A6E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1.475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3378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956.486.000.000 </w:t>
            </w:r>
          </w:p>
        </w:tc>
      </w:tr>
      <w:tr w:rsidR="003A2935" w:rsidRPr="00EE17E1" w14:paraId="67BCBA48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BF7B8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B079C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TTP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FED9A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7/03/202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CADF3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33.261.230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262F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7.65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BDF91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624.524.005.786 </w:t>
            </w:r>
          </w:p>
        </w:tc>
      </w:tr>
      <w:tr w:rsidR="003A2935" w:rsidRPr="00EE17E1" w14:paraId="0193C38F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3389E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FE4C9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IPD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8AF43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8/04/202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4878A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66.330.078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A6ECC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1.425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95BCF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-               218.103.000.000 </w:t>
            </w:r>
          </w:p>
        </w:tc>
      </w:tr>
      <w:tr w:rsidR="003A2935" w:rsidRPr="00EE17E1" w14:paraId="3BE9F5F1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1F0A3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94CB8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LT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11A54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/03/202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9BE4D3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713.794.922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66A7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295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F1BC9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74.865.302.076 </w:t>
            </w:r>
          </w:p>
        </w:tc>
      </w:tr>
      <w:tr w:rsidR="003A2935" w:rsidRPr="00EE17E1" w14:paraId="5B9C6278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CE536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2071B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SKBM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7836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/03/202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1801A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52.261.230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3F5E0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    378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C7188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86.635.603.936 </w:t>
            </w:r>
          </w:p>
        </w:tc>
      </w:tr>
      <w:tr w:rsidR="003A2935" w:rsidRPr="00EE17E1" w14:paraId="6DFBF6A8" w14:textId="77777777" w:rsidTr="008C58F6">
        <w:trPr>
          <w:trHeight w:val="300"/>
        </w:trPr>
        <w:tc>
          <w:tcPr>
            <w:tcW w:w="11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A7D4C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58F13" w14:textId="77777777" w:rsidR="003A2935" w:rsidRPr="00EE17E1" w:rsidRDefault="003A2935" w:rsidP="008C58F6">
            <w:pPr>
              <w:spacing w:line="240" w:lineRule="auto"/>
              <w:ind w:firstLine="0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TGKA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E83CD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/03/202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431647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.661.878.906,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A949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      7.100 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2FC76" w14:textId="77777777" w:rsidR="003A2935" w:rsidRPr="00EE17E1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EE17E1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                478.266.312.889 </w:t>
            </w:r>
          </w:p>
        </w:tc>
      </w:tr>
    </w:tbl>
    <w:p w14:paraId="76328948" w14:textId="77777777" w:rsidR="003A2935" w:rsidRDefault="003A2935" w:rsidP="003A2935">
      <w:pPr>
        <w:autoSpaceDE w:val="0"/>
        <w:autoSpaceDN w:val="0"/>
        <w:adjustRightInd w:val="0"/>
        <w:spacing w:line="480" w:lineRule="auto"/>
        <w:ind w:firstLine="0"/>
        <w:jc w:val="both"/>
        <w:rPr>
          <w:b/>
          <w:bCs/>
          <w:kern w:val="0"/>
        </w:rPr>
      </w:pPr>
    </w:p>
    <w:p w14:paraId="0BC991E9" w14:textId="77777777" w:rsidR="003A2935" w:rsidRDefault="003A2935" w:rsidP="003A2935">
      <w:pPr>
        <w:rPr>
          <w:b/>
          <w:bCs/>
          <w:kern w:val="0"/>
        </w:rPr>
      </w:pPr>
      <w:r>
        <w:rPr>
          <w:b/>
          <w:bCs/>
          <w:kern w:val="0"/>
        </w:rPr>
        <w:br w:type="page"/>
      </w:r>
    </w:p>
    <w:tbl>
      <w:tblPr>
        <w:tblW w:w="8660" w:type="dxa"/>
        <w:tblLook w:val="04A0" w:firstRow="1" w:lastRow="0" w:firstColumn="1" w:lastColumn="0" w:noHBand="0" w:noVBand="1"/>
      </w:tblPr>
      <w:tblGrid>
        <w:gridCol w:w="2020"/>
        <w:gridCol w:w="1660"/>
        <w:gridCol w:w="1660"/>
        <w:gridCol w:w="1660"/>
        <w:gridCol w:w="1660"/>
      </w:tblGrid>
      <w:tr w:rsidR="003A2935" w:rsidRPr="00934994" w14:paraId="02F09078" w14:textId="77777777" w:rsidTr="008C58F6">
        <w:trPr>
          <w:trHeight w:val="300"/>
        </w:trPr>
        <w:tc>
          <w:tcPr>
            <w:tcW w:w="20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4EEF49C5" w14:textId="77777777" w:rsidR="003A2935" w:rsidRPr="00934994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Retrun Market</w:t>
            </w: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4CEDF843" w14:textId="77777777" w:rsidR="003A2935" w:rsidRPr="00934994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Retrun Saham</w:t>
            </w: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6059F92E" w14:textId="77777777" w:rsidR="003A2935" w:rsidRPr="00934994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CAR</w:t>
            </w: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76B9478E" w14:textId="77777777" w:rsidR="003A2935" w:rsidRPr="00934994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UE</w:t>
            </w: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3CFAF75D" w14:textId="77777777" w:rsidR="003A2935" w:rsidRPr="00934994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 xml:space="preserve"> ERC  </w:t>
            </w:r>
          </w:p>
        </w:tc>
      </w:tr>
      <w:tr w:rsidR="003A2935" w:rsidRPr="00934994" w14:paraId="3384C286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2EB5D" w14:textId="77777777" w:rsidR="003A2935" w:rsidRPr="00934994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C293A" w14:textId="77777777" w:rsidR="003A2935" w:rsidRPr="00934994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669C4" w14:textId="77777777" w:rsidR="003A2935" w:rsidRPr="00934994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459EC" w14:textId="77777777" w:rsidR="003A2935" w:rsidRPr="00934994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A84C7" w14:textId="77777777" w:rsidR="003A2935" w:rsidRPr="00934994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</w:tr>
      <w:tr w:rsidR="003A2935" w:rsidRPr="00934994" w14:paraId="6DC69233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76EA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0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D3D6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1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8B95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2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ADED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1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322B0" w14:textId="77777777" w:rsidR="003A2935" w:rsidRPr="00934994" w:rsidRDefault="003A2935" w:rsidP="008C58F6">
            <w:pPr>
              <w:spacing w:line="240" w:lineRule="auto"/>
              <w:ind w:firstLine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 </w:t>
            </w:r>
          </w:p>
        </w:tc>
      </w:tr>
      <w:tr w:rsidR="003A2935" w:rsidRPr="00934994" w14:paraId="07E58B03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3ADA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ACF7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6E22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FA42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8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A254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28</w:t>
            </w:r>
          </w:p>
        </w:tc>
      </w:tr>
      <w:tr w:rsidR="003A2935" w:rsidRPr="00934994" w14:paraId="6B668F69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2A0A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8C5E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56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C4BF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58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A120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,62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34AB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13</w:t>
            </w:r>
          </w:p>
        </w:tc>
      </w:tr>
      <w:tr w:rsidR="003A2935" w:rsidRPr="00934994" w14:paraId="22F7FE59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8957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C07C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6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2FA3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6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5EE5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,52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4673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06</w:t>
            </w:r>
          </w:p>
        </w:tc>
      </w:tr>
      <w:tr w:rsidR="003A2935" w:rsidRPr="00934994" w14:paraId="1093A095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568B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DDEE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,60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E5D1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,59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685F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2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E0E3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219</w:t>
            </w:r>
          </w:p>
        </w:tc>
      </w:tr>
      <w:tr w:rsidR="003A2935" w:rsidRPr="00934994" w14:paraId="1EA1C46B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436E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A9C9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5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6764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5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402F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6,80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3A08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30</w:t>
            </w:r>
          </w:p>
        </w:tc>
      </w:tr>
      <w:tr w:rsidR="003A2935" w:rsidRPr="00934994" w14:paraId="5C741A2E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8F60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3CE2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,68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09677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,69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244D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6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7264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00</w:t>
            </w:r>
          </w:p>
        </w:tc>
      </w:tr>
      <w:tr w:rsidR="003A2935" w:rsidRPr="00934994" w14:paraId="4598F554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D2CE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F893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54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0800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56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BDC4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6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EDD9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,404</w:t>
            </w:r>
          </w:p>
        </w:tc>
      </w:tr>
      <w:tr w:rsidR="003A2935" w:rsidRPr="00934994" w14:paraId="69C73A66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865D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6D5A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1,96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AF092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1,98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F4B2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8,84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2E85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72</w:t>
            </w:r>
          </w:p>
        </w:tc>
      </w:tr>
      <w:tr w:rsidR="003A2935" w:rsidRPr="00934994" w14:paraId="5E28F53B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8462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7291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5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1488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5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83AB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9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11FA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75</w:t>
            </w:r>
          </w:p>
        </w:tc>
      </w:tr>
      <w:tr w:rsidR="003A2935" w:rsidRPr="00934994" w14:paraId="4DCF9614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4BA1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2EBA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,99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7387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,00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DFC0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36,65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B823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5</w:t>
            </w:r>
          </w:p>
        </w:tc>
      </w:tr>
      <w:tr w:rsidR="003A2935" w:rsidRPr="00934994" w14:paraId="107E728B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D612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4A72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,57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D4D6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,56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0024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,94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5043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7</w:t>
            </w:r>
          </w:p>
        </w:tc>
      </w:tr>
      <w:tr w:rsidR="003A2935" w:rsidRPr="00934994" w14:paraId="07B28BED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CEE7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4953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8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CED8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8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0C3E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6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97FA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90</w:t>
            </w:r>
          </w:p>
        </w:tc>
      </w:tr>
      <w:tr w:rsidR="003A2935" w:rsidRPr="00934994" w14:paraId="3CBA4C56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EB26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DFE5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1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2436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1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1191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54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D650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03</w:t>
            </w:r>
          </w:p>
        </w:tc>
      </w:tr>
      <w:tr w:rsidR="003A2935" w:rsidRPr="00934994" w14:paraId="287AD58C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F5AF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0FB1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63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C660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62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33D3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45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0279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998</w:t>
            </w:r>
          </w:p>
        </w:tc>
      </w:tr>
      <w:tr w:rsidR="003A2935" w:rsidRPr="00934994" w14:paraId="64D3A98B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F169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2FB5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8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234C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7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01BF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6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D08B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,486</w:t>
            </w:r>
          </w:p>
        </w:tc>
      </w:tr>
      <w:tr w:rsidR="003A2935" w:rsidRPr="00934994" w14:paraId="614E03B9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C36A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87F0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87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D0BE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89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E5BC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1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3FF1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91</w:t>
            </w:r>
          </w:p>
        </w:tc>
      </w:tr>
      <w:tr w:rsidR="003A2935" w:rsidRPr="00934994" w14:paraId="57F7AE73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1BF6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89B2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3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5CF2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3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837A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9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ABAA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135</w:t>
            </w:r>
          </w:p>
        </w:tc>
      </w:tr>
      <w:tr w:rsidR="003A2935" w:rsidRPr="00934994" w14:paraId="4ECF957D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C4F8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3375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8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F143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8703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0,65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65BE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6</w:t>
            </w:r>
          </w:p>
        </w:tc>
      </w:tr>
      <w:tr w:rsidR="003A2935" w:rsidRPr="00934994" w14:paraId="4579BFB6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6B29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4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DAD4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,25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CA07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,29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F570E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,72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99FF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40</w:t>
            </w:r>
          </w:p>
        </w:tc>
      </w:tr>
      <w:tr w:rsidR="003A2935" w:rsidRPr="00934994" w14:paraId="04DCC6FB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C76D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717A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2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23DF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0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F718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,51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381F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630</w:t>
            </w:r>
          </w:p>
        </w:tc>
      </w:tr>
      <w:tr w:rsidR="003A2935" w:rsidRPr="00934994" w14:paraId="78AD1440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A492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518F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77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B6D4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76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B595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63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01D3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23</w:t>
            </w:r>
          </w:p>
        </w:tc>
      </w:tr>
      <w:tr w:rsidR="003A2935" w:rsidRPr="00934994" w14:paraId="05BDE9BC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EDC9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0E10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2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5730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4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BABA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9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6635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,583</w:t>
            </w:r>
          </w:p>
        </w:tc>
      </w:tr>
      <w:tr w:rsidR="003A2935" w:rsidRPr="00934994" w14:paraId="669D1CE3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C7EB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59C1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6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1793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5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3230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3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4397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59</w:t>
            </w:r>
          </w:p>
        </w:tc>
      </w:tr>
      <w:tr w:rsidR="003A2935" w:rsidRPr="00934994" w14:paraId="28D95B45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A131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A74E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53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29F5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54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706D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50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E888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364</w:t>
            </w:r>
          </w:p>
        </w:tc>
      </w:tr>
      <w:tr w:rsidR="003A2935" w:rsidRPr="00934994" w14:paraId="006CA4C0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F3BE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B1FC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,8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015D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,81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2206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,97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13C8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24</w:t>
            </w:r>
          </w:p>
        </w:tc>
      </w:tr>
      <w:tr w:rsidR="003A2935" w:rsidRPr="00934994" w14:paraId="08FBA118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8FDB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A368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68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A2D8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67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0BFF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3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194F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42</w:t>
            </w:r>
          </w:p>
        </w:tc>
      </w:tr>
      <w:tr w:rsidR="003A2935" w:rsidRPr="00934994" w14:paraId="5E2A1ECC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FCA6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452C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61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80D6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62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63CD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,08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8246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,076</w:t>
            </w:r>
          </w:p>
        </w:tc>
      </w:tr>
      <w:tr w:rsidR="003A2935" w:rsidRPr="00934994" w14:paraId="634B92BA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EC509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CEB4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4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AD9A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3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C09B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9,67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CD67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15</w:t>
            </w:r>
          </w:p>
        </w:tc>
      </w:tr>
      <w:tr w:rsidR="003A2935" w:rsidRPr="00934994" w14:paraId="770F0CEA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8D61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3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9249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,63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E7E1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,66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8172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9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C914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44</w:t>
            </w:r>
          </w:p>
        </w:tc>
      </w:tr>
      <w:tr w:rsidR="003A2935" w:rsidRPr="00934994" w14:paraId="130F5344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F53F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4CE0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6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084D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5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5CD1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,54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A4ED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12</w:t>
            </w:r>
          </w:p>
        </w:tc>
      </w:tr>
      <w:tr w:rsidR="003A2935" w:rsidRPr="00934994" w14:paraId="3323A440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A244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EAA1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,10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EDB5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,11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2576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,37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0C5D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,392</w:t>
            </w:r>
          </w:p>
        </w:tc>
      </w:tr>
      <w:tr w:rsidR="003A2935" w:rsidRPr="00934994" w14:paraId="55F9747C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0F37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9936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952B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68D4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,56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66DA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,177</w:t>
            </w:r>
          </w:p>
        </w:tc>
      </w:tr>
      <w:tr w:rsidR="003A2935" w:rsidRPr="00934994" w14:paraId="46053B98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6AA9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6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A374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44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72D8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7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B721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,94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567A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27</w:t>
            </w:r>
          </w:p>
        </w:tc>
      </w:tr>
      <w:tr w:rsidR="003A2935" w:rsidRPr="00934994" w14:paraId="2D2C176B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C013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7BAB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,25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3554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,23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C3BB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7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CE0E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,678</w:t>
            </w:r>
          </w:p>
        </w:tc>
      </w:tr>
      <w:tr w:rsidR="003A2935" w:rsidRPr="00934994" w14:paraId="0738EDB4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B2B2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3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260D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5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AC9E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79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FEDD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3,76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546C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6</w:t>
            </w:r>
          </w:p>
        </w:tc>
      </w:tr>
      <w:tr w:rsidR="003A2935" w:rsidRPr="00934994" w14:paraId="563B19F9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3C8B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6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7E26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,38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5860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,54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370A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1,30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522F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36</w:t>
            </w:r>
          </w:p>
        </w:tc>
      </w:tr>
      <w:tr w:rsidR="003A2935" w:rsidRPr="00934994" w14:paraId="70DE0261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040C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5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295B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8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5A15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4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C1C3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0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342F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15</w:t>
            </w:r>
          </w:p>
        </w:tc>
      </w:tr>
      <w:tr w:rsidR="003A2935" w:rsidRPr="00934994" w14:paraId="63EAAC16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E49F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82CA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0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4A9D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5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3EA3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69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DA68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33</w:t>
            </w:r>
          </w:p>
        </w:tc>
      </w:tr>
      <w:tr w:rsidR="003A2935" w:rsidRPr="00934994" w14:paraId="0FA9A739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8AB6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5297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5D01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DE6B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2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8CFD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,266</w:t>
            </w:r>
          </w:p>
        </w:tc>
      </w:tr>
      <w:tr w:rsidR="003A2935" w:rsidRPr="00934994" w14:paraId="27925EBF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0F9D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3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CA50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5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4298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1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90E8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7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F5AF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48</w:t>
            </w:r>
          </w:p>
        </w:tc>
      </w:tr>
      <w:tr w:rsidR="003A2935" w:rsidRPr="00934994" w14:paraId="1BAA1895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9A02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0C43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4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35A1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1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46A2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,38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9BB7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00</w:t>
            </w:r>
          </w:p>
        </w:tc>
      </w:tr>
      <w:tr w:rsidR="003A2935" w:rsidRPr="00934994" w14:paraId="7E99BE03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DC24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24C6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4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92B1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7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5C80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,00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7656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48</w:t>
            </w:r>
          </w:p>
        </w:tc>
      </w:tr>
      <w:tr w:rsidR="003A2935" w:rsidRPr="00934994" w14:paraId="0FE0005C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B86A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8ACF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5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E0A83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7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33FE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,83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7FBB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65</w:t>
            </w:r>
          </w:p>
        </w:tc>
      </w:tr>
      <w:tr w:rsidR="003A2935" w:rsidRPr="00934994" w14:paraId="62292BF6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A865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084E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,49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889A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,51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6D5A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0,18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ED11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38</w:t>
            </w:r>
          </w:p>
        </w:tc>
      </w:tr>
      <w:tr w:rsidR="003A2935" w:rsidRPr="00934994" w14:paraId="747FDF5D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861E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06CC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9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8E46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8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0325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,38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8206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533</w:t>
            </w:r>
          </w:p>
        </w:tc>
      </w:tr>
      <w:tr w:rsidR="003A2935" w:rsidRPr="00934994" w14:paraId="57AF0A0A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8EBB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7D24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67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ABED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64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912A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53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D7FD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46</w:t>
            </w:r>
          </w:p>
        </w:tc>
      </w:tr>
      <w:tr w:rsidR="003A2935" w:rsidRPr="00934994" w14:paraId="7E67DB5B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109C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129E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1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2551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5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6639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3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664D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,300</w:t>
            </w:r>
          </w:p>
        </w:tc>
      </w:tr>
      <w:tr w:rsidR="003A2935" w:rsidRPr="00934994" w14:paraId="436BF67C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71BE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76CA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89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F170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90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27C3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43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5528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,422</w:t>
            </w:r>
          </w:p>
        </w:tc>
      </w:tr>
      <w:tr w:rsidR="003A2935" w:rsidRPr="00934994" w14:paraId="3C65DCF8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BCD0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5B1E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4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5D5E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6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B347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0,29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797C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80</w:t>
            </w:r>
          </w:p>
        </w:tc>
      </w:tr>
      <w:tr w:rsidR="003A2935" w:rsidRPr="00934994" w14:paraId="4F373BCB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AFAB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162E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,82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AF2C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0,83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0C07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55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47EF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556</w:t>
            </w:r>
          </w:p>
        </w:tc>
      </w:tr>
      <w:tr w:rsidR="003A2935" w:rsidRPr="00934994" w14:paraId="0CBF0B95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DBCD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5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1E1F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69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5949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5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368D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68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9A1C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,026</w:t>
            </w:r>
          </w:p>
        </w:tc>
      </w:tr>
      <w:tr w:rsidR="003A2935" w:rsidRPr="00934994" w14:paraId="2B0A89D2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C1BE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6954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8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8A48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3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C6E4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,07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FDCE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09</w:t>
            </w:r>
          </w:p>
        </w:tc>
      </w:tr>
      <w:tr w:rsidR="003A2935" w:rsidRPr="00934994" w14:paraId="79DBB4A7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6197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B3AA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67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5E56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67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E2D8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7,38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58C1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5</w:t>
            </w:r>
          </w:p>
        </w:tc>
      </w:tr>
      <w:tr w:rsidR="003A2935" w:rsidRPr="00934994" w14:paraId="51447728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E5F4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6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932B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,05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BFBF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,11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EDA6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4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D4B7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97</w:t>
            </w:r>
          </w:p>
        </w:tc>
      </w:tr>
      <w:tr w:rsidR="003A2935" w:rsidRPr="00934994" w14:paraId="22B3B2E2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C277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2528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3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4C02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5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CCAC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,66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CCF2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72</w:t>
            </w:r>
          </w:p>
        </w:tc>
      </w:tr>
      <w:tr w:rsidR="003A2935" w:rsidRPr="00934994" w14:paraId="2645DE1C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245E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11C9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,00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2ACF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,98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3417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65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3977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,184</w:t>
            </w:r>
          </w:p>
        </w:tc>
      </w:tr>
      <w:tr w:rsidR="003A2935" w:rsidRPr="00934994" w14:paraId="65388186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6AF0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4F3E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9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EFC9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9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D858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,82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9316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,113</w:t>
            </w:r>
          </w:p>
        </w:tc>
      </w:tr>
      <w:tr w:rsidR="003A2935" w:rsidRPr="00934994" w14:paraId="4DAC67FB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DD48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E6F7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3,61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72C2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3,60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6B58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,32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EED9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,387</w:t>
            </w:r>
          </w:p>
        </w:tc>
      </w:tr>
      <w:tr w:rsidR="003A2935" w:rsidRPr="00934994" w14:paraId="3906B644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DEAA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F62F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4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5030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4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15D0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7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AFF0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,402</w:t>
            </w:r>
          </w:p>
        </w:tc>
      </w:tr>
      <w:tr w:rsidR="003A2935" w:rsidRPr="00934994" w14:paraId="028DAF57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B18C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3895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81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823F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81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8D3B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8,51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FA9B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9</w:t>
            </w:r>
          </w:p>
        </w:tc>
      </w:tr>
      <w:tr w:rsidR="003A2935" w:rsidRPr="00934994" w14:paraId="437A4A10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8C4D6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18BF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,53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3214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6,52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1650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9,26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CD5F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96</w:t>
            </w:r>
          </w:p>
        </w:tc>
      </w:tr>
      <w:tr w:rsidR="003A2935" w:rsidRPr="00934994" w14:paraId="4F20AED2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82B1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3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A050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8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0623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4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4D56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8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BF98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33</w:t>
            </w:r>
          </w:p>
        </w:tc>
      </w:tr>
      <w:tr w:rsidR="003A2935" w:rsidRPr="00934994" w14:paraId="17682B8A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F950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4956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8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4F0F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6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D8F1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6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86C1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99</w:t>
            </w:r>
          </w:p>
        </w:tc>
      </w:tr>
      <w:tr w:rsidR="003A2935" w:rsidRPr="00934994" w14:paraId="4A4645D8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B1DE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71FC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3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AEE9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4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09DE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6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7835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,462</w:t>
            </w:r>
          </w:p>
        </w:tc>
      </w:tr>
      <w:tr w:rsidR="003A2935" w:rsidRPr="00934994" w14:paraId="2284B0F4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253E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87B2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3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8C17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3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38EB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,13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7903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96</w:t>
            </w:r>
          </w:p>
        </w:tc>
      </w:tr>
      <w:tr w:rsidR="003A2935" w:rsidRPr="00934994" w14:paraId="26554273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536B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1D00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,66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7189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,67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7A74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4,86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95F2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54</w:t>
            </w:r>
          </w:p>
        </w:tc>
      </w:tr>
      <w:tr w:rsidR="003A2935" w:rsidRPr="00934994" w14:paraId="270943C7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30E6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CF42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5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ED7A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6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4F67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9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F2AC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67</w:t>
            </w:r>
          </w:p>
        </w:tc>
      </w:tr>
      <w:tr w:rsidR="003A2935" w:rsidRPr="00934994" w14:paraId="167DDA1D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9EC3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7689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2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48A0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2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FFD3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,23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21C8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,199</w:t>
            </w:r>
          </w:p>
        </w:tc>
      </w:tr>
      <w:tr w:rsidR="003A2935" w:rsidRPr="00934994" w14:paraId="2B8B9A96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5474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D3AB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,46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2BED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,46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F628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,22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449A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,123</w:t>
            </w:r>
          </w:p>
        </w:tc>
      </w:tr>
      <w:tr w:rsidR="003A2935" w:rsidRPr="00934994" w14:paraId="70B6CF13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6486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2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0578E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7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D1B8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0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6C8F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,58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77B6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45</w:t>
            </w:r>
          </w:p>
        </w:tc>
      </w:tr>
      <w:tr w:rsidR="003A2935" w:rsidRPr="00934994" w14:paraId="099CB8E4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2FAD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F174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,93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DBA1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,93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8EB6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43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ADF1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86</w:t>
            </w:r>
          </w:p>
        </w:tc>
      </w:tr>
      <w:tr w:rsidR="003A2935" w:rsidRPr="00934994" w14:paraId="51758211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DC64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BE47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4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860D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8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7767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5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877B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115</w:t>
            </w:r>
          </w:p>
        </w:tc>
      </w:tr>
      <w:tr w:rsidR="003A2935" w:rsidRPr="00934994" w14:paraId="26757799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BB73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1A30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85E1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4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F9A9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50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B3A3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34</w:t>
            </w:r>
          </w:p>
        </w:tc>
      </w:tr>
      <w:tr w:rsidR="003A2935" w:rsidRPr="00934994" w14:paraId="1C08B1DD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9E8B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1C74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9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64F2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8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8324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7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EED0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01</w:t>
            </w:r>
          </w:p>
        </w:tc>
      </w:tr>
      <w:tr w:rsidR="003A2935" w:rsidRPr="00934994" w14:paraId="691888BB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C303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2B26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1,45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20B8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1,46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02CA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87,36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DE5D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52</w:t>
            </w:r>
          </w:p>
        </w:tc>
      </w:tr>
      <w:tr w:rsidR="003A2935" w:rsidRPr="00934994" w14:paraId="6CF321A8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25D4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0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1437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54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6CC0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65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E1C8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44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96E2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57</w:t>
            </w:r>
          </w:p>
        </w:tc>
      </w:tr>
      <w:tr w:rsidR="003A2935" w:rsidRPr="00934994" w14:paraId="237512DF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F2E4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F4A8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1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C37F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1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B439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,03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DABC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,559</w:t>
            </w:r>
          </w:p>
        </w:tc>
      </w:tr>
      <w:tr w:rsidR="003A2935" w:rsidRPr="00934994" w14:paraId="4C62A229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1B35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A625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6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0B1A2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5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79B7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1,26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3244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1</w:t>
            </w:r>
          </w:p>
        </w:tc>
      </w:tr>
      <w:tr w:rsidR="003A2935" w:rsidRPr="00934994" w14:paraId="6F43207E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3E2E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5646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8C5C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0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7B2A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9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E021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85</w:t>
            </w:r>
          </w:p>
        </w:tc>
      </w:tr>
      <w:tr w:rsidR="003A2935" w:rsidRPr="00934994" w14:paraId="48084ACE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2707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083D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67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E41B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69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B0FE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1,10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CBF6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62</w:t>
            </w:r>
          </w:p>
        </w:tc>
      </w:tr>
      <w:tr w:rsidR="003A2935" w:rsidRPr="00934994" w14:paraId="2C6CBD40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AAB8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02037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,94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B243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,94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9950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1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6B36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11</w:t>
            </w:r>
          </w:p>
        </w:tc>
      </w:tr>
      <w:tr w:rsidR="003A2935" w:rsidRPr="00934994" w14:paraId="2D83A394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5036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FBD3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9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AAF1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9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AC8C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,44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4B36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,264</w:t>
            </w:r>
          </w:p>
        </w:tc>
      </w:tr>
      <w:tr w:rsidR="003A2935" w:rsidRPr="00934994" w14:paraId="3B482A73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735D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9411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3,80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3BE5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3,79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AE4E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,36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C5A1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,887</w:t>
            </w:r>
          </w:p>
        </w:tc>
      </w:tr>
      <w:tr w:rsidR="003A2935" w:rsidRPr="00934994" w14:paraId="79682680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1434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01D1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2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9E58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3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87AB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5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96BC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,104</w:t>
            </w:r>
          </w:p>
        </w:tc>
      </w:tr>
      <w:tr w:rsidR="003A2935" w:rsidRPr="00934994" w14:paraId="2D830680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9F6B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A617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82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AA2D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81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524C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6,73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10C5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0</w:t>
            </w:r>
          </w:p>
        </w:tc>
      </w:tr>
      <w:tr w:rsidR="003A2935" w:rsidRPr="00934994" w14:paraId="7236A7E5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D2C7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F0A5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,57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CD89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,55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EE88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,03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BA00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54</w:t>
            </w:r>
          </w:p>
        </w:tc>
      </w:tr>
      <w:tr w:rsidR="003A2935" w:rsidRPr="00934994" w14:paraId="32B69C91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3F25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551C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7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EBBB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7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3804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41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D94E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83</w:t>
            </w:r>
          </w:p>
        </w:tc>
      </w:tr>
      <w:tr w:rsidR="003A2935" w:rsidRPr="00934994" w14:paraId="00B045C1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12C1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41CE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2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6BC5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3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516D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1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96AB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75</w:t>
            </w:r>
          </w:p>
        </w:tc>
      </w:tr>
      <w:tr w:rsidR="003A2935" w:rsidRPr="00934994" w14:paraId="448E0E04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0AAF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BCC3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54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6B42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56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9358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68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71FD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425</w:t>
            </w:r>
          </w:p>
        </w:tc>
      </w:tr>
      <w:tr w:rsidR="003A2935" w:rsidRPr="00934994" w14:paraId="3694F163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C9A2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296D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4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0C92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4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1FFB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0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ADBF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,871</w:t>
            </w:r>
          </w:p>
        </w:tc>
      </w:tr>
      <w:tr w:rsidR="003A2935" w:rsidRPr="00934994" w14:paraId="3F394494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D435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C914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,04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D5D1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,05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99D4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9,05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305F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0</w:t>
            </w:r>
          </w:p>
        </w:tc>
      </w:tr>
      <w:tr w:rsidR="003A2935" w:rsidRPr="00934994" w14:paraId="785369B9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8A5C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8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D809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1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BEA6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2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BD2A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9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C04D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44</w:t>
            </w:r>
          </w:p>
        </w:tc>
      </w:tr>
      <w:tr w:rsidR="003A2935" w:rsidRPr="00934994" w14:paraId="4CE48C93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BDD8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DB57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1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69B7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4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8431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9,3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3594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4</w:t>
            </w:r>
          </w:p>
        </w:tc>
      </w:tr>
      <w:tr w:rsidR="003A2935" w:rsidRPr="00934994" w14:paraId="1D480A0E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1BB7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0C84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,88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0FB5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,88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698B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4,46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C633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79</w:t>
            </w:r>
          </w:p>
        </w:tc>
      </w:tr>
      <w:tr w:rsidR="003A2935" w:rsidRPr="00934994" w14:paraId="6849810D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68E5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3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F252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5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C10DB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87A2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,53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20A7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70</w:t>
            </w:r>
          </w:p>
        </w:tc>
      </w:tr>
      <w:tr w:rsidR="003A2935" w:rsidRPr="00934994" w14:paraId="1EF4C5A3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8C48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89C6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,80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5E79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,80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1D46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51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E8A1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10</w:t>
            </w:r>
          </w:p>
        </w:tc>
      </w:tr>
      <w:tr w:rsidR="003A2935" w:rsidRPr="00934994" w14:paraId="6512C945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ECEE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4B28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3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20F3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1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E2B3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7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C90F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,843</w:t>
            </w:r>
          </w:p>
        </w:tc>
      </w:tr>
      <w:tr w:rsidR="003A2935" w:rsidRPr="00934994" w14:paraId="66E9DC77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03EF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CA74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1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B34C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1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571A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,61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674C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67</w:t>
            </w:r>
          </w:p>
        </w:tc>
      </w:tr>
      <w:tr w:rsidR="003A2935" w:rsidRPr="00934994" w14:paraId="2AD04BA1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B9E9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0042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5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B812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3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708E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64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DDEF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01</w:t>
            </w:r>
          </w:p>
        </w:tc>
      </w:tr>
      <w:tr w:rsidR="003A2935" w:rsidRPr="00934994" w14:paraId="22A9E0D0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2307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3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AEC7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94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DC4B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98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1025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5,19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2A2B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5</w:t>
            </w:r>
          </w:p>
        </w:tc>
      </w:tr>
      <w:tr w:rsidR="003A2935" w:rsidRPr="00934994" w14:paraId="3E701D0E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24F3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6185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,25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1C61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,25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9F29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4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C839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62</w:t>
            </w:r>
          </w:p>
        </w:tc>
      </w:tr>
      <w:tr w:rsidR="003A2935" w:rsidRPr="00934994" w14:paraId="0076D08C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771B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3165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9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D91F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,02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5F36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,04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73FC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229</w:t>
            </w:r>
          </w:p>
        </w:tc>
      </w:tr>
      <w:tr w:rsidR="003A2935" w:rsidRPr="00934994" w14:paraId="32BBD86E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B4C1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4231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,5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423B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3,51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C14C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,77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6E21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81</w:t>
            </w:r>
          </w:p>
        </w:tc>
      </w:tr>
      <w:tr w:rsidR="003A2935" w:rsidRPr="00934994" w14:paraId="6F7238FD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AD28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B1AF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5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78B0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5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D055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0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2181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447</w:t>
            </w:r>
          </w:p>
        </w:tc>
      </w:tr>
      <w:tr w:rsidR="003A2935" w:rsidRPr="00934994" w14:paraId="30DF1CFB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1229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7FAC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2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D7A6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2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E1C9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2,08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2B656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661</w:t>
            </w:r>
          </w:p>
        </w:tc>
      </w:tr>
      <w:tr w:rsidR="003A2935" w:rsidRPr="00934994" w14:paraId="4D332A14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791D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3AC7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,58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C41B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2,58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13C3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47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072D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5,237</w:t>
            </w:r>
          </w:p>
        </w:tc>
      </w:tr>
      <w:tr w:rsidR="003A2935" w:rsidRPr="00934994" w14:paraId="5302A222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2180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0D1C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2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CCE8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1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D02D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,23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1E59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784</w:t>
            </w:r>
          </w:p>
        </w:tc>
      </w:tr>
      <w:tr w:rsidR="003A2935" w:rsidRPr="00934994" w14:paraId="7B9028A2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2D3F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B380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1,26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110F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1,26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515A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6,03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C381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,505</w:t>
            </w:r>
          </w:p>
        </w:tc>
      </w:tr>
      <w:tr w:rsidR="003A2935" w:rsidRPr="00934994" w14:paraId="2F194F9D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3D93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20C3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3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C95D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2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E3C5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7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DB58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,427</w:t>
            </w:r>
          </w:p>
        </w:tc>
      </w:tr>
      <w:tr w:rsidR="003A2935" w:rsidRPr="00934994" w14:paraId="258EC3E2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FF89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3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0F91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95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1F7B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99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854F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7,80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121E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24</w:t>
            </w:r>
          </w:p>
        </w:tc>
      </w:tr>
      <w:tr w:rsidR="003A2935" w:rsidRPr="00934994" w14:paraId="0F490281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D7F9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43FB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,04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DE99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8,02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6F49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9,96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2EBB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251</w:t>
            </w:r>
          </w:p>
        </w:tc>
      </w:tr>
      <w:tr w:rsidR="003A2935" w:rsidRPr="00934994" w14:paraId="1432E3D7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1C5A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7CF9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2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3918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4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287F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60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6D0B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963</w:t>
            </w:r>
          </w:p>
        </w:tc>
      </w:tr>
      <w:tr w:rsidR="003A2935" w:rsidRPr="00934994" w14:paraId="2ADF6C14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B684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C35F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0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F64B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0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71FB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3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9611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319</w:t>
            </w:r>
          </w:p>
        </w:tc>
      </w:tr>
      <w:tr w:rsidR="003A2935" w:rsidRPr="00934994" w14:paraId="1B74C1C6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20D3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2AC0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0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F9F8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0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8D7D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8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D111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085</w:t>
            </w:r>
          </w:p>
        </w:tc>
      </w:tr>
      <w:tr w:rsidR="003A2935" w:rsidRPr="00934994" w14:paraId="25510405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A816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40AC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45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EB93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45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33E73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7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A155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53</w:t>
            </w:r>
          </w:p>
        </w:tc>
      </w:tr>
      <w:tr w:rsidR="003A2935" w:rsidRPr="00934994" w14:paraId="22B10EA4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3F8C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1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ABBC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,10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2E64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,08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9574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74,14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754E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60</w:t>
            </w:r>
          </w:p>
        </w:tc>
      </w:tr>
      <w:tr w:rsidR="003A2935" w:rsidRPr="00934994" w14:paraId="5AC2AB78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B728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6C5A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6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921C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4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1E38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5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218A4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67</w:t>
            </w:r>
          </w:p>
        </w:tc>
      </w:tr>
      <w:tr w:rsidR="003A2935" w:rsidRPr="00934994" w14:paraId="2BCD27AD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9071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1D7C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2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069E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11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A9C2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,09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46B1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3,534</w:t>
            </w:r>
          </w:p>
        </w:tc>
      </w:tr>
      <w:tr w:rsidR="003A2935" w:rsidRPr="00934994" w14:paraId="5CB83946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7D4E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FF046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,90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16A3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4,91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3E5EA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7,73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83579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903</w:t>
            </w:r>
          </w:p>
        </w:tc>
      </w:tr>
      <w:tr w:rsidR="003A2935" w:rsidRPr="00934994" w14:paraId="786370E8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A15D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5742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7120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1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C7AE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21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3C54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82</w:t>
            </w:r>
          </w:p>
        </w:tc>
      </w:tr>
      <w:tr w:rsidR="003A2935" w:rsidRPr="00934994" w14:paraId="64A6E873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F5EC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1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2F04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,18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979CF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,19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2F11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34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8A32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2,619</w:t>
            </w:r>
          </w:p>
        </w:tc>
      </w:tr>
      <w:tr w:rsidR="003A2935" w:rsidRPr="00934994" w14:paraId="6156A8C8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07E3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6AFD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1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3A27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1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BA7C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,34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FAE1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5,005</w:t>
            </w:r>
          </w:p>
        </w:tc>
      </w:tr>
      <w:tr w:rsidR="003A2935" w:rsidRPr="00934994" w14:paraId="0DC6EEAD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5E73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4B5D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9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02F01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80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7FA8D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1,34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3CE1C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,975</w:t>
            </w:r>
          </w:p>
        </w:tc>
      </w:tr>
      <w:tr w:rsidR="003A2935" w:rsidRPr="00934994" w14:paraId="1A69CE89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F28E8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00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11FC0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8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BEFEE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29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03595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15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470D7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-0,772</w:t>
            </w:r>
          </w:p>
        </w:tc>
      </w:tr>
      <w:tr w:rsidR="003A2935" w:rsidRPr="00934994" w14:paraId="0E13B2FB" w14:textId="77777777" w:rsidTr="008C58F6">
        <w:trPr>
          <w:trHeight w:val="300"/>
        </w:trPr>
        <w:tc>
          <w:tcPr>
            <w:tcW w:w="2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51CDB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0,00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0FB8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,78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DB764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17,78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15942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,5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A2253" w14:textId="77777777" w:rsidR="003A2935" w:rsidRPr="00934994" w:rsidRDefault="003A2935" w:rsidP="008C58F6">
            <w:pPr>
              <w:spacing w:line="240" w:lineRule="auto"/>
              <w:ind w:firstLine="0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</w:pPr>
            <w:r w:rsidRPr="00934994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en-ID"/>
                <w14:ligatures w14:val="none"/>
              </w:rPr>
              <w:t>4,258</w:t>
            </w:r>
          </w:p>
        </w:tc>
      </w:tr>
    </w:tbl>
    <w:p w14:paraId="24C5FF15" w14:textId="77777777" w:rsidR="003A2935" w:rsidRPr="00851878" w:rsidRDefault="003A2935" w:rsidP="003A2935">
      <w:pPr>
        <w:autoSpaceDE w:val="0"/>
        <w:autoSpaceDN w:val="0"/>
        <w:adjustRightInd w:val="0"/>
        <w:spacing w:line="480" w:lineRule="auto"/>
        <w:ind w:firstLine="0"/>
        <w:jc w:val="both"/>
        <w:rPr>
          <w:b/>
          <w:bCs/>
          <w:kern w:val="0"/>
        </w:rPr>
      </w:pPr>
      <w:r>
        <w:rPr>
          <w:b/>
          <w:bCs/>
          <w:kern w:val="0"/>
        </w:rPr>
        <w:t xml:space="preserve"> </w:t>
      </w:r>
      <w:bookmarkEnd w:id="0"/>
    </w:p>
    <w:p w14:paraId="31DB875F" w14:textId="77777777" w:rsidR="003A2935" w:rsidRDefault="003A2935"/>
    <w:sectPr w:rsidR="003A2935" w:rsidSect="003A2935">
      <w:headerReference w:type="first" r:id="rId8"/>
      <w:pgSz w:w="12240" w:h="15840"/>
      <w:pgMar w:top="2268" w:right="1701" w:bottom="1701" w:left="2268" w:header="0" w:footer="0" w:gutter="0"/>
      <w:pgNumType w:start="84"/>
      <w:cols w:space="708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1ABD4A1" w14:textId="77777777" w:rsidR="00EF73F8" w:rsidRDefault="00EF73F8">
      <w:pPr>
        <w:spacing w:line="240" w:lineRule="auto"/>
      </w:pPr>
      <w:r>
        <w:separator/>
      </w:r>
    </w:p>
  </w:endnote>
  <w:endnote w:type="continuationSeparator" w:id="0">
    <w:p w14:paraId="1F236D16" w14:textId="77777777" w:rsidR="00EF73F8" w:rsidRDefault="00EF73F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417B6C6" w14:textId="77777777" w:rsidR="00EF73F8" w:rsidRDefault="00EF73F8">
      <w:pPr>
        <w:spacing w:line="240" w:lineRule="auto"/>
      </w:pPr>
      <w:r>
        <w:separator/>
      </w:r>
    </w:p>
  </w:footnote>
  <w:footnote w:type="continuationSeparator" w:id="0">
    <w:p w14:paraId="734501FF" w14:textId="77777777" w:rsidR="00EF73F8" w:rsidRDefault="00EF73F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D78F6F" w14:textId="77777777" w:rsidR="003A2935" w:rsidRDefault="003A2935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1C0A4DE" w14:textId="77777777" w:rsidR="003A2935" w:rsidRDefault="003A2935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D839A8"/>
    <w:multiLevelType w:val="hybridMultilevel"/>
    <w:tmpl w:val="BFCA3DCA"/>
    <w:lvl w:ilvl="0" w:tplc="16F885F6">
      <w:start w:val="1"/>
      <w:numFmt w:val="decimal"/>
      <w:lvlText w:val="%1."/>
      <w:lvlJc w:val="left"/>
      <w:pPr>
        <w:ind w:left="220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923" w:hanging="360"/>
      </w:pPr>
    </w:lvl>
    <w:lvl w:ilvl="2" w:tplc="3809001B" w:tentative="1">
      <w:start w:val="1"/>
      <w:numFmt w:val="lowerRoman"/>
      <w:lvlText w:val="%3."/>
      <w:lvlJc w:val="right"/>
      <w:pPr>
        <w:ind w:left="3643" w:hanging="180"/>
      </w:pPr>
    </w:lvl>
    <w:lvl w:ilvl="3" w:tplc="3809000F" w:tentative="1">
      <w:start w:val="1"/>
      <w:numFmt w:val="decimal"/>
      <w:lvlText w:val="%4."/>
      <w:lvlJc w:val="left"/>
      <w:pPr>
        <w:ind w:left="4363" w:hanging="360"/>
      </w:pPr>
    </w:lvl>
    <w:lvl w:ilvl="4" w:tplc="38090019" w:tentative="1">
      <w:start w:val="1"/>
      <w:numFmt w:val="lowerLetter"/>
      <w:lvlText w:val="%5."/>
      <w:lvlJc w:val="left"/>
      <w:pPr>
        <w:ind w:left="5083" w:hanging="360"/>
      </w:pPr>
    </w:lvl>
    <w:lvl w:ilvl="5" w:tplc="3809001B" w:tentative="1">
      <w:start w:val="1"/>
      <w:numFmt w:val="lowerRoman"/>
      <w:lvlText w:val="%6."/>
      <w:lvlJc w:val="right"/>
      <w:pPr>
        <w:ind w:left="5803" w:hanging="180"/>
      </w:pPr>
    </w:lvl>
    <w:lvl w:ilvl="6" w:tplc="3809000F" w:tentative="1">
      <w:start w:val="1"/>
      <w:numFmt w:val="decimal"/>
      <w:lvlText w:val="%7."/>
      <w:lvlJc w:val="left"/>
      <w:pPr>
        <w:ind w:left="6523" w:hanging="360"/>
      </w:pPr>
    </w:lvl>
    <w:lvl w:ilvl="7" w:tplc="38090019" w:tentative="1">
      <w:start w:val="1"/>
      <w:numFmt w:val="lowerLetter"/>
      <w:lvlText w:val="%8."/>
      <w:lvlJc w:val="left"/>
      <w:pPr>
        <w:ind w:left="7243" w:hanging="360"/>
      </w:pPr>
    </w:lvl>
    <w:lvl w:ilvl="8" w:tplc="3809001B" w:tentative="1">
      <w:start w:val="1"/>
      <w:numFmt w:val="lowerRoman"/>
      <w:lvlText w:val="%9."/>
      <w:lvlJc w:val="right"/>
      <w:pPr>
        <w:ind w:left="7963" w:hanging="180"/>
      </w:pPr>
    </w:lvl>
  </w:abstractNum>
  <w:abstractNum w:abstractNumId="1" w15:restartNumberingAfterBreak="0">
    <w:nsid w:val="08474F03"/>
    <w:multiLevelType w:val="hybridMultilevel"/>
    <w:tmpl w:val="F52C5DFA"/>
    <w:lvl w:ilvl="0" w:tplc="38090019">
      <w:start w:val="1"/>
      <w:numFmt w:val="lowerLetter"/>
      <w:lvlText w:val="%1."/>
      <w:lvlJc w:val="left"/>
      <w:pPr>
        <w:ind w:left="2291" w:hanging="360"/>
      </w:pPr>
    </w:lvl>
    <w:lvl w:ilvl="1" w:tplc="38090019" w:tentative="1">
      <w:start w:val="1"/>
      <w:numFmt w:val="lowerLetter"/>
      <w:lvlText w:val="%2."/>
      <w:lvlJc w:val="left"/>
      <w:pPr>
        <w:ind w:left="3011" w:hanging="360"/>
      </w:pPr>
    </w:lvl>
    <w:lvl w:ilvl="2" w:tplc="38090019">
      <w:start w:val="1"/>
      <w:numFmt w:val="lowerLetter"/>
      <w:lvlText w:val="%3."/>
      <w:lvlJc w:val="left"/>
      <w:pPr>
        <w:ind w:left="3911" w:hanging="360"/>
      </w:pPr>
    </w:lvl>
    <w:lvl w:ilvl="3" w:tplc="3809000F" w:tentative="1">
      <w:start w:val="1"/>
      <w:numFmt w:val="decimal"/>
      <w:lvlText w:val="%4."/>
      <w:lvlJc w:val="left"/>
      <w:pPr>
        <w:ind w:left="4451" w:hanging="360"/>
      </w:pPr>
    </w:lvl>
    <w:lvl w:ilvl="4" w:tplc="38090019" w:tentative="1">
      <w:start w:val="1"/>
      <w:numFmt w:val="lowerLetter"/>
      <w:lvlText w:val="%5."/>
      <w:lvlJc w:val="left"/>
      <w:pPr>
        <w:ind w:left="5171" w:hanging="360"/>
      </w:pPr>
    </w:lvl>
    <w:lvl w:ilvl="5" w:tplc="3809001B" w:tentative="1">
      <w:start w:val="1"/>
      <w:numFmt w:val="lowerRoman"/>
      <w:lvlText w:val="%6."/>
      <w:lvlJc w:val="right"/>
      <w:pPr>
        <w:ind w:left="5891" w:hanging="180"/>
      </w:pPr>
    </w:lvl>
    <w:lvl w:ilvl="6" w:tplc="3809000F" w:tentative="1">
      <w:start w:val="1"/>
      <w:numFmt w:val="decimal"/>
      <w:lvlText w:val="%7."/>
      <w:lvlJc w:val="left"/>
      <w:pPr>
        <w:ind w:left="6611" w:hanging="360"/>
      </w:pPr>
    </w:lvl>
    <w:lvl w:ilvl="7" w:tplc="38090019" w:tentative="1">
      <w:start w:val="1"/>
      <w:numFmt w:val="lowerLetter"/>
      <w:lvlText w:val="%8."/>
      <w:lvlJc w:val="left"/>
      <w:pPr>
        <w:ind w:left="7331" w:hanging="360"/>
      </w:pPr>
    </w:lvl>
    <w:lvl w:ilvl="8" w:tplc="3809001B" w:tentative="1">
      <w:start w:val="1"/>
      <w:numFmt w:val="lowerRoman"/>
      <w:lvlText w:val="%9."/>
      <w:lvlJc w:val="right"/>
      <w:pPr>
        <w:ind w:left="8051" w:hanging="180"/>
      </w:pPr>
    </w:lvl>
  </w:abstractNum>
  <w:abstractNum w:abstractNumId="2" w15:restartNumberingAfterBreak="0">
    <w:nsid w:val="089E55D6"/>
    <w:multiLevelType w:val="hybridMultilevel"/>
    <w:tmpl w:val="4AE49808"/>
    <w:lvl w:ilvl="0" w:tplc="3809000F">
      <w:start w:val="1"/>
      <w:numFmt w:val="decimal"/>
      <w:lvlText w:val="%1."/>
      <w:lvlJc w:val="left"/>
      <w:pPr>
        <w:ind w:left="1146" w:hanging="360"/>
      </w:p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" w15:restartNumberingAfterBreak="0">
    <w:nsid w:val="09D723D2"/>
    <w:multiLevelType w:val="hybridMultilevel"/>
    <w:tmpl w:val="A31A928A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C0A06CB"/>
    <w:multiLevelType w:val="hybridMultilevel"/>
    <w:tmpl w:val="6F3838C0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EB97CE9"/>
    <w:multiLevelType w:val="hybridMultilevel"/>
    <w:tmpl w:val="FA8667EE"/>
    <w:lvl w:ilvl="0" w:tplc="B2C4879C">
      <w:start w:val="1"/>
      <w:numFmt w:val="lowerLetter"/>
      <w:lvlText w:val="%1."/>
      <w:lvlJc w:val="left"/>
      <w:pPr>
        <w:ind w:left="2061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2781" w:hanging="360"/>
      </w:pPr>
    </w:lvl>
    <w:lvl w:ilvl="2" w:tplc="3809001B" w:tentative="1">
      <w:start w:val="1"/>
      <w:numFmt w:val="lowerRoman"/>
      <w:lvlText w:val="%3."/>
      <w:lvlJc w:val="right"/>
      <w:pPr>
        <w:ind w:left="3501" w:hanging="180"/>
      </w:pPr>
    </w:lvl>
    <w:lvl w:ilvl="3" w:tplc="3809000F" w:tentative="1">
      <w:start w:val="1"/>
      <w:numFmt w:val="decimal"/>
      <w:lvlText w:val="%4."/>
      <w:lvlJc w:val="left"/>
      <w:pPr>
        <w:ind w:left="4221" w:hanging="360"/>
      </w:pPr>
    </w:lvl>
    <w:lvl w:ilvl="4" w:tplc="38090019" w:tentative="1">
      <w:start w:val="1"/>
      <w:numFmt w:val="lowerLetter"/>
      <w:lvlText w:val="%5."/>
      <w:lvlJc w:val="left"/>
      <w:pPr>
        <w:ind w:left="4941" w:hanging="360"/>
      </w:pPr>
    </w:lvl>
    <w:lvl w:ilvl="5" w:tplc="3809001B" w:tentative="1">
      <w:start w:val="1"/>
      <w:numFmt w:val="lowerRoman"/>
      <w:lvlText w:val="%6."/>
      <w:lvlJc w:val="right"/>
      <w:pPr>
        <w:ind w:left="5661" w:hanging="180"/>
      </w:pPr>
    </w:lvl>
    <w:lvl w:ilvl="6" w:tplc="3809000F" w:tentative="1">
      <w:start w:val="1"/>
      <w:numFmt w:val="decimal"/>
      <w:lvlText w:val="%7."/>
      <w:lvlJc w:val="left"/>
      <w:pPr>
        <w:ind w:left="6381" w:hanging="360"/>
      </w:pPr>
    </w:lvl>
    <w:lvl w:ilvl="7" w:tplc="38090019" w:tentative="1">
      <w:start w:val="1"/>
      <w:numFmt w:val="lowerLetter"/>
      <w:lvlText w:val="%8."/>
      <w:lvlJc w:val="left"/>
      <w:pPr>
        <w:ind w:left="7101" w:hanging="360"/>
      </w:pPr>
    </w:lvl>
    <w:lvl w:ilvl="8" w:tplc="3809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6" w15:restartNumberingAfterBreak="0">
    <w:nsid w:val="106820FE"/>
    <w:multiLevelType w:val="hybridMultilevel"/>
    <w:tmpl w:val="3DD6A18A"/>
    <w:lvl w:ilvl="0" w:tplc="C166181A">
      <w:start w:val="1"/>
      <w:numFmt w:val="upp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47753D7"/>
    <w:multiLevelType w:val="hybridMultilevel"/>
    <w:tmpl w:val="1660E9B2"/>
    <w:lvl w:ilvl="0" w:tplc="BF9C558C">
      <w:start w:val="1"/>
      <w:numFmt w:val="decimal"/>
      <w:lvlText w:val="%1."/>
      <w:lvlJc w:val="left"/>
      <w:pPr>
        <w:ind w:left="1571" w:hanging="360"/>
      </w:pPr>
      <w:rPr>
        <w:rFonts w:hint="default"/>
      </w:rPr>
    </w:lvl>
    <w:lvl w:ilvl="1" w:tplc="1E8682F0">
      <w:start w:val="1"/>
      <w:numFmt w:val="decimal"/>
      <w:lvlText w:val="%2."/>
      <w:lvlJc w:val="left"/>
      <w:pPr>
        <w:ind w:left="2291" w:hanging="360"/>
      </w:pPr>
      <w:rPr>
        <w:rFonts w:hint="default"/>
      </w:rPr>
    </w:lvl>
    <w:lvl w:ilvl="2" w:tplc="3809001B" w:tentative="1">
      <w:start w:val="1"/>
      <w:numFmt w:val="lowerRoman"/>
      <w:lvlText w:val="%3."/>
      <w:lvlJc w:val="right"/>
      <w:pPr>
        <w:ind w:left="3011" w:hanging="180"/>
      </w:pPr>
    </w:lvl>
    <w:lvl w:ilvl="3" w:tplc="3809000F" w:tentative="1">
      <w:start w:val="1"/>
      <w:numFmt w:val="decimal"/>
      <w:lvlText w:val="%4."/>
      <w:lvlJc w:val="left"/>
      <w:pPr>
        <w:ind w:left="3731" w:hanging="360"/>
      </w:pPr>
    </w:lvl>
    <w:lvl w:ilvl="4" w:tplc="38090019" w:tentative="1">
      <w:start w:val="1"/>
      <w:numFmt w:val="lowerLetter"/>
      <w:lvlText w:val="%5."/>
      <w:lvlJc w:val="left"/>
      <w:pPr>
        <w:ind w:left="4451" w:hanging="360"/>
      </w:pPr>
    </w:lvl>
    <w:lvl w:ilvl="5" w:tplc="3809001B" w:tentative="1">
      <w:start w:val="1"/>
      <w:numFmt w:val="lowerRoman"/>
      <w:lvlText w:val="%6."/>
      <w:lvlJc w:val="right"/>
      <w:pPr>
        <w:ind w:left="5171" w:hanging="180"/>
      </w:pPr>
    </w:lvl>
    <w:lvl w:ilvl="6" w:tplc="3809000F" w:tentative="1">
      <w:start w:val="1"/>
      <w:numFmt w:val="decimal"/>
      <w:lvlText w:val="%7."/>
      <w:lvlJc w:val="left"/>
      <w:pPr>
        <w:ind w:left="5891" w:hanging="360"/>
      </w:pPr>
    </w:lvl>
    <w:lvl w:ilvl="7" w:tplc="38090019" w:tentative="1">
      <w:start w:val="1"/>
      <w:numFmt w:val="lowerLetter"/>
      <w:lvlText w:val="%8."/>
      <w:lvlJc w:val="left"/>
      <w:pPr>
        <w:ind w:left="6611" w:hanging="360"/>
      </w:pPr>
    </w:lvl>
    <w:lvl w:ilvl="8" w:tplc="38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8" w15:restartNumberingAfterBreak="0">
    <w:nsid w:val="15E538C7"/>
    <w:multiLevelType w:val="hybridMultilevel"/>
    <w:tmpl w:val="741AACAC"/>
    <w:lvl w:ilvl="0" w:tplc="96560B16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86871AE"/>
    <w:multiLevelType w:val="hybridMultilevel"/>
    <w:tmpl w:val="95488864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B717532"/>
    <w:multiLevelType w:val="hybridMultilevel"/>
    <w:tmpl w:val="A0F44B7C"/>
    <w:lvl w:ilvl="0" w:tplc="29EEFFDC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D502EA5"/>
    <w:multiLevelType w:val="hybridMultilevel"/>
    <w:tmpl w:val="A31A928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57D573C"/>
    <w:multiLevelType w:val="hybridMultilevel"/>
    <w:tmpl w:val="F9167D30"/>
    <w:lvl w:ilvl="0" w:tplc="386E2080">
      <w:start w:val="1"/>
      <w:numFmt w:val="upp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6A37C70"/>
    <w:multiLevelType w:val="hybridMultilevel"/>
    <w:tmpl w:val="4EB86404"/>
    <w:lvl w:ilvl="0" w:tplc="49468E0C">
      <w:start w:val="1"/>
      <w:numFmt w:val="decimal"/>
      <w:lvlText w:val="%1."/>
      <w:lvlJc w:val="left"/>
      <w:pPr>
        <w:ind w:left="1440" w:hanging="360"/>
      </w:pPr>
      <w:rPr>
        <w:rFonts w:ascii="Times New Roman" w:eastAsiaTheme="minorHAnsi" w:hAnsi="Times New Roman" w:cs="Times New Roman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 w15:restartNumberingAfterBreak="0">
    <w:nsid w:val="276D2CB5"/>
    <w:multiLevelType w:val="hybridMultilevel"/>
    <w:tmpl w:val="3D38F0F0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9F84A38"/>
    <w:multiLevelType w:val="hybridMultilevel"/>
    <w:tmpl w:val="88FEFB2A"/>
    <w:lvl w:ilvl="0" w:tplc="3809000F">
      <w:start w:val="1"/>
      <w:numFmt w:val="decimal"/>
      <w:lvlText w:val="%1."/>
      <w:lvlJc w:val="left"/>
      <w:pPr>
        <w:ind w:left="2705" w:hanging="360"/>
      </w:pPr>
    </w:lvl>
    <w:lvl w:ilvl="1" w:tplc="3809000F">
      <w:start w:val="1"/>
      <w:numFmt w:val="decimal"/>
      <w:lvlText w:val="%2."/>
      <w:lvlJc w:val="left"/>
      <w:pPr>
        <w:ind w:left="720" w:hanging="360"/>
      </w:pPr>
    </w:lvl>
    <w:lvl w:ilvl="2" w:tplc="2D50C992">
      <w:start w:val="1"/>
      <w:numFmt w:val="lowerLetter"/>
      <w:lvlText w:val="%3."/>
      <w:lvlJc w:val="left"/>
      <w:pPr>
        <w:ind w:left="4325" w:hanging="360"/>
      </w:pPr>
      <w:rPr>
        <w:rFonts w:hint="default"/>
      </w:rPr>
    </w:lvl>
    <w:lvl w:ilvl="3" w:tplc="FE1C4264">
      <w:start w:val="478"/>
      <w:numFmt w:val="bullet"/>
      <w:lvlText w:val="﷐"/>
      <w:lvlJc w:val="left"/>
      <w:pPr>
        <w:ind w:left="4865" w:hanging="360"/>
      </w:pPr>
      <w:rPr>
        <w:rFonts w:ascii="Times New Roman" w:eastAsiaTheme="minorHAnsi" w:hAnsi="Times New Roman" w:cs="Times New Roman" w:hint="default"/>
      </w:rPr>
    </w:lvl>
    <w:lvl w:ilvl="4" w:tplc="38090019" w:tentative="1">
      <w:start w:val="1"/>
      <w:numFmt w:val="lowerLetter"/>
      <w:lvlText w:val="%5."/>
      <w:lvlJc w:val="left"/>
      <w:pPr>
        <w:ind w:left="5585" w:hanging="360"/>
      </w:pPr>
    </w:lvl>
    <w:lvl w:ilvl="5" w:tplc="3809001B" w:tentative="1">
      <w:start w:val="1"/>
      <w:numFmt w:val="lowerRoman"/>
      <w:lvlText w:val="%6."/>
      <w:lvlJc w:val="right"/>
      <w:pPr>
        <w:ind w:left="6305" w:hanging="180"/>
      </w:pPr>
    </w:lvl>
    <w:lvl w:ilvl="6" w:tplc="3809000F" w:tentative="1">
      <w:start w:val="1"/>
      <w:numFmt w:val="decimal"/>
      <w:lvlText w:val="%7."/>
      <w:lvlJc w:val="left"/>
      <w:pPr>
        <w:ind w:left="7025" w:hanging="360"/>
      </w:pPr>
    </w:lvl>
    <w:lvl w:ilvl="7" w:tplc="38090019" w:tentative="1">
      <w:start w:val="1"/>
      <w:numFmt w:val="lowerLetter"/>
      <w:lvlText w:val="%8."/>
      <w:lvlJc w:val="left"/>
      <w:pPr>
        <w:ind w:left="7745" w:hanging="360"/>
      </w:pPr>
    </w:lvl>
    <w:lvl w:ilvl="8" w:tplc="3809001B" w:tentative="1">
      <w:start w:val="1"/>
      <w:numFmt w:val="lowerRoman"/>
      <w:lvlText w:val="%9."/>
      <w:lvlJc w:val="right"/>
      <w:pPr>
        <w:ind w:left="8465" w:hanging="180"/>
      </w:pPr>
    </w:lvl>
  </w:abstractNum>
  <w:abstractNum w:abstractNumId="16" w15:restartNumberingAfterBreak="0">
    <w:nsid w:val="2F7C5FC9"/>
    <w:multiLevelType w:val="hybridMultilevel"/>
    <w:tmpl w:val="DAB26368"/>
    <w:lvl w:ilvl="0" w:tplc="EDA80DDA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330F7BF7"/>
    <w:multiLevelType w:val="hybridMultilevel"/>
    <w:tmpl w:val="F94C8FDC"/>
    <w:lvl w:ilvl="0" w:tplc="5770D9DA">
      <w:start w:val="1"/>
      <w:numFmt w:val="upp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47C2911"/>
    <w:multiLevelType w:val="hybridMultilevel"/>
    <w:tmpl w:val="7B02885A"/>
    <w:lvl w:ilvl="0" w:tplc="3809000F">
      <w:start w:val="1"/>
      <w:numFmt w:val="decimal"/>
      <w:lvlText w:val="%1."/>
      <w:lvlJc w:val="left"/>
      <w:pPr>
        <w:ind w:left="2138" w:hanging="360"/>
      </w:pPr>
    </w:lvl>
    <w:lvl w:ilvl="1" w:tplc="38090019" w:tentative="1">
      <w:start w:val="1"/>
      <w:numFmt w:val="lowerLetter"/>
      <w:lvlText w:val="%2."/>
      <w:lvlJc w:val="left"/>
      <w:pPr>
        <w:ind w:left="2858" w:hanging="360"/>
      </w:pPr>
    </w:lvl>
    <w:lvl w:ilvl="2" w:tplc="3809001B" w:tentative="1">
      <w:start w:val="1"/>
      <w:numFmt w:val="lowerRoman"/>
      <w:lvlText w:val="%3."/>
      <w:lvlJc w:val="right"/>
      <w:pPr>
        <w:ind w:left="3578" w:hanging="180"/>
      </w:pPr>
    </w:lvl>
    <w:lvl w:ilvl="3" w:tplc="3809000F" w:tentative="1">
      <w:start w:val="1"/>
      <w:numFmt w:val="decimal"/>
      <w:lvlText w:val="%4."/>
      <w:lvlJc w:val="left"/>
      <w:pPr>
        <w:ind w:left="4298" w:hanging="360"/>
      </w:pPr>
    </w:lvl>
    <w:lvl w:ilvl="4" w:tplc="38090019" w:tentative="1">
      <w:start w:val="1"/>
      <w:numFmt w:val="lowerLetter"/>
      <w:lvlText w:val="%5."/>
      <w:lvlJc w:val="left"/>
      <w:pPr>
        <w:ind w:left="5018" w:hanging="360"/>
      </w:pPr>
    </w:lvl>
    <w:lvl w:ilvl="5" w:tplc="3809001B" w:tentative="1">
      <w:start w:val="1"/>
      <w:numFmt w:val="lowerRoman"/>
      <w:lvlText w:val="%6."/>
      <w:lvlJc w:val="right"/>
      <w:pPr>
        <w:ind w:left="5738" w:hanging="180"/>
      </w:pPr>
    </w:lvl>
    <w:lvl w:ilvl="6" w:tplc="3809000F" w:tentative="1">
      <w:start w:val="1"/>
      <w:numFmt w:val="decimal"/>
      <w:lvlText w:val="%7."/>
      <w:lvlJc w:val="left"/>
      <w:pPr>
        <w:ind w:left="6458" w:hanging="360"/>
      </w:pPr>
    </w:lvl>
    <w:lvl w:ilvl="7" w:tplc="38090019" w:tentative="1">
      <w:start w:val="1"/>
      <w:numFmt w:val="lowerLetter"/>
      <w:lvlText w:val="%8."/>
      <w:lvlJc w:val="left"/>
      <w:pPr>
        <w:ind w:left="7178" w:hanging="360"/>
      </w:pPr>
    </w:lvl>
    <w:lvl w:ilvl="8" w:tplc="38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9" w15:restartNumberingAfterBreak="0">
    <w:nsid w:val="34B82792"/>
    <w:multiLevelType w:val="hybridMultilevel"/>
    <w:tmpl w:val="F0C4437A"/>
    <w:lvl w:ilvl="0" w:tplc="38090019">
      <w:start w:val="1"/>
      <w:numFmt w:val="lowerLetter"/>
      <w:lvlText w:val="%1."/>
      <w:lvlJc w:val="left"/>
      <w:pPr>
        <w:ind w:left="157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91" w:hanging="360"/>
      </w:pPr>
    </w:lvl>
    <w:lvl w:ilvl="2" w:tplc="3809001B" w:tentative="1">
      <w:start w:val="1"/>
      <w:numFmt w:val="lowerRoman"/>
      <w:lvlText w:val="%3."/>
      <w:lvlJc w:val="right"/>
      <w:pPr>
        <w:ind w:left="3011" w:hanging="180"/>
      </w:pPr>
    </w:lvl>
    <w:lvl w:ilvl="3" w:tplc="3809000F" w:tentative="1">
      <w:start w:val="1"/>
      <w:numFmt w:val="decimal"/>
      <w:lvlText w:val="%4."/>
      <w:lvlJc w:val="left"/>
      <w:pPr>
        <w:ind w:left="3731" w:hanging="360"/>
      </w:pPr>
    </w:lvl>
    <w:lvl w:ilvl="4" w:tplc="38090019" w:tentative="1">
      <w:start w:val="1"/>
      <w:numFmt w:val="lowerLetter"/>
      <w:lvlText w:val="%5."/>
      <w:lvlJc w:val="left"/>
      <w:pPr>
        <w:ind w:left="4451" w:hanging="360"/>
      </w:pPr>
    </w:lvl>
    <w:lvl w:ilvl="5" w:tplc="3809001B" w:tentative="1">
      <w:start w:val="1"/>
      <w:numFmt w:val="lowerRoman"/>
      <w:lvlText w:val="%6."/>
      <w:lvlJc w:val="right"/>
      <w:pPr>
        <w:ind w:left="5171" w:hanging="180"/>
      </w:pPr>
    </w:lvl>
    <w:lvl w:ilvl="6" w:tplc="3809000F" w:tentative="1">
      <w:start w:val="1"/>
      <w:numFmt w:val="decimal"/>
      <w:lvlText w:val="%7."/>
      <w:lvlJc w:val="left"/>
      <w:pPr>
        <w:ind w:left="5891" w:hanging="360"/>
      </w:pPr>
    </w:lvl>
    <w:lvl w:ilvl="7" w:tplc="38090019" w:tentative="1">
      <w:start w:val="1"/>
      <w:numFmt w:val="lowerLetter"/>
      <w:lvlText w:val="%8."/>
      <w:lvlJc w:val="left"/>
      <w:pPr>
        <w:ind w:left="6611" w:hanging="360"/>
      </w:pPr>
    </w:lvl>
    <w:lvl w:ilvl="8" w:tplc="38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20" w15:restartNumberingAfterBreak="0">
    <w:nsid w:val="34BB29C6"/>
    <w:multiLevelType w:val="hybridMultilevel"/>
    <w:tmpl w:val="6F14D4D4"/>
    <w:lvl w:ilvl="0" w:tplc="8630760E">
      <w:start w:val="1"/>
      <w:numFmt w:val="decimal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39F64BB2"/>
    <w:multiLevelType w:val="hybridMultilevel"/>
    <w:tmpl w:val="F29E45AC"/>
    <w:lvl w:ilvl="0" w:tplc="252441BA">
      <w:start w:val="1"/>
      <w:numFmt w:val="decimal"/>
      <w:lvlText w:val="%1."/>
      <w:lvlJc w:val="left"/>
      <w:pPr>
        <w:ind w:left="1080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 w15:restartNumberingAfterBreak="0">
    <w:nsid w:val="3D6A3A8E"/>
    <w:multiLevelType w:val="hybridMultilevel"/>
    <w:tmpl w:val="46688FDE"/>
    <w:lvl w:ilvl="0" w:tplc="DCFC70E4">
      <w:start w:val="1"/>
      <w:numFmt w:val="lowerLetter"/>
      <w:lvlText w:val="%1."/>
      <w:lvlJc w:val="left"/>
      <w:pPr>
        <w:ind w:left="1428" w:hanging="435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073" w:hanging="360"/>
      </w:pPr>
    </w:lvl>
    <w:lvl w:ilvl="2" w:tplc="3809001B" w:tentative="1">
      <w:start w:val="1"/>
      <w:numFmt w:val="lowerRoman"/>
      <w:lvlText w:val="%3."/>
      <w:lvlJc w:val="right"/>
      <w:pPr>
        <w:ind w:left="2793" w:hanging="180"/>
      </w:pPr>
    </w:lvl>
    <w:lvl w:ilvl="3" w:tplc="3809000F" w:tentative="1">
      <w:start w:val="1"/>
      <w:numFmt w:val="decimal"/>
      <w:lvlText w:val="%4."/>
      <w:lvlJc w:val="left"/>
      <w:pPr>
        <w:ind w:left="3513" w:hanging="360"/>
      </w:pPr>
    </w:lvl>
    <w:lvl w:ilvl="4" w:tplc="38090019" w:tentative="1">
      <w:start w:val="1"/>
      <w:numFmt w:val="lowerLetter"/>
      <w:lvlText w:val="%5."/>
      <w:lvlJc w:val="left"/>
      <w:pPr>
        <w:ind w:left="4233" w:hanging="360"/>
      </w:pPr>
    </w:lvl>
    <w:lvl w:ilvl="5" w:tplc="3809001B" w:tentative="1">
      <w:start w:val="1"/>
      <w:numFmt w:val="lowerRoman"/>
      <w:lvlText w:val="%6."/>
      <w:lvlJc w:val="right"/>
      <w:pPr>
        <w:ind w:left="4953" w:hanging="180"/>
      </w:pPr>
    </w:lvl>
    <w:lvl w:ilvl="6" w:tplc="3809000F" w:tentative="1">
      <w:start w:val="1"/>
      <w:numFmt w:val="decimal"/>
      <w:lvlText w:val="%7."/>
      <w:lvlJc w:val="left"/>
      <w:pPr>
        <w:ind w:left="5673" w:hanging="360"/>
      </w:pPr>
    </w:lvl>
    <w:lvl w:ilvl="7" w:tplc="38090019" w:tentative="1">
      <w:start w:val="1"/>
      <w:numFmt w:val="lowerLetter"/>
      <w:lvlText w:val="%8."/>
      <w:lvlJc w:val="left"/>
      <w:pPr>
        <w:ind w:left="6393" w:hanging="360"/>
      </w:pPr>
    </w:lvl>
    <w:lvl w:ilvl="8" w:tplc="38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23" w15:restartNumberingAfterBreak="0">
    <w:nsid w:val="3F3359EA"/>
    <w:multiLevelType w:val="hybridMultilevel"/>
    <w:tmpl w:val="57502B36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FD50E43"/>
    <w:multiLevelType w:val="hybridMultilevel"/>
    <w:tmpl w:val="E1E80E16"/>
    <w:lvl w:ilvl="0" w:tplc="DDF23B8A">
      <w:start w:val="1"/>
      <w:numFmt w:val="decimal"/>
      <w:lvlText w:val="%1)"/>
      <w:lvlJc w:val="left"/>
      <w:pPr>
        <w:ind w:left="1713" w:hanging="360"/>
      </w:pPr>
      <w:rPr>
        <w:rFonts w:ascii="Times New Roman" w:eastAsiaTheme="minorHAnsi" w:hAnsi="Times New Roman" w:cs="Times New Roman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2433" w:hanging="360"/>
      </w:pPr>
    </w:lvl>
    <w:lvl w:ilvl="2" w:tplc="3809001B" w:tentative="1">
      <w:start w:val="1"/>
      <w:numFmt w:val="lowerRoman"/>
      <w:lvlText w:val="%3."/>
      <w:lvlJc w:val="right"/>
      <w:pPr>
        <w:ind w:left="3153" w:hanging="180"/>
      </w:pPr>
    </w:lvl>
    <w:lvl w:ilvl="3" w:tplc="3809000F" w:tentative="1">
      <w:start w:val="1"/>
      <w:numFmt w:val="decimal"/>
      <w:lvlText w:val="%4."/>
      <w:lvlJc w:val="left"/>
      <w:pPr>
        <w:ind w:left="3873" w:hanging="360"/>
      </w:pPr>
    </w:lvl>
    <w:lvl w:ilvl="4" w:tplc="38090019" w:tentative="1">
      <w:start w:val="1"/>
      <w:numFmt w:val="lowerLetter"/>
      <w:lvlText w:val="%5."/>
      <w:lvlJc w:val="left"/>
      <w:pPr>
        <w:ind w:left="4593" w:hanging="360"/>
      </w:pPr>
    </w:lvl>
    <w:lvl w:ilvl="5" w:tplc="3809001B" w:tentative="1">
      <w:start w:val="1"/>
      <w:numFmt w:val="lowerRoman"/>
      <w:lvlText w:val="%6."/>
      <w:lvlJc w:val="right"/>
      <w:pPr>
        <w:ind w:left="5313" w:hanging="180"/>
      </w:pPr>
    </w:lvl>
    <w:lvl w:ilvl="6" w:tplc="3809000F" w:tentative="1">
      <w:start w:val="1"/>
      <w:numFmt w:val="decimal"/>
      <w:lvlText w:val="%7."/>
      <w:lvlJc w:val="left"/>
      <w:pPr>
        <w:ind w:left="6033" w:hanging="360"/>
      </w:pPr>
    </w:lvl>
    <w:lvl w:ilvl="7" w:tplc="38090019" w:tentative="1">
      <w:start w:val="1"/>
      <w:numFmt w:val="lowerLetter"/>
      <w:lvlText w:val="%8."/>
      <w:lvlJc w:val="left"/>
      <w:pPr>
        <w:ind w:left="6753" w:hanging="360"/>
      </w:pPr>
    </w:lvl>
    <w:lvl w:ilvl="8" w:tplc="38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25" w15:restartNumberingAfterBreak="0">
    <w:nsid w:val="4B1813AE"/>
    <w:multiLevelType w:val="hybridMultilevel"/>
    <w:tmpl w:val="994A33D0"/>
    <w:lvl w:ilvl="0" w:tplc="3B1E5176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 w15:restartNumberingAfterBreak="0">
    <w:nsid w:val="4E804949"/>
    <w:multiLevelType w:val="hybridMultilevel"/>
    <w:tmpl w:val="8D02E86A"/>
    <w:lvl w:ilvl="0" w:tplc="EE62CBFE">
      <w:start w:val="1"/>
      <w:numFmt w:val="decimal"/>
      <w:lvlText w:val="%1."/>
      <w:lvlJc w:val="left"/>
      <w:pPr>
        <w:ind w:left="3195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3915" w:hanging="360"/>
      </w:pPr>
    </w:lvl>
    <w:lvl w:ilvl="2" w:tplc="3809001B" w:tentative="1">
      <w:start w:val="1"/>
      <w:numFmt w:val="lowerRoman"/>
      <w:lvlText w:val="%3."/>
      <w:lvlJc w:val="right"/>
      <w:pPr>
        <w:ind w:left="4635" w:hanging="180"/>
      </w:pPr>
    </w:lvl>
    <w:lvl w:ilvl="3" w:tplc="3809000F" w:tentative="1">
      <w:start w:val="1"/>
      <w:numFmt w:val="decimal"/>
      <w:lvlText w:val="%4."/>
      <w:lvlJc w:val="left"/>
      <w:pPr>
        <w:ind w:left="5355" w:hanging="360"/>
      </w:pPr>
    </w:lvl>
    <w:lvl w:ilvl="4" w:tplc="38090019" w:tentative="1">
      <w:start w:val="1"/>
      <w:numFmt w:val="lowerLetter"/>
      <w:lvlText w:val="%5."/>
      <w:lvlJc w:val="left"/>
      <w:pPr>
        <w:ind w:left="6075" w:hanging="360"/>
      </w:pPr>
    </w:lvl>
    <w:lvl w:ilvl="5" w:tplc="3809001B" w:tentative="1">
      <w:start w:val="1"/>
      <w:numFmt w:val="lowerRoman"/>
      <w:lvlText w:val="%6."/>
      <w:lvlJc w:val="right"/>
      <w:pPr>
        <w:ind w:left="6795" w:hanging="180"/>
      </w:pPr>
    </w:lvl>
    <w:lvl w:ilvl="6" w:tplc="3809000F" w:tentative="1">
      <w:start w:val="1"/>
      <w:numFmt w:val="decimal"/>
      <w:lvlText w:val="%7."/>
      <w:lvlJc w:val="left"/>
      <w:pPr>
        <w:ind w:left="7515" w:hanging="360"/>
      </w:pPr>
    </w:lvl>
    <w:lvl w:ilvl="7" w:tplc="38090019" w:tentative="1">
      <w:start w:val="1"/>
      <w:numFmt w:val="lowerLetter"/>
      <w:lvlText w:val="%8."/>
      <w:lvlJc w:val="left"/>
      <w:pPr>
        <w:ind w:left="8235" w:hanging="360"/>
      </w:pPr>
    </w:lvl>
    <w:lvl w:ilvl="8" w:tplc="3809001B" w:tentative="1">
      <w:start w:val="1"/>
      <w:numFmt w:val="lowerRoman"/>
      <w:lvlText w:val="%9."/>
      <w:lvlJc w:val="right"/>
      <w:pPr>
        <w:ind w:left="8955" w:hanging="180"/>
      </w:pPr>
    </w:lvl>
  </w:abstractNum>
  <w:abstractNum w:abstractNumId="27" w15:restartNumberingAfterBreak="0">
    <w:nsid w:val="531219D9"/>
    <w:multiLevelType w:val="hybridMultilevel"/>
    <w:tmpl w:val="BBE4D364"/>
    <w:lvl w:ilvl="0" w:tplc="0A804A2A">
      <w:start w:val="1"/>
      <w:numFmt w:val="decimal"/>
      <w:lvlText w:val="%1."/>
      <w:lvlJc w:val="left"/>
      <w:pPr>
        <w:ind w:left="177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498" w:hanging="360"/>
      </w:pPr>
    </w:lvl>
    <w:lvl w:ilvl="2" w:tplc="3809001B" w:tentative="1">
      <w:start w:val="1"/>
      <w:numFmt w:val="lowerRoman"/>
      <w:lvlText w:val="%3."/>
      <w:lvlJc w:val="right"/>
      <w:pPr>
        <w:ind w:left="3218" w:hanging="180"/>
      </w:pPr>
    </w:lvl>
    <w:lvl w:ilvl="3" w:tplc="3809000F" w:tentative="1">
      <w:start w:val="1"/>
      <w:numFmt w:val="decimal"/>
      <w:lvlText w:val="%4."/>
      <w:lvlJc w:val="left"/>
      <w:pPr>
        <w:ind w:left="3938" w:hanging="360"/>
      </w:pPr>
    </w:lvl>
    <w:lvl w:ilvl="4" w:tplc="38090019" w:tentative="1">
      <w:start w:val="1"/>
      <w:numFmt w:val="lowerLetter"/>
      <w:lvlText w:val="%5."/>
      <w:lvlJc w:val="left"/>
      <w:pPr>
        <w:ind w:left="4658" w:hanging="360"/>
      </w:pPr>
    </w:lvl>
    <w:lvl w:ilvl="5" w:tplc="3809001B" w:tentative="1">
      <w:start w:val="1"/>
      <w:numFmt w:val="lowerRoman"/>
      <w:lvlText w:val="%6."/>
      <w:lvlJc w:val="right"/>
      <w:pPr>
        <w:ind w:left="5378" w:hanging="180"/>
      </w:pPr>
    </w:lvl>
    <w:lvl w:ilvl="6" w:tplc="3809000F" w:tentative="1">
      <w:start w:val="1"/>
      <w:numFmt w:val="decimal"/>
      <w:lvlText w:val="%7."/>
      <w:lvlJc w:val="left"/>
      <w:pPr>
        <w:ind w:left="6098" w:hanging="360"/>
      </w:pPr>
    </w:lvl>
    <w:lvl w:ilvl="7" w:tplc="38090019" w:tentative="1">
      <w:start w:val="1"/>
      <w:numFmt w:val="lowerLetter"/>
      <w:lvlText w:val="%8."/>
      <w:lvlJc w:val="left"/>
      <w:pPr>
        <w:ind w:left="6818" w:hanging="360"/>
      </w:pPr>
    </w:lvl>
    <w:lvl w:ilvl="8" w:tplc="38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28" w15:restartNumberingAfterBreak="0">
    <w:nsid w:val="57B87E68"/>
    <w:multiLevelType w:val="hybridMultilevel"/>
    <w:tmpl w:val="DBFAAC82"/>
    <w:lvl w:ilvl="0" w:tplc="7568B07E">
      <w:start w:val="1"/>
      <w:numFmt w:val="decimal"/>
      <w:lvlText w:val="%1."/>
      <w:lvlJc w:val="left"/>
      <w:pPr>
        <w:ind w:left="1440" w:hanging="360"/>
      </w:pPr>
      <w:rPr>
        <w:rFonts w:ascii="Times New Roman" w:eastAsiaTheme="minorHAnsi" w:hAnsi="Times New Roman" w:cs="Times New Roman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9" w15:restartNumberingAfterBreak="0">
    <w:nsid w:val="58A867EE"/>
    <w:multiLevelType w:val="hybridMultilevel"/>
    <w:tmpl w:val="CD466E0A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FCA0A37"/>
    <w:multiLevelType w:val="hybridMultilevel"/>
    <w:tmpl w:val="38080C12"/>
    <w:lvl w:ilvl="0" w:tplc="92425DE8">
      <w:start w:val="1"/>
      <w:numFmt w:val="lowerLetter"/>
      <w:lvlText w:val="%1."/>
      <w:lvlJc w:val="left"/>
      <w:pPr>
        <w:ind w:left="1353" w:hanging="360"/>
      </w:pPr>
      <w:rPr>
        <w:rFonts w:ascii="Times New Roman" w:eastAsiaTheme="minorHAnsi" w:hAnsi="Times New Roman" w:cs="Times New Roman"/>
        <w:b w:val="0"/>
      </w:rPr>
    </w:lvl>
    <w:lvl w:ilvl="1" w:tplc="38090019" w:tentative="1">
      <w:start w:val="1"/>
      <w:numFmt w:val="lowerLetter"/>
      <w:lvlText w:val="%2."/>
      <w:lvlJc w:val="left"/>
      <w:pPr>
        <w:ind w:left="2073" w:hanging="360"/>
      </w:pPr>
    </w:lvl>
    <w:lvl w:ilvl="2" w:tplc="3809001B" w:tentative="1">
      <w:start w:val="1"/>
      <w:numFmt w:val="lowerRoman"/>
      <w:lvlText w:val="%3."/>
      <w:lvlJc w:val="right"/>
      <w:pPr>
        <w:ind w:left="2793" w:hanging="180"/>
      </w:pPr>
    </w:lvl>
    <w:lvl w:ilvl="3" w:tplc="3809000F" w:tentative="1">
      <w:start w:val="1"/>
      <w:numFmt w:val="decimal"/>
      <w:lvlText w:val="%4."/>
      <w:lvlJc w:val="left"/>
      <w:pPr>
        <w:ind w:left="3513" w:hanging="360"/>
      </w:pPr>
    </w:lvl>
    <w:lvl w:ilvl="4" w:tplc="38090019" w:tentative="1">
      <w:start w:val="1"/>
      <w:numFmt w:val="lowerLetter"/>
      <w:lvlText w:val="%5."/>
      <w:lvlJc w:val="left"/>
      <w:pPr>
        <w:ind w:left="4233" w:hanging="360"/>
      </w:pPr>
    </w:lvl>
    <w:lvl w:ilvl="5" w:tplc="3809001B" w:tentative="1">
      <w:start w:val="1"/>
      <w:numFmt w:val="lowerRoman"/>
      <w:lvlText w:val="%6."/>
      <w:lvlJc w:val="right"/>
      <w:pPr>
        <w:ind w:left="4953" w:hanging="180"/>
      </w:pPr>
    </w:lvl>
    <w:lvl w:ilvl="6" w:tplc="3809000F" w:tentative="1">
      <w:start w:val="1"/>
      <w:numFmt w:val="decimal"/>
      <w:lvlText w:val="%7."/>
      <w:lvlJc w:val="left"/>
      <w:pPr>
        <w:ind w:left="5673" w:hanging="360"/>
      </w:pPr>
    </w:lvl>
    <w:lvl w:ilvl="7" w:tplc="38090019" w:tentative="1">
      <w:start w:val="1"/>
      <w:numFmt w:val="lowerLetter"/>
      <w:lvlText w:val="%8."/>
      <w:lvlJc w:val="left"/>
      <w:pPr>
        <w:ind w:left="6393" w:hanging="360"/>
      </w:pPr>
    </w:lvl>
    <w:lvl w:ilvl="8" w:tplc="38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31" w15:restartNumberingAfterBreak="0">
    <w:nsid w:val="603654E5"/>
    <w:multiLevelType w:val="hybridMultilevel"/>
    <w:tmpl w:val="2ECC90F2"/>
    <w:lvl w:ilvl="0" w:tplc="F7480A7C">
      <w:start w:val="1"/>
      <w:numFmt w:val="decimal"/>
      <w:lvlText w:val="%1."/>
      <w:lvlJc w:val="left"/>
      <w:pPr>
        <w:ind w:left="1800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2" w15:restartNumberingAfterBreak="0">
    <w:nsid w:val="618047A0"/>
    <w:multiLevelType w:val="hybridMultilevel"/>
    <w:tmpl w:val="674C6998"/>
    <w:lvl w:ilvl="0" w:tplc="67F209E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 w15:restartNumberingAfterBreak="0">
    <w:nsid w:val="62DB33E3"/>
    <w:multiLevelType w:val="hybridMultilevel"/>
    <w:tmpl w:val="08FCFA10"/>
    <w:lvl w:ilvl="0" w:tplc="3809000F">
      <w:start w:val="1"/>
      <w:numFmt w:val="decimal"/>
      <w:lvlText w:val="%1."/>
      <w:lvlJc w:val="left"/>
      <w:pPr>
        <w:ind w:left="2138" w:hanging="360"/>
      </w:pPr>
    </w:lvl>
    <w:lvl w:ilvl="1" w:tplc="38090019" w:tentative="1">
      <w:start w:val="1"/>
      <w:numFmt w:val="lowerLetter"/>
      <w:lvlText w:val="%2."/>
      <w:lvlJc w:val="left"/>
      <w:pPr>
        <w:ind w:left="2858" w:hanging="360"/>
      </w:pPr>
    </w:lvl>
    <w:lvl w:ilvl="2" w:tplc="3809001B" w:tentative="1">
      <w:start w:val="1"/>
      <w:numFmt w:val="lowerRoman"/>
      <w:lvlText w:val="%3."/>
      <w:lvlJc w:val="right"/>
      <w:pPr>
        <w:ind w:left="3578" w:hanging="180"/>
      </w:pPr>
    </w:lvl>
    <w:lvl w:ilvl="3" w:tplc="3809000F" w:tentative="1">
      <w:start w:val="1"/>
      <w:numFmt w:val="decimal"/>
      <w:lvlText w:val="%4."/>
      <w:lvlJc w:val="left"/>
      <w:pPr>
        <w:ind w:left="4298" w:hanging="360"/>
      </w:pPr>
    </w:lvl>
    <w:lvl w:ilvl="4" w:tplc="38090019" w:tentative="1">
      <w:start w:val="1"/>
      <w:numFmt w:val="lowerLetter"/>
      <w:lvlText w:val="%5."/>
      <w:lvlJc w:val="left"/>
      <w:pPr>
        <w:ind w:left="5018" w:hanging="360"/>
      </w:pPr>
    </w:lvl>
    <w:lvl w:ilvl="5" w:tplc="3809001B" w:tentative="1">
      <w:start w:val="1"/>
      <w:numFmt w:val="lowerRoman"/>
      <w:lvlText w:val="%6."/>
      <w:lvlJc w:val="right"/>
      <w:pPr>
        <w:ind w:left="5738" w:hanging="180"/>
      </w:pPr>
    </w:lvl>
    <w:lvl w:ilvl="6" w:tplc="3809000F" w:tentative="1">
      <w:start w:val="1"/>
      <w:numFmt w:val="decimal"/>
      <w:lvlText w:val="%7."/>
      <w:lvlJc w:val="left"/>
      <w:pPr>
        <w:ind w:left="6458" w:hanging="360"/>
      </w:pPr>
    </w:lvl>
    <w:lvl w:ilvl="7" w:tplc="38090019" w:tentative="1">
      <w:start w:val="1"/>
      <w:numFmt w:val="lowerLetter"/>
      <w:lvlText w:val="%8."/>
      <w:lvlJc w:val="left"/>
      <w:pPr>
        <w:ind w:left="7178" w:hanging="360"/>
      </w:pPr>
    </w:lvl>
    <w:lvl w:ilvl="8" w:tplc="38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34" w15:restartNumberingAfterBreak="0">
    <w:nsid w:val="634633AD"/>
    <w:multiLevelType w:val="hybridMultilevel"/>
    <w:tmpl w:val="4B347000"/>
    <w:lvl w:ilvl="0" w:tplc="3809000F">
      <w:start w:val="1"/>
      <w:numFmt w:val="decimal"/>
      <w:lvlText w:val="%1."/>
      <w:lvlJc w:val="left"/>
      <w:pPr>
        <w:ind w:left="3600" w:hanging="360"/>
      </w:pPr>
    </w:lvl>
    <w:lvl w:ilvl="1" w:tplc="38090019" w:tentative="1">
      <w:start w:val="1"/>
      <w:numFmt w:val="lowerLetter"/>
      <w:lvlText w:val="%2."/>
      <w:lvlJc w:val="left"/>
      <w:pPr>
        <w:ind w:left="4320" w:hanging="360"/>
      </w:pPr>
    </w:lvl>
    <w:lvl w:ilvl="2" w:tplc="3809001B" w:tentative="1">
      <w:start w:val="1"/>
      <w:numFmt w:val="lowerRoman"/>
      <w:lvlText w:val="%3."/>
      <w:lvlJc w:val="right"/>
      <w:pPr>
        <w:ind w:left="5040" w:hanging="180"/>
      </w:pPr>
    </w:lvl>
    <w:lvl w:ilvl="3" w:tplc="3809000F">
      <w:start w:val="1"/>
      <w:numFmt w:val="decimal"/>
      <w:lvlText w:val="%4."/>
      <w:lvlJc w:val="left"/>
      <w:pPr>
        <w:ind w:left="5760" w:hanging="360"/>
      </w:pPr>
    </w:lvl>
    <w:lvl w:ilvl="4" w:tplc="38090019" w:tentative="1">
      <w:start w:val="1"/>
      <w:numFmt w:val="lowerLetter"/>
      <w:lvlText w:val="%5."/>
      <w:lvlJc w:val="left"/>
      <w:pPr>
        <w:ind w:left="6480" w:hanging="360"/>
      </w:pPr>
    </w:lvl>
    <w:lvl w:ilvl="5" w:tplc="3809001B" w:tentative="1">
      <w:start w:val="1"/>
      <w:numFmt w:val="lowerRoman"/>
      <w:lvlText w:val="%6."/>
      <w:lvlJc w:val="right"/>
      <w:pPr>
        <w:ind w:left="7200" w:hanging="180"/>
      </w:pPr>
    </w:lvl>
    <w:lvl w:ilvl="6" w:tplc="3809000F" w:tentative="1">
      <w:start w:val="1"/>
      <w:numFmt w:val="decimal"/>
      <w:lvlText w:val="%7."/>
      <w:lvlJc w:val="left"/>
      <w:pPr>
        <w:ind w:left="7920" w:hanging="360"/>
      </w:pPr>
    </w:lvl>
    <w:lvl w:ilvl="7" w:tplc="38090019" w:tentative="1">
      <w:start w:val="1"/>
      <w:numFmt w:val="lowerLetter"/>
      <w:lvlText w:val="%8."/>
      <w:lvlJc w:val="left"/>
      <w:pPr>
        <w:ind w:left="8640" w:hanging="360"/>
      </w:pPr>
    </w:lvl>
    <w:lvl w:ilvl="8" w:tplc="38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35" w15:restartNumberingAfterBreak="0">
    <w:nsid w:val="64EA3562"/>
    <w:multiLevelType w:val="hybridMultilevel"/>
    <w:tmpl w:val="1A5C7B3C"/>
    <w:lvl w:ilvl="0" w:tplc="D25A4194">
      <w:start w:val="1"/>
      <w:numFmt w:val="lowerLetter"/>
      <w:lvlText w:val="%1."/>
      <w:lvlJc w:val="left"/>
      <w:pPr>
        <w:ind w:left="4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140" w:hanging="360"/>
      </w:pPr>
    </w:lvl>
    <w:lvl w:ilvl="2" w:tplc="3809001B" w:tentative="1">
      <w:start w:val="1"/>
      <w:numFmt w:val="lowerRoman"/>
      <w:lvlText w:val="%3."/>
      <w:lvlJc w:val="right"/>
      <w:pPr>
        <w:ind w:left="1860" w:hanging="180"/>
      </w:pPr>
    </w:lvl>
    <w:lvl w:ilvl="3" w:tplc="3809000F" w:tentative="1">
      <w:start w:val="1"/>
      <w:numFmt w:val="decimal"/>
      <w:lvlText w:val="%4."/>
      <w:lvlJc w:val="left"/>
      <w:pPr>
        <w:ind w:left="2580" w:hanging="360"/>
      </w:pPr>
    </w:lvl>
    <w:lvl w:ilvl="4" w:tplc="38090019" w:tentative="1">
      <w:start w:val="1"/>
      <w:numFmt w:val="lowerLetter"/>
      <w:lvlText w:val="%5."/>
      <w:lvlJc w:val="left"/>
      <w:pPr>
        <w:ind w:left="3300" w:hanging="360"/>
      </w:pPr>
    </w:lvl>
    <w:lvl w:ilvl="5" w:tplc="3809001B" w:tentative="1">
      <w:start w:val="1"/>
      <w:numFmt w:val="lowerRoman"/>
      <w:lvlText w:val="%6."/>
      <w:lvlJc w:val="right"/>
      <w:pPr>
        <w:ind w:left="4020" w:hanging="180"/>
      </w:pPr>
    </w:lvl>
    <w:lvl w:ilvl="6" w:tplc="3809000F" w:tentative="1">
      <w:start w:val="1"/>
      <w:numFmt w:val="decimal"/>
      <w:lvlText w:val="%7."/>
      <w:lvlJc w:val="left"/>
      <w:pPr>
        <w:ind w:left="4740" w:hanging="360"/>
      </w:pPr>
    </w:lvl>
    <w:lvl w:ilvl="7" w:tplc="38090019" w:tentative="1">
      <w:start w:val="1"/>
      <w:numFmt w:val="lowerLetter"/>
      <w:lvlText w:val="%8."/>
      <w:lvlJc w:val="left"/>
      <w:pPr>
        <w:ind w:left="5460" w:hanging="360"/>
      </w:pPr>
    </w:lvl>
    <w:lvl w:ilvl="8" w:tplc="38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36" w15:restartNumberingAfterBreak="0">
    <w:nsid w:val="6CD1614C"/>
    <w:multiLevelType w:val="hybridMultilevel"/>
    <w:tmpl w:val="F0F0BD1A"/>
    <w:lvl w:ilvl="0" w:tplc="41BE6454">
      <w:start w:val="1"/>
      <w:numFmt w:val="decimal"/>
      <w:lvlText w:val="%1."/>
      <w:lvlJc w:val="left"/>
      <w:pPr>
        <w:ind w:left="1080" w:hanging="360"/>
      </w:pPr>
      <w:rPr>
        <w:rFonts w:hint="default"/>
        <w:b/>
        <w:bCs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7" w15:restartNumberingAfterBreak="0">
    <w:nsid w:val="71DE1730"/>
    <w:multiLevelType w:val="hybridMultilevel"/>
    <w:tmpl w:val="8F427628"/>
    <w:lvl w:ilvl="0" w:tplc="486CCEAE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8" w15:restartNumberingAfterBreak="0">
    <w:nsid w:val="74B51226"/>
    <w:multiLevelType w:val="hybridMultilevel"/>
    <w:tmpl w:val="36861C92"/>
    <w:lvl w:ilvl="0" w:tplc="6B10B1E6">
      <w:start w:val="1"/>
      <w:numFmt w:val="decimal"/>
      <w:lvlText w:val="%1."/>
      <w:lvlJc w:val="left"/>
      <w:pPr>
        <w:ind w:left="1353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2073" w:hanging="360"/>
      </w:pPr>
    </w:lvl>
    <w:lvl w:ilvl="2" w:tplc="3809001B" w:tentative="1">
      <w:start w:val="1"/>
      <w:numFmt w:val="lowerRoman"/>
      <w:lvlText w:val="%3."/>
      <w:lvlJc w:val="right"/>
      <w:pPr>
        <w:ind w:left="2793" w:hanging="180"/>
      </w:pPr>
    </w:lvl>
    <w:lvl w:ilvl="3" w:tplc="3809000F" w:tentative="1">
      <w:start w:val="1"/>
      <w:numFmt w:val="decimal"/>
      <w:lvlText w:val="%4."/>
      <w:lvlJc w:val="left"/>
      <w:pPr>
        <w:ind w:left="3513" w:hanging="360"/>
      </w:pPr>
    </w:lvl>
    <w:lvl w:ilvl="4" w:tplc="38090019" w:tentative="1">
      <w:start w:val="1"/>
      <w:numFmt w:val="lowerLetter"/>
      <w:lvlText w:val="%5."/>
      <w:lvlJc w:val="left"/>
      <w:pPr>
        <w:ind w:left="4233" w:hanging="360"/>
      </w:pPr>
    </w:lvl>
    <w:lvl w:ilvl="5" w:tplc="3809001B" w:tentative="1">
      <w:start w:val="1"/>
      <w:numFmt w:val="lowerRoman"/>
      <w:lvlText w:val="%6."/>
      <w:lvlJc w:val="right"/>
      <w:pPr>
        <w:ind w:left="4953" w:hanging="180"/>
      </w:pPr>
    </w:lvl>
    <w:lvl w:ilvl="6" w:tplc="3809000F" w:tentative="1">
      <w:start w:val="1"/>
      <w:numFmt w:val="decimal"/>
      <w:lvlText w:val="%7."/>
      <w:lvlJc w:val="left"/>
      <w:pPr>
        <w:ind w:left="5673" w:hanging="360"/>
      </w:pPr>
    </w:lvl>
    <w:lvl w:ilvl="7" w:tplc="38090019" w:tentative="1">
      <w:start w:val="1"/>
      <w:numFmt w:val="lowerLetter"/>
      <w:lvlText w:val="%8."/>
      <w:lvlJc w:val="left"/>
      <w:pPr>
        <w:ind w:left="6393" w:hanging="360"/>
      </w:pPr>
    </w:lvl>
    <w:lvl w:ilvl="8" w:tplc="38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39" w15:restartNumberingAfterBreak="0">
    <w:nsid w:val="772B10AC"/>
    <w:multiLevelType w:val="hybridMultilevel"/>
    <w:tmpl w:val="16E475EA"/>
    <w:lvl w:ilvl="0" w:tplc="375AFCF0">
      <w:start w:val="2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778C10CA"/>
    <w:multiLevelType w:val="hybridMultilevel"/>
    <w:tmpl w:val="37E007E6"/>
    <w:lvl w:ilvl="0" w:tplc="A186273A">
      <w:start w:val="1"/>
      <w:numFmt w:val="decimal"/>
      <w:lvlText w:val="%1."/>
      <w:lvlJc w:val="left"/>
      <w:pPr>
        <w:ind w:left="108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4" w:hanging="360"/>
      </w:pPr>
    </w:lvl>
    <w:lvl w:ilvl="2" w:tplc="3809001B" w:tentative="1">
      <w:start w:val="1"/>
      <w:numFmt w:val="lowerRoman"/>
      <w:lvlText w:val="%3."/>
      <w:lvlJc w:val="right"/>
      <w:pPr>
        <w:ind w:left="2524" w:hanging="180"/>
      </w:pPr>
    </w:lvl>
    <w:lvl w:ilvl="3" w:tplc="3809000F" w:tentative="1">
      <w:start w:val="1"/>
      <w:numFmt w:val="decimal"/>
      <w:lvlText w:val="%4."/>
      <w:lvlJc w:val="left"/>
      <w:pPr>
        <w:ind w:left="3244" w:hanging="360"/>
      </w:pPr>
    </w:lvl>
    <w:lvl w:ilvl="4" w:tplc="38090019" w:tentative="1">
      <w:start w:val="1"/>
      <w:numFmt w:val="lowerLetter"/>
      <w:lvlText w:val="%5."/>
      <w:lvlJc w:val="left"/>
      <w:pPr>
        <w:ind w:left="3964" w:hanging="360"/>
      </w:pPr>
    </w:lvl>
    <w:lvl w:ilvl="5" w:tplc="3809001B" w:tentative="1">
      <w:start w:val="1"/>
      <w:numFmt w:val="lowerRoman"/>
      <w:lvlText w:val="%6."/>
      <w:lvlJc w:val="right"/>
      <w:pPr>
        <w:ind w:left="4684" w:hanging="180"/>
      </w:pPr>
    </w:lvl>
    <w:lvl w:ilvl="6" w:tplc="3809000F" w:tentative="1">
      <w:start w:val="1"/>
      <w:numFmt w:val="decimal"/>
      <w:lvlText w:val="%7."/>
      <w:lvlJc w:val="left"/>
      <w:pPr>
        <w:ind w:left="5404" w:hanging="360"/>
      </w:pPr>
    </w:lvl>
    <w:lvl w:ilvl="7" w:tplc="38090019" w:tentative="1">
      <w:start w:val="1"/>
      <w:numFmt w:val="lowerLetter"/>
      <w:lvlText w:val="%8."/>
      <w:lvlJc w:val="left"/>
      <w:pPr>
        <w:ind w:left="6124" w:hanging="360"/>
      </w:pPr>
    </w:lvl>
    <w:lvl w:ilvl="8" w:tplc="3809001B" w:tentative="1">
      <w:start w:val="1"/>
      <w:numFmt w:val="lowerRoman"/>
      <w:lvlText w:val="%9."/>
      <w:lvlJc w:val="right"/>
      <w:pPr>
        <w:ind w:left="6844" w:hanging="180"/>
      </w:pPr>
    </w:lvl>
  </w:abstractNum>
  <w:abstractNum w:abstractNumId="41" w15:restartNumberingAfterBreak="0">
    <w:nsid w:val="7C9538B4"/>
    <w:multiLevelType w:val="hybridMultilevel"/>
    <w:tmpl w:val="CB1A342C"/>
    <w:lvl w:ilvl="0" w:tplc="10B2D778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2" w15:restartNumberingAfterBreak="0">
    <w:nsid w:val="7D4E5E8E"/>
    <w:multiLevelType w:val="hybridMultilevel"/>
    <w:tmpl w:val="AC769578"/>
    <w:lvl w:ilvl="0" w:tplc="93EEADBA">
      <w:start w:val="1"/>
      <w:numFmt w:val="lowerLetter"/>
      <w:lvlText w:val="%1."/>
      <w:lvlJc w:val="left"/>
      <w:pPr>
        <w:ind w:left="1494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43" w15:restartNumberingAfterBreak="0">
    <w:nsid w:val="7FAA77C1"/>
    <w:multiLevelType w:val="hybridMultilevel"/>
    <w:tmpl w:val="726643D4"/>
    <w:lvl w:ilvl="0" w:tplc="1BDE7964">
      <w:start w:val="1"/>
      <w:numFmt w:val="decimal"/>
      <w:lvlText w:val="%1."/>
      <w:lvlJc w:val="left"/>
      <w:pPr>
        <w:ind w:left="177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498" w:hanging="360"/>
      </w:pPr>
    </w:lvl>
    <w:lvl w:ilvl="2" w:tplc="3809001B" w:tentative="1">
      <w:start w:val="1"/>
      <w:numFmt w:val="lowerRoman"/>
      <w:lvlText w:val="%3."/>
      <w:lvlJc w:val="right"/>
      <w:pPr>
        <w:ind w:left="3218" w:hanging="180"/>
      </w:pPr>
    </w:lvl>
    <w:lvl w:ilvl="3" w:tplc="3809000F" w:tentative="1">
      <w:start w:val="1"/>
      <w:numFmt w:val="decimal"/>
      <w:lvlText w:val="%4."/>
      <w:lvlJc w:val="left"/>
      <w:pPr>
        <w:ind w:left="3938" w:hanging="360"/>
      </w:pPr>
    </w:lvl>
    <w:lvl w:ilvl="4" w:tplc="38090019" w:tentative="1">
      <w:start w:val="1"/>
      <w:numFmt w:val="lowerLetter"/>
      <w:lvlText w:val="%5."/>
      <w:lvlJc w:val="left"/>
      <w:pPr>
        <w:ind w:left="4658" w:hanging="360"/>
      </w:pPr>
    </w:lvl>
    <w:lvl w:ilvl="5" w:tplc="3809001B" w:tentative="1">
      <w:start w:val="1"/>
      <w:numFmt w:val="lowerRoman"/>
      <w:lvlText w:val="%6."/>
      <w:lvlJc w:val="right"/>
      <w:pPr>
        <w:ind w:left="5378" w:hanging="180"/>
      </w:pPr>
    </w:lvl>
    <w:lvl w:ilvl="6" w:tplc="3809000F" w:tentative="1">
      <w:start w:val="1"/>
      <w:numFmt w:val="decimal"/>
      <w:lvlText w:val="%7."/>
      <w:lvlJc w:val="left"/>
      <w:pPr>
        <w:ind w:left="6098" w:hanging="360"/>
      </w:pPr>
    </w:lvl>
    <w:lvl w:ilvl="7" w:tplc="38090019" w:tentative="1">
      <w:start w:val="1"/>
      <w:numFmt w:val="lowerLetter"/>
      <w:lvlText w:val="%8."/>
      <w:lvlJc w:val="left"/>
      <w:pPr>
        <w:ind w:left="6818" w:hanging="360"/>
      </w:pPr>
    </w:lvl>
    <w:lvl w:ilvl="8" w:tplc="3809001B" w:tentative="1">
      <w:start w:val="1"/>
      <w:numFmt w:val="lowerRoman"/>
      <w:lvlText w:val="%9."/>
      <w:lvlJc w:val="right"/>
      <w:pPr>
        <w:ind w:left="7538" w:hanging="180"/>
      </w:pPr>
    </w:lvl>
  </w:abstractNum>
  <w:num w:numId="1" w16cid:durableId="1549144925">
    <w:abstractNumId w:val="11"/>
  </w:num>
  <w:num w:numId="2" w16cid:durableId="1728842130">
    <w:abstractNumId w:val="17"/>
  </w:num>
  <w:num w:numId="3" w16cid:durableId="1566528212">
    <w:abstractNumId w:val="6"/>
  </w:num>
  <w:num w:numId="4" w16cid:durableId="1684014829">
    <w:abstractNumId w:val="12"/>
  </w:num>
  <w:num w:numId="5" w16cid:durableId="1565406279">
    <w:abstractNumId w:val="20"/>
  </w:num>
  <w:num w:numId="6" w16cid:durableId="241183608">
    <w:abstractNumId w:val="9"/>
  </w:num>
  <w:num w:numId="7" w16cid:durableId="431751560">
    <w:abstractNumId w:val="28"/>
  </w:num>
  <w:num w:numId="8" w16cid:durableId="1663387716">
    <w:abstractNumId w:val="36"/>
  </w:num>
  <w:num w:numId="9" w16cid:durableId="1861625995">
    <w:abstractNumId w:val="25"/>
  </w:num>
  <w:num w:numId="10" w16cid:durableId="1721594891">
    <w:abstractNumId w:val="8"/>
  </w:num>
  <w:num w:numId="11" w16cid:durableId="1769885500">
    <w:abstractNumId w:val="13"/>
  </w:num>
  <w:num w:numId="12" w16cid:durableId="2095277041">
    <w:abstractNumId w:val="40"/>
  </w:num>
  <w:num w:numId="13" w16cid:durableId="1140148820">
    <w:abstractNumId w:val="24"/>
  </w:num>
  <w:num w:numId="14" w16cid:durableId="1339969767">
    <w:abstractNumId w:val="16"/>
  </w:num>
  <w:num w:numId="15" w16cid:durableId="1867406653">
    <w:abstractNumId w:val="31"/>
  </w:num>
  <w:num w:numId="16" w16cid:durableId="1763406745">
    <w:abstractNumId w:val="37"/>
  </w:num>
  <w:num w:numId="17" w16cid:durableId="570624870">
    <w:abstractNumId w:val="41"/>
  </w:num>
  <w:num w:numId="18" w16cid:durableId="1884322391">
    <w:abstractNumId w:val="14"/>
  </w:num>
  <w:num w:numId="19" w16cid:durableId="149640102">
    <w:abstractNumId w:val="30"/>
  </w:num>
  <w:num w:numId="20" w16cid:durableId="123432535">
    <w:abstractNumId w:val="42"/>
  </w:num>
  <w:num w:numId="21" w16cid:durableId="1883789069">
    <w:abstractNumId w:val="38"/>
  </w:num>
  <w:num w:numId="22" w16cid:durableId="1166480597">
    <w:abstractNumId w:val="22"/>
  </w:num>
  <w:num w:numId="23" w16cid:durableId="615674780">
    <w:abstractNumId w:val="26"/>
  </w:num>
  <w:num w:numId="24" w16cid:durableId="56781249">
    <w:abstractNumId w:val="29"/>
  </w:num>
  <w:num w:numId="25" w16cid:durableId="1044060045">
    <w:abstractNumId w:val="32"/>
  </w:num>
  <w:num w:numId="26" w16cid:durableId="725615146">
    <w:abstractNumId w:val="21"/>
  </w:num>
  <w:num w:numId="27" w16cid:durableId="383876059">
    <w:abstractNumId w:val="7"/>
  </w:num>
  <w:num w:numId="28" w16cid:durableId="549850993">
    <w:abstractNumId w:val="43"/>
  </w:num>
  <w:num w:numId="29" w16cid:durableId="1083525321">
    <w:abstractNumId w:val="27"/>
  </w:num>
  <w:num w:numId="30" w16cid:durableId="1668050384">
    <w:abstractNumId w:val="0"/>
  </w:num>
  <w:num w:numId="31" w16cid:durableId="104081211">
    <w:abstractNumId w:val="15"/>
  </w:num>
  <w:num w:numId="32" w16cid:durableId="872040002">
    <w:abstractNumId w:val="1"/>
  </w:num>
  <w:num w:numId="33" w16cid:durableId="579829692">
    <w:abstractNumId w:val="10"/>
  </w:num>
  <w:num w:numId="34" w16cid:durableId="1652714437">
    <w:abstractNumId w:val="19"/>
  </w:num>
  <w:num w:numId="35" w16cid:durableId="1276474511">
    <w:abstractNumId w:val="33"/>
  </w:num>
  <w:num w:numId="36" w16cid:durableId="1201744972">
    <w:abstractNumId w:val="39"/>
  </w:num>
  <w:num w:numId="37" w16cid:durableId="1254391252">
    <w:abstractNumId w:val="4"/>
  </w:num>
  <w:num w:numId="38" w16cid:durableId="1017124142">
    <w:abstractNumId w:val="23"/>
  </w:num>
  <w:num w:numId="39" w16cid:durableId="1792089086">
    <w:abstractNumId w:val="2"/>
  </w:num>
  <w:num w:numId="40" w16cid:durableId="1324580744">
    <w:abstractNumId w:val="35"/>
  </w:num>
  <w:num w:numId="41" w16cid:durableId="265428073">
    <w:abstractNumId w:val="5"/>
  </w:num>
  <w:num w:numId="42" w16cid:durableId="2025589648">
    <w:abstractNumId w:val="18"/>
  </w:num>
  <w:num w:numId="43" w16cid:durableId="1887449376">
    <w:abstractNumId w:val="3"/>
  </w:num>
  <w:num w:numId="44" w16cid:durableId="777410414">
    <w:abstractNumId w:val="34"/>
  </w:num>
  <w:num w:numId="45" w16cid:durableId="1767462865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6" w16cid:durableId="546187995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7" w16cid:durableId="822164781">
    <w:abstractNumId w:val="3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8" w16cid:durableId="122893838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9" w16cid:durableId="1921718620">
    <w:abstractNumId w:val="3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0" w16cid:durableId="1372419465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1" w16cid:durableId="1191340757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2" w16cid:durableId="814954348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3" w16cid:durableId="393354500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4" w16cid:durableId="183517446">
    <w:abstractNumId w:val="4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5" w16cid:durableId="656149783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6" w16cid:durableId="1856112191">
    <w:abstractNumId w:val="4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7" w16cid:durableId="296379992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8" w16cid:durableId="1589920982">
    <w:abstractNumId w:val="2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9" w16cid:durableId="1648171673">
    <w:abstractNumId w:val="4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0" w16cid:durableId="75860362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1" w16cid:durableId="371074718">
    <w:abstractNumId w:val="4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2" w16cid:durableId="1180774747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3" w16cid:durableId="710879037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4" w16cid:durableId="1288048432">
    <w:abstractNumId w:val="3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5" w16cid:durableId="530336920">
    <w:abstractNumId w:val="3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6" w16cid:durableId="168066129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7" w16cid:durableId="1860583135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8" w16cid:durableId="2026666021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9" w16cid:durableId="834689122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0" w16cid:durableId="262230686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1" w16cid:durableId="28915185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2" w16cid:durableId="1479226505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3" w16cid:durableId="366374425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4" w16cid:durableId="1163201034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A2935"/>
    <w:rsid w:val="003A2935"/>
    <w:rsid w:val="00EF73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EB47DAA"/>
  <w15:chartTrackingRefBased/>
  <w15:docId w15:val="{10E3C40F-5AFC-44DE-9F7A-D9E279A855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A2935"/>
    <w:pPr>
      <w:spacing w:after="0" w:line="360" w:lineRule="auto"/>
      <w:ind w:firstLine="851"/>
    </w:pPr>
    <w:rPr>
      <w:rFonts w:ascii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3A2935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A2935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styleId="ListParagraph">
    <w:name w:val="List Paragraph"/>
    <w:basedOn w:val="Normal"/>
    <w:uiPriority w:val="34"/>
    <w:qFormat/>
    <w:rsid w:val="003A2935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3A2935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A2935"/>
    <w:rPr>
      <w:rFonts w:ascii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3A2935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A2935"/>
    <w:rPr>
      <w:rFonts w:ascii="Times New Roman" w:hAnsi="Times New Roman" w:cs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3A2935"/>
    <w:rPr>
      <w:i/>
      <w:iCs/>
    </w:rPr>
  </w:style>
  <w:style w:type="table" w:styleId="TableGrid">
    <w:name w:val="Table Grid"/>
    <w:basedOn w:val="TableNormal"/>
    <w:uiPriority w:val="39"/>
    <w:rsid w:val="003A2935"/>
    <w:pPr>
      <w:spacing w:after="0" w:line="240" w:lineRule="auto"/>
      <w:ind w:firstLine="851"/>
    </w:pPr>
    <w:rPr>
      <w:rFonts w:ascii="Times New Roman" w:hAnsi="Times New Roman" w:cs="Times New Roman"/>
      <w:kern w:val="0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3A2935"/>
    <w:rPr>
      <w:color w:val="0563C1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3A2935"/>
    <w:rPr>
      <w:rFonts w:ascii="Calibri" w:eastAsia="Calibri" w:hAnsi="Calibri"/>
    </w:rPr>
  </w:style>
  <w:style w:type="character" w:styleId="PlaceholderText">
    <w:name w:val="Placeholder Text"/>
    <w:basedOn w:val="DefaultParagraphFont"/>
    <w:uiPriority w:val="99"/>
    <w:semiHidden/>
    <w:rsid w:val="003A2935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3A2935"/>
    <w:rPr>
      <w:color w:val="605E5C"/>
      <w:shd w:val="clear" w:color="auto" w:fill="E1DFDD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3A2935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A2935"/>
    <w:rPr>
      <w:rFonts w:ascii="Times New Roman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3A2935"/>
    <w:rPr>
      <w:vertAlign w:val="superscript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A293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A2935"/>
    <w:rPr>
      <w:rFonts w:ascii="Times New Roman" w:hAnsi="Times New Roman" w:cs="Times New Roman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3A2935"/>
    <w:rPr>
      <w:sz w:val="16"/>
      <w:szCs w:val="16"/>
    </w:rPr>
  </w:style>
  <w:style w:type="character" w:customStyle="1" w:styleId="ts-alignment-element-highlighted">
    <w:name w:val="ts-alignment-element-highlighted"/>
    <w:basedOn w:val="DefaultParagraphFont"/>
    <w:rsid w:val="003A2935"/>
  </w:style>
  <w:style w:type="character" w:customStyle="1" w:styleId="ts-alignment-element">
    <w:name w:val="ts-alignment-element"/>
    <w:basedOn w:val="DefaultParagraphFont"/>
    <w:rsid w:val="003A2935"/>
  </w:style>
  <w:style w:type="paragraph" w:styleId="NoSpacing">
    <w:name w:val="No Spacing"/>
    <w:uiPriority w:val="1"/>
    <w:qFormat/>
    <w:rsid w:val="003A2935"/>
    <w:pPr>
      <w:spacing w:after="0" w:line="240" w:lineRule="auto"/>
      <w:ind w:firstLine="851"/>
    </w:pPr>
    <w:rPr>
      <w:rFonts w:ascii="Times New Roman" w:hAnsi="Times New Roman" w:cs="Times New Roman"/>
      <w:sz w:val="24"/>
      <w:szCs w:val="24"/>
    </w:rPr>
  </w:style>
  <w:style w:type="paragraph" w:customStyle="1" w:styleId="xl69">
    <w:name w:val="xl69"/>
    <w:basedOn w:val="Normal"/>
    <w:rsid w:val="003A2935"/>
    <w:pPr>
      <w:pBdr>
        <w:bottom w:val="single" w:sz="4" w:space="0" w:color="auto"/>
      </w:pBdr>
      <w:spacing w:before="100" w:beforeAutospacing="1" w:after="100" w:afterAutospacing="1" w:line="240" w:lineRule="auto"/>
      <w:ind w:firstLine="0"/>
      <w:jc w:val="center"/>
    </w:pPr>
    <w:rPr>
      <w:rFonts w:eastAsia="Times New Roman"/>
      <w:kern w:val="0"/>
      <w:lang w:eastAsia="en-ID"/>
    </w:rPr>
  </w:style>
  <w:style w:type="character" w:styleId="FollowedHyperlink">
    <w:name w:val="FollowedHyperlink"/>
    <w:basedOn w:val="DefaultParagraphFont"/>
    <w:uiPriority w:val="99"/>
    <w:semiHidden/>
    <w:unhideWhenUsed/>
    <w:rsid w:val="003A2935"/>
    <w:rPr>
      <w:color w:val="954F72"/>
      <w:u w:val="single"/>
    </w:rPr>
  </w:style>
  <w:style w:type="paragraph" w:customStyle="1" w:styleId="msonormal0">
    <w:name w:val="msonormal"/>
    <w:basedOn w:val="Normal"/>
    <w:rsid w:val="003A2935"/>
    <w:pPr>
      <w:spacing w:before="100" w:beforeAutospacing="1" w:after="100" w:afterAutospacing="1" w:line="240" w:lineRule="auto"/>
      <w:ind w:firstLine="0"/>
    </w:pPr>
    <w:rPr>
      <w:rFonts w:eastAsia="Times New Roman"/>
      <w:kern w:val="0"/>
      <w:lang w:eastAsia="en-ID"/>
    </w:rPr>
  </w:style>
  <w:style w:type="paragraph" w:customStyle="1" w:styleId="xl66">
    <w:name w:val="xl66"/>
    <w:basedOn w:val="Normal"/>
    <w:rsid w:val="003A293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</w:pPr>
    <w:rPr>
      <w:rFonts w:eastAsia="Times New Roman"/>
      <w:kern w:val="0"/>
      <w:lang w:eastAsia="en-ID"/>
    </w:rPr>
  </w:style>
  <w:style w:type="paragraph" w:customStyle="1" w:styleId="xl67">
    <w:name w:val="xl67"/>
    <w:basedOn w:val="Normal"/>
    <w:rsid w:val="003A2935"/>
    <w:pPr>
      <w:spacing w:before="100" w:beforeAutospacing="1" w:after="100" w:afterAutospacing="1" w:line="240" w:lineRule="auto"/>
      <w:ind w:firstLine="0"/>
    </w:pPr>
    <w:rPr>
      <w:rFonts w:eastAsia="Times New Roman"/>
      <w:kern w:val="0"/>
      <w:lang w:eastAsia="en-ID"/>
    </w:rPr>
  </w:style>
  <w:style w:type="paragraph" w:customStyle="1" w:styleId="xl68">
    <w:name w:val="xl68"/>
    <w:basedOn w:val="Normal"/>
    <w:rsid w:val="003A2935"/>
    <w:pPr>
      <w:spacing w:before="100" w:beforeAutospacing="1" w:after="100" w:afterAutospacing="1" w:line="240" w:lineRule="auto"/>
      <w:ind w:firstLine="0"/>
    </w:pPr>
    <w:rPr>
      <w:rFonts w:eastAsia="Times New Roman"/>
      <w:kern w:val="0"/>
      <w:lang w:eastAsia="en-ID"/>
    </w:rPr>
  </w:style>
  <w:style w:type="paragraph" w:customStyle="1" w:styleId="xl70">
    <w:name w:val="xl70"/>
    <w:basedOn w:val="Normal"/>
    <w:rsid w:val="003A293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</w:pPr>
    <w:rPr>
      <w:rFonts w:eastAsia="Times New Roman"/>
      <w:kern w:val="0"/>
      <w:lang w:eastAsia="en-ID"/>
    </w:rPr>
  </w:style>
  <w:style w:type="paragraph" w:customStyle="1" w:styleId="xl71">
    <w:name w:val="xl71"/>
    <w:basedOn w:val="Normal"/>
    <w:rsid w:val="003A2935"/>
    <w:pPr>
      <w:spacing w:before="100" w:beforeAutospacing="1" w:after="100" w:afterAutospacing="1" w:line="240" w:lineRule="auto"/>
      <w:ind w:firstLine="0"/>
    </w:pPr>
    <w:rPr>
      <w:rFonts w:eastAsia="Times New Roman"/>
      <w:kern w:val="0"/>
      <w:lang w:eastAsia="en-ID"/>
    </w:rPr>
  </w:style>
  <w:style w:type="paragraph" w:customStyle="1" w:styleId="xl73">
    <w:name w:val="xl73"/>
    <w:basedOn w:val="Normal"/>
    <w:rsid w:val="003A293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right"/>
    </w:pPr>
    <w:rPr>
      <w:rFonts w:eastAsia="Times New Roman"/>
      <w:kern w:val="0"/>
      <w:lang w:eastAsia="en-ID"/>
    </w:rPr>
  </w:style>
  <w:style w:type="paragraph" w:customStyle="1" w:styleId="xl74">
    <w:name w:val="xl74"/>
    <w:basedOn w:val="Normal"/>
    <w:rsid w:val="003A293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right"/>
    </w:pPr>
    <w:rPr>
      <w:rFonts w:eastAsia="Times New Roman"/>
      <w:kern w:val="0"/>
      <w:lang w:eastAsia="en-ID"/>
    </w:rPr>
  </w:style>
  <w:style w:type="paragraph" w:customStyle="1" w:styleId="xl75">
    <w:name w:val="xl75"/>
    <w:basedOn w:val="Normal"/>
    <w:rsid w:val="003A293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right"/>
    </w:pPr>
    <w:rPr>
      <w:rFonts w:eastAsia="Times New Roman"/>
      <w:kern w:val="0"/>
      <w:lang w:eastAsia="en-ID"/>
    </w:rPr>
  </w:style>
  <w:style w:type="paragraph" w:customStyle="1" w:styleId="xl76">
    <w:name w:val="xl76"/>
    <w:basedOn w:val="Normal"/>
    <w:rsid w:val="003A293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</w:pPr>
    <w:rPr>
      <w:rFonts w:eastAsia="Times New Roman"/>
      <w:kern w:val="0"/>
      <w:lang w:eastAsia="en-ID"/>
    </w:rPr>
  </w:style>
  <w:style w:type="paragraph" w:customStyle="1" w:styleId="xl77">
    <w:name w:val="xl77"/>
    <w:basedOn w:val="Normal"/>
    <w:rsid w:val="003A293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</w:pPr>
    <w:rPr>
      <w:rFonts w:eastAsia="Times New Roman"/>
      <w:kern w:val="0"/>
      <w:lang w:eastAsia="en-ID"/>
    </w:rPr>
  </w:style>
  <w:style w:type="paragraph" w:customStyle="1" w:styleId="xl78">
    <w:name w:val="xl78"/>
    <w:basedOn w:val="Normal"/>
    <w:rsid w:val="003A293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</w:pPr>
    <w:rPr>
      <w:rFonts w:eastAsia="Times New Roman"/>
      <w:kern w:val="0"/>
      <w:lang w:eastAsia="en-ID"/>
    </w:rPr>
  </w:style>
  <w:style w:type="paragraph" w:customStyle="1" w:styleId="xl79">
    <w:name w:val="xl79"/>
    <w:basedOn w:val="Normal"/>
    <w:rsid w:val="003A293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</w:pPr>
    <w:rPr>
      <w:rFonts w:eastAsia="Times New Roman"/>
      <w:kern w:val="0"/>
      <w:lang w:eastAsia="en-ID"/>
    </w:rPr>
  </w:style>
  <w:style w:type="paragraph" w:customStyle="1" w:styleId="xl80">
    <w:name w:val="xl80"/>
    <w:basedOn w:val="Normal"/>
    <w:rsid w:val="003A293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right"/>
    </w:pPr>
    <w:rPr>
      <w:rFonts w:eastAsia="Times New Roman"/>
      <w:kern w:val="0"/>
      <w:lang w:eastAsia="en-ID"/>
    </w:rPr>
  </w:style>
  <w:style w:type="paragraph" w:customStyle="1" w:styleId="xl81">
    <w:name w:val="xl81"/>
    <w:basedOn w:val="Normal"/>
    <w:rsid w:val="003A2935"/>
    <w:pPr>
      <w:pBdr>
        <w:bottom w:val="single" w:sz="4" w:space="0" w:color="auto"/>
      </w:pBdr>
      <w:spacing w:before="100" w:beforeAutospacing="1" w:after="100" w:afterAutospacing="1" w:line="240" w:lineRule="auto"/>
      <w:ind w:firstLine="0"/>
      <w:jc w:val="center"/>
    </w:pPr>
    <w:rPr>
      <w:rFonts w:eastAsia="Times New Roman"/>
      <w:kern w:val="0"/>
      <w:lang w:eastAsia="en-ID"/>
    </w:rPr>
  </w:style>
  <w:style w:type="paragraph" w:customStyle="1" w:styleId="xl82">
    <w:name w:val="xl82"/>
    <w:basedOn w:val="Normal"/>
    <w:rsid w:val="003A293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  <w:ind w:firstLine="0"/>
    </w:pPr>
    <w:rPr>
      <w:rFonts w:eastAsia="Times New Roman"/>
      <w:kern w:val="0"/>
      <w:lang w:eastAsia="en-ID"/>
    </w:rPr>
  </w:style>
  <w:style w:type="paragraph" w:customStyle="1" w:styleId="xl83">
    <w:name w:val="xl83"/>
    <w:basedOn w:val="Normal"/>
    <w:rsid w:val="003A293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  <w:ind w:firstLine="0"/>
    </w:pPr>
    <w:rPr>
      <w:rFonts w:eastAsia="Times New Roman"/>
      <w:kern w:val="0"/>
      <w:lang w:eastAsia="en-ID"/>
    </w:rPr>
  </w:style>
  <w:style w:type="paragraph" w:customStyle="1" w:styleId="xl84">
    <w:name w:val="xl84"/>
    <w:basedOn w:val="Normal"/>
    <w:rsid w:val="003A293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  <w:ind w:firstLine="0"/>
    </w:pPr>
    <w:rPr>
      <w:rFonts w:eastAsia="Times New Roman"/>
      <w:kern w:val="0"/>
      <w:lang w:eastAsia="en-ID"/>
    </w:rPr>
  </w:style>
  <w:style w:type="paragraph" w:customStyle="1" w:styleId="xl85">
    <w:name w:val="xl85"/>
    <w:basedOn w:val="Normal"/>
    <w:rsid w:val="003A293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  <w:ind w:firstLine="0"/>
    </w:pPr>
    <w:rPr>
      <w:rFonts w:eastAsia="Times New Roman"/>
      <w:kern w:val="0"/>
      <w:lang w:eastAsia="en-ID"/>
    </w:rPr>
  </w:style>
  <w:style w:type="paragraph" w:customStyle="1" w:styleId="xl86">
    <w:name w:val="xl86"/>
    <w:basedOn w:val="Normal"/>
    <w:rsid w:val="003A293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  <w:ind w:firstLine="0"/>
      <w:jc w:val="right"/>
    </w:pPr>
    <w:rPr>
      <w:rFonts w:eastAsia="Times New Roman"/>
      <w:kern w:val="0"/>
      <w:lang w:eastAsia="en-ID"/>
    </w:rPr>
  </w:style>
  <w:style w:type="paragraph" w:customStyle="1" w:styleId="xl87">
    <w:name w:val="xl87"/>
    <w:basedOn w:val="Normal"/>
    <w:rsid w:val="003A293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  <w:ind w:firstLine="0"/>
    </w:pPr>
    <w:rPr>
      <w:rFonts w:eastAsia="Times New Roman"/>
      <w:kern w:val="0"/>
      <w:lang w:eastAsia="en-ID"/>
    </w:rPr>
  </w:style>
  <w:style w:type="paragraph" w:customStyle="1" w:styleId="xl72">
    <w:name w:val="xl72"/>
    <w:basedOn w:val="Normal"/>
    <w:rsid w:val="003A293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</w:pPr>
    <w:rPr>
      <w:rFonts w:eastAsia="Times New Roman"/>
      <w:kern w:val="0"/>
      <w:lang w:eastAsia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2</Pages>
  <Words>19790</Words>
  <Characters>112806</Characters>
  <Application>Microsoft Office Word</Application>
  <DocSecurity>0</DocSecurity>
  <Lines>940</Lines>
  <Paragraphs>264</Paragraphs>
  <ScaleCrop>false</ScaleCrop>
  <Company/>
  <LinksUpToDate>false</LinksUpToDate>
  <CharactersWithSpaces>1323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zki Nur Hikmah</dc:creator>
  <cp:keywords/>
  <dc:description/>
  <cp:lastModifiedBy>Rizki Nur Hikmah</cp:lastModifiedBy>
  <cp:revision>2</cp:revision>
  <dcterms:created xsi:type="dcterms:W3CDTF">2024-02-20T01:52:00Z</dcterms:created>
  <dcterms:modified xsi:type="dcterms:W3CDTF">2024-02-20T01:52:00Z</dcterms:modified>
</cp:coreProperties>
</file>